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b/>
          <w:color w:val="3E762A" w:themeColor="accent1" w:themeShade="BF"/>
          <w:sz w:val="32"/>
          <w:szCs w:val="32"/>
        </w:rPr>
        <w:id w:val="348463501"/>
        <w:docPartObj>
          <w:docPartGallery w:val="Cover Pages"/>
          <w:docPartUnique/>
        </w:docPartObj>
      </w:sdtPr>
      <w:sdtContent>
        <w:p w14:paraId="2CAC003D" w14:textId="77777777" w:rsidR="00CC1528" w:rsidRDefault="00CC1528" w:rsidP="00623578">
          <w:pPr>
            <w:ind w:left="708" w:hanging="708"/>
          </w:pPr>
          <w:r>
            <w:rPr>
              <w:noProof/>
              <w:lang w:eastAsia="es-CO"/>
            </w:rPr>
            <mc:AlternateContent>
              <mc:Choice Requires="wpg">
                <w:drawing>
                  <wp:anchor distT="0" distB="0" distL="114300" distR="114300" simplePos="0" relativeHeight="251658240" behindDoc="1" locked="0" layoutInCell="1" allowOverlap="1" wp14:anchorId="2FC8F213" wp14:editId="013DEDAA">
                    <wp:simplePos x="0" y="0"/>
                    <wp:positionH relativeFrom="page">
                      <wp:align>center</wp:align>
                    </wp:positionH>
                    <wp:positionV relativeFrom="page">
                      <wp:align>center</wp:align>
                    </wp:positionV>
                    <wp:extent cx="6864824" cy="9123528"/>
                    <wp:effectExtent l="0" t="0" r="2540" b="635"/>
                    <wp:wrapNone/>
                    <wp:docPr id="193" name="Grupo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ángulo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ángulo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or"/>
                                    <w:tag w:val=""/>
                                    <w:id w:val="1407491785"/>
                                    <w:dataBinding w:prefixMappings="xmlns:ns0='http://purl.org/dc/elements/1.1/' xmlns:ns1='http://schemas.openxmlformats.org/package/2006/metadata/core-properties' " w:xpath="/ns1:coreProperties[1]/ns0:creator[1]" w:storeItemID="{6C3C8BC8-F283-45AE-878A-BAB7291924A1}"/>
                                    <w:text/>
                                  </w:sdtPr>
                                  <w:sdtContent>
                                    <w:p w14:paraId="13E2DA15" w14:textId="77777777" w:rsidR="004D157F" w:rsidRDefault="004D157F">
                                      <w:pPr>
                                        <w:pStyle w:val="Sinespaciado"/>
                                        <w:spacing w:before="120"/>
                                        <w:jc w:val="center"/>
                                        <w:rPr>
                                          <w:color w:val="FFFFFF" w:themeColor="background1"/>
                                        </w:rPr>
                                      </w:pPr>
                                      <w:r>
                                        <w:rPr>
                                          <w:color w:val="FFFFFF" w:themeColor="background1"/>
                                        </w:rPr>
                                        <w:t>Luisa Álvarez valencia, Andrés Pinedo Gutiérrez, Paula Alejandra Rocha Sabogal</w:t>
                                      </w:r>
                                    </w:p>
                                  </w:sdtContent>
                                </w:sdt>
                                <w:p w14:paraId="00D515E6" w14:textId="7B4943F2" w:rsidR="004D157F" w:rsidRDefault="004D157F">
                                  <w:pPr>
                                    <w:pStyle w:val="Sinespaciado"/>
                                    <w:spacing w:before="120"/>
                                    <w:jc w:val="center"/>
                                    <w:rPr>
                                      <w:color w:val="FFFFFF" w:themeColor="background1"/>
                                    </w:rPr>
                                  </w:pPr>
                                  <w:sdt>
                                    <w:sdtPr>
                                      <w:rPr>
                                        <w:caps/>
                                        <w:color w:val="FFFFFF" w:themeColor="background1"/>
                                      </w:rPr>
                                      <w:alias w:val="Compañía"/>
                                      <w:tag w:val=""/>
                                      <w:id w:val="-520634571"/>
                                      <w:dataBinding w:prefixMappings="xmlns:ns0='http://schemas.openxmlformats.org/officeDocument/2006/extended-properties' " w:xpath="/ns0:Properties[1]/ns0:Company[1]" w:storeItemID="{6668398D-A668-4E3E-A5EB-62B293D839F1}"/>
                                      <w:text/>
                                    </w:sdtPr>
                                    <w:sdtContent>
                                      <w:r>
                                        <w:rPr>
                                          <w:caps/>
                                          <w:color w:val="FFFFFF" w:themeColor="background1"/>
                                        </w:rPr>
                                        <w:t>TApppi: triage application</w:t>
                                      </w:r>
                                    </w:sdtContent>
                                  </w:sdt>
                                  <w:r>
                                    <w:rPr>
                                      <w:color w:val="FFFFFF" w:themeColor="background1"/>
                                      <w:lang w:val="es-ES"/>
                                    </w:rPr>
                                    <w:t>  </w:t>
                                  </w:r>
                                  <w:sdt>
                                    <w:sdtPr>
                                      <w:rPr>
                                        <w:color w:val="FFFFFF" w:themeColor="background1"/>
                                      </w:rPr>
                                      <w:alias w:val="Dirección"/>
                                      <w:tag w:val=""/>
                                      <w:id w:val="-943078859"/>
                                      <w:showingPlcHdr/>
                                      <w:dataBinding w:prefixMappings="xmlns:ns0='http://schemas.microsoft.com/office/2006/coverPageProps' " w:xpath="/ns0:CoverPageProperties[1]/ns0:CompanyAddress[1]" w:storeItemID="{55AF091B-3C7A-41E3-B477-F2FDAA23CFDA}"/>
                                      <w:text/>
                                    </w:sdtPr>
                                    <w:sdtContent>
                                      <w:r>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Cuadro de texto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549E39" w:themeColor="accent1"/>
                                      <w:sz w:val="72"/>
                                      <w:szCs w:val="72"/>
                                    </w:rPr>
                                    <w:alias w:val="Título"/>
                                    <w:tag w:val=""/>
                                    <w:id w:val="-500433869"/>
                                    <w:dataBinding w:prefixMappings="xmlns:ns0='http://purl.org/dc/elements/1.1/' xmlns:ns1='http://schemas.openxmlformats.org/package/2006/metadata/core-properties' " w:xpath="/ns1:coreProperties[1]/ns0:title[1]" w:storeItemID="{6C3C8BC8-F283-45AE-878A-BAB7291924A1}"/>
                                    <w:text/>
                                  </w:sdtPr>
                                  <w:sdtContent>
                                    <w:p w14:paraId="1131B3D5" w14:textId="187C5A57" w:rsidR="004D157F" w:rsidRDefault="004D157F">
                                      <w:pPr>
                                        <w:pStyle w:val="Sinespaciado"/>
                                        <w:jc w:val="center"/>
                                        <w:rPr>
                                          <w:rFonts w:asciiTheme="majorHAnsi" w:eastAsiaTheme="majorEastAsia" w:hAnsiTheme="majorHAnsi" w:cstheme="majorBidi"/>
                                          <w:caps/>
                                          <w:color w:val="549E39" w:themeColor="accent1"/>
                                          <w:sz w:val="72"/>
                                          <w:szCs w:val="72"/>
                                        </w:rPr>
                                      </w:pPr>
                                      <w:r>
                                        <w:rPr>
                                          <w:rFonts w:asciiTheme="majorHAnsi" w:eastAsiaTheme="majorEastAsia" w:hAnsiTheme="majorHAnsi" w:cstheme="majorBidi"/>
                                          <w:caps/>
                                          <w:color w:val="549E39" w:themeColor="accent1"/>
                                          <w:sz w:val="72"/>
                                          <w:szCs w:val="72"/>
                                        </w:rPr>
                                        <w:t>Descripción del diseño de SOFTWARE (SDD)</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FC8F213" id="Grupo 193" o:spid="_x0000_s1026" style="position:absolute;left:0;text-align:left;margin-left:0;margin-top:0;width:540.55pt;height:718.4pt;z-index:-251658240;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">
                    <v:rect id="Rectángulo 194" o:spid="_x0000_s1027" style="position:absolute;width:68580;height:13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6RtcQA&#10;AADcAAAADwAAAGRycy9kb3ducmV2LnhtbERPTWvCQBC9C/0PyxR6M5tWaTW6ighCERFM68HbkJ1m&#10;02ZnQ3Ybo7/eFQq9zeN9znzZ21p01PrKsYLnJAVBXDhdcang82MznIDwAVlj7ZgUXMjDcvEwmGOm&#10;3ZkP1OWhFDGEfYYKTAhNJqUvDFn0iWuII/flWoshwraUusVzDLe1fEnTV2mx4thgsKG1oeIn/7UK&#10;tt9vo9x0q+462tPRuOPutFl7pZ4e+9UMRKA+/Iv/3O86zp+O4f5MvE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ukbXEAAAA3AAAAA8AAAAAAAAAAAAAAAAAmAIAAGRycy9k&#10;b3ducmV2LnhtbFBLBQYAAAAABAAEAPUAAACJAwAAAAA=&#10;" fillcolor="#549e39 [3204]" stroked="f" strokeweight="1pt"/>
                    <v:rect id="Rectángulo 195" o:spid="_x0000_s1028" style="position:absolute;top:40943;width:68580;height:5029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KQg8QA&#10;AADcAAAADwAAAGRycy9kb3ducmV2LnhtbERPTWvCQBC9C/0PyxS8FN0obampq4gi1CLFxly8jdlp&#10;NpidDdlV47/vFgre5vE+ZzrvbC0u1PrKsYLRMAFBXDhdcakg368HbyB8QNZYOyYFN/Iwnz30pphq&#10;d+VvumShFDGEfYoKTAhNKqUvDFn0Q9cQR+7HtRZDhG0pdYvXGG5rOU6SV2mx4thgsKGloeKUna2C&#10;LF/lRwrPk8+vw8bt8iez2447pfqP3eIdRKAu3MX/7g8d509e4O+ZeIG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CkIPEAAAA3AAAAA8AAAAAAAAAAAAAAAAAmAIAAGRycy9k&#10;b3ducmV2LnhtbFBLBQYAAAAABAAEAPUAAACJAwAAAAA=&#10;" fillcolor="#549e39 [3204]" stroked="f" strokeweight="1pt">
                      <v:textbox inset="36pt,57.6pt,36pt,36pt">
                        <w:txbxContent>
                          <w:sdt>
                            <w:sdtPr>
                              <w:rPr>
                                <w:color w:val="FFFFFF" w:themeColor="background1"/>
                              </w:rPr>
                              <w:alias w:val="Autor"/>
                              <w:tag w:val=""/>
                              <w:id w:val="1407491785"/>
                              <w:dataBinding w:prefixMappings="xmlns:ns0='http://purl.org/dc/elements/1.1/' xmlns:ns1='http://schemas.openxmlformats.org/package/2006/metadata/core-properties' " w:xpath="/ns1:coreProperties[1]/ns0:creator[1]" w:storeItemID="{6C3C8BC8-F283-45AE-878A-BAB7291924A1}"/>
                              <w:text/>
                            </w:sdtPr>
                            <w:sdtContent>
                              <w:p w14:paraId="13E2DA15" w14:textId="77777777" w:rsidR="004D157F" w:rsidRDefault="004D157F">
                                <w:pPr>
                                  <w:pStyle w:val="Sinespaciado"/>
                                  <w:spacing w:before="120"/>
                                  <w:jc w:val="center"/>
                                  <w:rPr>
                                    <w:color w:val="FFFFFF" w:themeColor="background1"/>
                                  </w:rPr>
                                </w:pPr>
                                <w:r>
                                  <w:rPr>
                                    <w:color w:val="FFFFFF" w:themeColor="background1"/>
                                  </w:rPr>
                                  <w:t>Luisa Álvarez valencia, Andrés Pinedo Gutiérrez, Paula Alejandra Rocha Sabogal</w:t>
                                </w:r>
                              </w:p>
                            </w:sdtContent>
                          </w:sdt>
                          <w:p w14:paraId="00D515E6" w14:textId="7B4943F2" w:rsidR="004D157F" w:rsidRDefault="004D157F">
                            <w:pPr>
                              <w:pStyle w:val="Sinespaciado"/>
                              <w:spacing w:before="120"/>
                              <w:jc w:val="center"/>
                              <w:rPr>
                                <w:color w:val="FFFFFF" w:themeColor="background1"/>
                              </w:rPr>
                            </w:pPr>
                            <w:sdt>
                              <w:sdtPr>
                                <w:rPr>
                                  <w:caps/>
                                  <w:color w:val="FFFFFF" w:themeColor="background1"/>
                                </w:rPr>
                                <w:alias w:val="Compañía"/>
                                <w:tag w:val=""/>
                                <w:id w:val="-520634571"/>
                                <w:dataBinding w:prefixMappings="xmlns:ns0='http://schemas.openxmlformats.org/officeDocument/2006/extended-properties' " w:xpath="/ns0:Properties[1]/ns0:Company[1]" w:storeItemID="{6668398D-A668-4E3E-A5EB-62B293D839F1}"/>
                                <w:text/>
                              </w:sdtPr>
                              <w:sdtContent>
                                <w:r>
                                  <w:rPr>
                                    <w:caps/>
                                    <w:color w:val="FFFFFF" w:themeColor="background1"/>
                                  </w:rPr>
                                  <w:t>TApppi: triage application</w:t>
                                </w:r>
                              </w:sdtContent>
                            </w:sdt>
                            <w:r>
                              <w:rPr>
                                <w:color w:val="FFFFFF" w:themeColor="background1"/>
                                <w:lang w:val="es-ES"/>
                              </w:rPr>
                              <w:t>  </w:t>
                            </w:r>
                            <w:sdt>
                              <w:sdtPr>
                                <w:rPr>
                                  <w:color w:val="FFFFFF" w:themeColor="background1"/>
                                </w:rPr>
                                <w:alias w:val="Dirección"/>
                                <w:tag w:val=""/>
                                <w:id w:val="-943078859"/>
                                <w:showingPlcHdr/>
                                <w:dataBinding w:prefixMappings="xmlns:ns0='http://schemas.microsoft.com/office/2006/coverPageProps' " w:xpath="/ns0:CoverPageProperties[1]/ns0:CompanyAddress[1]" w:storeItemID="{55AF091B-3C7A-41E3-B477-F2FDAA23CFDA}"/>
                                <w:text/>
                              </w:sdtPr>
                              <w:sdtContent>
                                <w:r>
                                  <w:rPr>
                                    <w:color w:val="FFFFFF" w:themeColor="background1"/>
                                  </w:rPr>
                                  <w:t xml:space="preserve">     </w:t>
                                </w:r>
                              </w:sdtContent>
                            </w:sdt>
                          </w:p>
                        </w:txbxContent>
                      </v:textbox>
                    </v:rect>
                    <v:shapetype id="_x0000_t202" coordsize="21600,21600" o:spt="202" path="m,l,21600r21600,l21600,xe">
                      <v:stroke joinstyle="miter"/>
                      <v:path gradientshapeok="t" o:connecttype="rect"/>
                    </v:shapetype>
                    <v:shape id="Cuadro de texto 196" o:spid="_x0000_s1029" type="#_x0000_t202" style="position:absolute;left:68;top:13716;width:68580;height:27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TqsIA&#10;AADcAAAADwAAAGRycy9kb3ducmV2LnhtbERPS4vCMBC+C/6HMIIXWdO1oGs1ig/E9aguLN6GZmyL&#10;zaTbRK3/3ggL3ubje8503phS3Kh2hWUFn/0IBHFqdcGZgp/j5uMLhPPIGkvLpOBBDuazdmuKibZ3&#10;3tPt4DMRQtglqCD3vkqkdGlOBl3fVsSBO9vaoA+wzqSu8R7CTSkHUTSUBgsODTlWtMopvRyuRsF4&#10;6fdx7/cUV9s/s8bsujvGo5NS3U6zmIDw1Pi3+N/9rcP88RBez4QL5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NOqwgAAANwAAAAPAAAAAAAAAAAAAAAAAJgCAABkcnMvZG93&#10;bnJldi54bWxQSwUGAAAAAAQABAD1AAAAhwMAAAAA&#10;" fillcolor="white [3212]" stroked="f" strokeweight=".5pt">
                      <v:textbox inset="36pt,7.2pt,36pt,7.2pt">
                        <w:txbxContent>
                          <w:sdt>
                            <w:sdtPr>
                              <w:rPr>
                                <w:rFonts w:asciiTheme="majorHAnsi" w:eastAsiaTheme="majorEastAsia" w:hAnsiTheme="majorHAnsi" w:cstheme="majorBidi"/>
                                <w:caps/>
                                <w:color w:val="549E39" w:themeColor="accent1"/>
                                <w:sz w:val="72"/>
                                <w:szCs w:val="72"/>
                              </w:rPr>
                              <w:alias w:val="Título"/>
                              <w:tag w:val=""/>
                              <w:id w:val="-500433869"/>
                              <w:dataBinding w:prefixMappings="xmlns:ns0='http://purl.org/dc/elements/1.1/' xmlns:ns1='http://schemas.openxmlformats.org/package/2006/metadata/core-properties' " w:xpath="/ns1:coreProperties[1]/ns0:title[1]" w:storeItemID="{6C3C8BC8-F283-45AE-878A-BAB7291924A1}"/>
                              <w:text/>
                            </w:sdtPr>
                            <w:sdtContent>
                              <w:p w14:paraId="1131B3D5" w14:textId="187C5A57" w:rsidR="004D157F" w:rsidRDefault="004D157F">
                                <w:pPr>
                                  <w:pStyle w:val="Sinespaciado"/>
                                  <w:jc w:val="center"/>
                                  <w:rPr>
                                    <w:rFonts w:asciiTheme="majorHAnsi" w:eastAsiaTheme="majorEastAsia" w:hAnsiTheme="majorHAnsi" w:cstheme="majorBidi"/>
                                    <w:caps/>
                                    <w:color w:val="549E39" w:themeColor="accent1"/>
                                    <w:sz w:val="72"/>
                                    <w:szCs w:val="72"/>
                                  </w:rPr>
                                </w:pPr>
                                <w:r>
                                  <w:rPr>
                                    <w:rFonts w:asciiTheme="majorHAnsi" w:eastAsiaTheme="majorEastAsia" w:hAnsiTheme="majorHAnsi" w:cstheme="majorBidi"/>
                                    <w:caps/>
                                    <w:color w:val="549E39" w:themeColor="accent1"/>
                                    <w:sz w:val="72"/>
                                    <w:szCs w:val="72"/>
                                  </w:rPr>
                                  <w:t>Descripción del diseño de SOFTWARE (SDD)</w:t>
                                </w:r>
                              </w:p>
                            </w:sdtContent>
                          </w:sdt>
                        </w:txbxContent>
                      </v:textbox>
                    </v:shape>
                    <w10:wrap anchorx="page" anchory="page"/>
                  </v:group>
                </w:pict>
              </mc:Fallback>
            </mc:AlternateContent>
          </w:r>
        </w:p>
        <w:p w14:paraId="3ACC9E06" w14:textId="77777777" w:rsidR="00CC1528" w:rsidRDefault="00CC1528" w:rsidP="009807B5">
          <w:r>
            <w:br w:type="page"/>
          </w:r>
        </w:p>
        <w:p w14:paraId="56D731BE" w14:textId="77777777" w:rsidR="00CC1528" w:rsidRPr="00F433B4" w:rsidRDefault="00CC1528" w:rsidP="009807B5">
          <w:pPr>
            <w:pStyle w:val="Ttulo1"/>
          </w:pPr>
          <w:bookmarkStart w:id="0" w:name="_Toc455578671"/>
          <w:bookmarkStart w:id="1" w:name="_Toc455579101"/>
          <w:bookmarkStart w:id="2" w:name="_Toc457139207"/>
          <w:bookmarkStart w:id="3" w:name="_Toc457367028"/>
          <w:r w:rsidRPr="00F433B4">
            <w:lastRenderedPageBreak/>
            <w:t>Historial de cambios</w:t>
          </w:r>
        </w:p>
      </w:sdtContent>
    </w:sdt>
    <w:bookmarkEnd w:id="3" w:displacedByCustomXml="prev"/>
    <w:bookmarkEnd w:id="2" w:displacedByCustomXml="prev"/>
    <w:bookmarkEnd w:id="1" w:displacedByCustomXml="prev"/>
    <w:bookmarkEnd w:id="0" w:displacedByCustomXml="prev"/>
    <w:tbl>
      <w:tblPr>
        <w:tblStyle w:val="Tabladecuadrcula4-nfasis1"/>
        <w:tblW w:w="9057" w:type="dxa"/>
        <w:tblLook w:val="04A0" w:firstRow="1" w:lastRow="0" w:firstColumn="1" w:lastColumn="0" w:noHBand="0" w:noVBand="1"/>
      </w:tblPr>
      <w:tblGrid>
        <w:gridCol w:w="2122"/>
        <w:gridCol w:w="3969"/>
        <w:gridCol w:w="2943"/>
        <w:gridCol w:w="23"/>
      </w:tblGrid>
      <w:tr w:rsidR="00CC1528" w14:paraId="3C9863C1" w14:textId="77777777" w:rsidTr="007764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57" w:type="dxa"/>
            <w:gridSpan w:val="4"/>
          </w:tcPr>
          <w:p w14:paraId="189C3B37" w14:textId="0DC7F177" w:rsidR="00CC1528" w:rsidRDefault="00CC1528" w:rsidP="007764C5">
            <w:pPr>
              <w:jc w:val="center"/>
            </w:pPr>
            <w:r>
              <w:t>Historial de cambio</w:t>
            </w:r>
            <w:r w:rsidR="007764C5">
              <w:t>s</w:t>
            </w:r>
          </w:p>
        </w:tc>
      </w:tr>
      <w:tr w:rsidR="00CC1528" w14:paraId="4C4F2574" w14:textId="77777777" w:rsidTr="007764C5">
        <w:trPr>
          <w:gridAfter w:val="1"/>
          <w:cnfStyle w:val="000000100000" w:firstRow="0" w:lastRow="0" w:firstColumn="0" w:lastColumn="0" w:oddVBand="0" w:evenVBand="0" w:oddHBand="1" w:evenHBand="0" w:firstRowFirstColumn="0" w:firstRowLastColumn="0" w:lastRowFirstColumn="0" w:lastRowLastColumn="0"/>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3D37B47C" w14:textId="77777777" w:rsidR="00CC1528" w:rsidRPr="00CC1528" w:rsidRDefault="00CC1528" w:rsidP="009807B5">
            <w:r w:rsidRPr="00CC1528">
              <w:t>Versión</w:t>
            </w:r>
          </w:p>
        </w:tc>
        <w:tc>
          <w:tcPr>
            <w:tcW w:w="3969" w:type="dxa"/>
          </w:tcPr>
          <w:p w14:paraId="1D13DCEE" w14:textId="77777777" w:rsidR="00CC1528" w:rsidRPr="00CC1528" w:rsidRDefault="00CC1528" w:rsidP="009807B5">
            <w:pPr>
              <w:cnfStyle w:val="000000100000" w:firstRow="0" w:lastRow="0" w:firstColumn="0" w:lastColumn="0" w:oddVBand="0" w:evenVBand="0" w:oddHBand="1" w:evenHBand="0" w:firstRowFirstColumn="0" w:firstRowLastColumn="0" w:lastRowFirstColumn="0" w:lastRowLastColumn="0"/>
            </w:pPr>
            <w:r w:rsidRPr="00CC1528">
              <w:t>Cambios efectuados</w:t>
            </w:r>
          </w:p>
        </w:tc>
        <w:tc>
          <w:tcPr>
            <w:tcW w:w="2943" w:type="dxa"/>
          </w:tcPr>
          <w:p w14:paraId="1E0F4ECF" w14:textId="77777777" w:rsidR="00CC1528" w:rsidRPr="00CC1528" w:rsidRDefault="00CC1528" w:rsidP="009807B5">
            <w:pPr>
              <w:cnfStyle w:val="000000100000" w:firstRow="0" w:lastRow="0" w:firstColumn="0" w:lastColumn="0" w:oddVBand="0" w:evenVBand="0" w:oddHBand="1" w:evenHBand="0" w:firstRowFirstColumn="0" w:firstRowLastColumn="0" w:lastRowFirstColumn="0" w:lastRowLastColumn="0"/>
            </w:pPr>
            <w:r w:rsidRPr="00CC1528">
              <w:t>Fecha</w:t>
            </w:r>
          </w:p>
        </w:tc>
      </w:tr>
      <w:tr w:rsidR="00CC1528" w14:paraId="7EE6A51B" w14:textId="77777777" w:rsidTr="007764C5">
        <w:trPr>
          <w:gridAfter w:val="1"/>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135CAD35" w14:textId="77777777" w:rsidR="00CC1528" w:rsidRDefault="00CC1528" w:rsidP="009807B5">
            <w:r>
              <w:t>V 0.1</w:t>
            </w:r>
          </w:p>
        </w:tc>
        <w:tc>
          <w:tcPr>
            <w:tcW w:w="3969" w:type="dxa"/>
          </w:tcPr>
          <w:p w14:paraId="656D8A77" w14:textId="77777777" w:rsidR="00CC1528" w:rsidRDefault="00CC1528" w:rsidP="009807B5">
            <w:pPr>
              <w:cnfStyle w:val="000000000000" w:firstRow="0" w:lastRow="0" w:firstColumn="0" w:lastColumn="0" w:oddVBand="0" w:evenVBand="0" w:oddHBand="0" w:evenHBand="0" w:firstRowFirstColumn="0" w:firstRowLastColumn="0" w:lastRowFirstColumn="0" w:lastRowLastColumn="0"/>
            </w:pPr>
            <w:r>
              <w:t>Establecimiento formato documento</w:t>
            </w:r>
            <w:r w:rsidR="00AD5D9B">
              <w:t xml:space="preserve"> y redacción introducción</w:t>
            </w:r>
          </w:p>
        </w:tc>
        <w:tc>
          <w:tcPr>
            <w:tcW w:w="2943" w:type="dxa"/>
          </w:tcPr>
          <w:p w14:paraId="3665EA9F" w14:textId="77777777" w:rsidR="00CC1528" w:rsidRDefault="00CC1528" w:rsidP="009807B5">
            <w:pPr>
              <w:cnfStyle w:val="000000000000" w:firstRow="0" w:lastRow="0" w:firstColumn="0" w:lastColumn="0" w:oddVBand="0" w:evenVBand="0" w:oddHBand="0" w:evenHBand="0" w:firstRowFirstColumn="0" w:firstRowLastColumn="0" w:lastRowFirstColumn="0" w:lastRowLastColumn="0"/>
            </w:pPr>
            <w:r>
              <w:t>2 de julio de 2016</w:t>
            </w:r>
          </w:p>
        </w:tc>
      </w:tr>
      <w:tr w:rsidR="00CC1528" w14:paraId="782A8D7D" w14:textId="77777777" w:rsidTr="007764C5">
        <w:trPr>
          <w:gridAfter w:val="1"/>
          <w:cnfStyle w:val="000000100000" w:firstRow="0" w:lastRow="0" w:firstColumn="0" w:lastColumn="0" w:oddVBand="0" w:evenVBand="0" w:oddHBand="1" w:evenHBand="0" w:firstRowFirstColumn="0" w:firstRowLastColumn="0" w:lastRowFirstColumn="0" w:lastRowLastColumn="0"/>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71590AB8" w14:textId="619AEC68" w:rsidR="00CC1528" w:rsidRDefault="00EC6C59" w:rsidP="009807B5">
            <w:r>
              <w:t>V 0.2</w:t>
            </w:r>
          </w:p>
        </w:tc>
        <w:tc>
          <w:tcPr>
            <w:tcW w:w="3969" w:type="dxa"/>
          </w:tcPr>
          <w:p w14:paraId="7FFD363E" w14:textId="242B0DCD" w:rsidR="00CC1528" w:rsidRDefault="00EC6C59" w:rsidP="009807B5">
            <w:pPr>
              <w:cnfStyle w:val="000000100000" w:firstRow="0" w:lastRow="0" w:firstColumn="0" w:lastColumn="0" w:oddVBand="0" w:evenVBand="0" w:oddHBand="1" w:evenHBand="0" w:firstRowFirstColumn="0" w:firstRowLastColumn="0" w:lastRowFirstColumn="0" w:lastRowLastColumn="0"/>
            </w:pPr>
            <w:r>
              <w:t>Vistas</w:t>
            </w:r>
          </w:p>
        </w:tc>
        <w:tc>
          <w:tcPr>
            <w:tcW w:w="2943" w:type="dxa"/>
          </w:tcPr>
          <w:p w14:paraId="3016DD0A" w14:textId="16F5A314" w:rsidR="00CC1528" w:rsidRDefault="00EC6C59" w:rsidP="009807B5">
            <w:pPr>
              <w:cnfStyle w:val="000000100000" w:firstRow="0" w:lastRow="0" w:firstColumn="0" w:lastColumn="0" w:oddVBand="0" w:evenVBand="0" w:oddHBand="1" w:evenHBand="0" w:firstRowFirstColumn="0" w:firstRowLastColumn="0" w:lastRowFirstColumn="0" w:lastRowLastColumn="0"/>
            </w:pPr>
            <w:r>
              <w:t>7 de julio de 2016</w:t>
            </w:r>
          </w:p>
        </w:tc>
      </w:tr>
      <w:tr w:rsidR="00CC1528" w14:paraId="62C2E6F2" w14:textId="77777777" w:rsidTr="007764C5">
        <w:trPr>
          <w:gridAfter w:val="1"/>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1382F1D8" w14:textId="6C6664C3" w:rsidR="00CC1528" w:rsidRDefault="00A24E3A" w:rsidP="009807B5">
            <w:r>
              <w:t>V 0.3</w:t>
            </w:r>
          </w:p>
        </w:tc>
        <w:tc>
          <w:tcPr>
            <w:tcW w:w="3969" w:type="dxa"/>
          </w:tcPr>
          <w:p w14:paraId="6A07C156" w14:textId="01EC9644" w:rsidR="00A24E3A" w:rsidRDefault="00A24E3A" w:rsidP="009807B5">
            <w:pPr>
              <w:cnfStyle w:val="000000000000" w:firstRow="0" w:lastRow="0" w:firstColumn="0" w:lastColumn="0" w:oddVBand="0" w:evenVBand="0" w:oddHBand="0" w:evenHBand="0" w:firstRowFirstColumn="0" w:firstRowLastColumn="0" w:lastRowFirstColumn="0" w:lastRowLastColumn="0"/>
            </w:pPr>
            <w:r>
              <w:t>Corrección de las vistas.</w:t>
            </w:r>
          </w:p>
          <w:p w14:paraId="2184A1A5" w14:textId="40EDE810" w:rsidR="00CC1528" w:rsidRDefault="00A24E3A" w:rsidP="009807B5">
            <w:pPr>
              <w:cnfStyle w:val="000000000000" w:firstRow="0" w:lastRow="0" w:firstColumn="0" w:lastColumn="0" w:oddVBand="0" w:evenVBand="0" w:oddHBand="0" w:evenHBand="0" w:firstRowFirstColumn="0" w:firstRowLastColumn="0" w:lastRowFirstColumn="0" w:lastRowLastColumn="0"/>
            </w:pPr>
            <w:r>
              <w:t>Pantallas con sus respectivas secuencias</w:t>
            </w:r>
          </w:p>
        </w:tc>
        <w:tc>
          <w:tcPr>
            <w:tcW w:w="2943" w:type="dxa"/>
          </w:tcPr>
          <w:p w14:paraId="7839F6ED" w14:textId="07A8A3A3" w:rsidR="00CC1528" w:rsidRDefault="00A24E3A" w:rsidP="009807B5">
            <w:pPr>
              <w:cnfStyle w:val="000000000000" w:firstRow="0" w:lastRow="0" w:firstColumn="0" w:lastColumn="0" w:oddVBand="0" w:evenVBand="0" w:oddHBand="0" w:evenHBand="0" w:firstRowFirstColumn="0" w:firstRowLastColumn="0" w:lastRowFirstColumn="0" w:lastRowLastColumn="0"/>
            </w:pPr>
            <w:r>
              <w:t>24 de julio de 2016</w:t>
            </w:r>
          </w:p>
        </w:tc>
      </w:tr>
      <w:tr w:rsidR="00A24E3A" w14:paraId="5F8E2877" w14:textId="77777777" w:rsidTr="007764C5">
        <w:trPr>
          <w:gridAfter w:val="1"/>
          <w:cnfStyle w:val="000000100000" w:firstRow="0" w:lastRow="0" w:firstColumn="0" w:lastColumn="0" w:oddVBand="0" w:evenVBand="0" w:oddHBand="1" w:evenHBand="0" w:firstRowFirstColumn="0" w:firstRowLastColumn="0" w:lastRowFirstColumn="0" w:lastRowLastColumn="0"/>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0ABD75F3" w14:textId="5F38321B" w:rsidR="00A24E3A" w:rsidRDefault="00A24E3A" w:rsidP="00A24E3A">
            <w:r>
              <w:t>V0.4</w:t>
            </w:r>
          </w:p>
        </w:tc>
        <w:tc>
          <w:tcPr>
            <w:tcW w:w="3969" w:type="dxa"/>
          </w:tcPr>
          <w:p w14:paraId="21629311" w14:textId="70ED02AD" w:rsidR="00A24E3A" w:rsidRDefault="00A24E3A" w:rsidP="00A24E3A">
            <w:pPr>
              <w:cnfStyle w:val="000000100000" w:firstRow="0" w:lastRow="0" w:firstColumn="0" w:lastColumn="0" w:oddVBand="0" w:evenVBand="0" w:oddHBand="1" w:evenHBand="0" w:firstRowFirstColumn="0" w:firstRowLastColumn="0" w:lastRowFirstColumn="0" w:lastRowLastColumn="0"/>
            </w:pPr>
            <w:r>
              <w:t>BPMN de interacción con el usuario</w:t>
            </w:r>
          </w:p>
        </w:tc>
        <w:tc>
          <w:tcPr>
            <w:tcW w:w="2943" w:type="dxa"/>
          </w:tcPr>
          <w:p w14:paraId="5DB0B7F5" w14:textId="0E5147B2" w:rsidR="00A24E3A" w:rsidRDefault="00A24E3A" w:rsidP="00A24E3A">
            <w:pPr>
              <w:cnfStyle w:val="000000100000" w:firstRow="0" w:lastRow="0" w:firstColumn="0" w:lastColumn="0" w:oddVBand="0" w:evenVBand="0" w:oddHBand="1" w:evenHBand="0" w:firstRowFirstColumn="0" w:firstRowLastColumn="0" w:lastRowFirstColumn="0" w:lastRowLastColumn="0"/>
            </w:pPr>
            <w:r>
              <w:t>26 de julio de 2016</w:t>
            </w:r>
          </w:p>
        </w:tc>
      </w:tr>
      <w:tr w:rsidR="00BE0912" w14:paraId="35983FF8" w14:textId="77777777" w:rsidTr="007764C5">
        <w:trPr>
          <w:gridAfter w:val="1"/>
          <w:wAfter w:w="23" w:type="dxa"/>
        </w:trPr>
        <w:tc>
          <w:tcPr>
            <w:cnfStyle w:val="001000000000" w:firstRow="0" w:lastRow="0" w:firstColumn="1" w:lastColumn="0" w:oddVBand="0" w:evenVBand="0" w:oddHBand="0" w:evenHBand="0" w:firstRowFirstColumn="0" w:firstRowLastColumn="0" w:lastRowFirstColumn="0" w:lastRowLastColumn="0"/>
            <w:tcW w:w="2122" w:type="dxa"/>
          </w:tcPr>
          <w:p w14:paraId="035DDCD1" w14:textId="31560393" w:rsidR="00BE0912" w:rsidRDefault="00BE0912" w:rsidP="00A24E3A">
            <w:r>
              <w:t>V0.5</w:t>
            </w:r>
          </w:p>
        </w:tc>
        <w:tc>
          <w:tcPr>
            <w:tcW w:w="3969" w:type="dxa"/>
          </w:tcPr>
          <w:p w14:paraId="540CA66D" w14:textId="77777777" w:rsidR="00BE0912" w:rsidRDefault="00BE0912" w:rsidP="00A24E3A">
            <w:pPr>
              <w:cnfStyle w:val="000000000000" w:firstRow="0" w:lastRow="0" w:firstColumn="0" w:lastColumn="0" w:oddVBand="0" w:evenVBand="0" w:oddHBand="0" w:evenHBand="0" w:firstRowFirstColumn="0" w:firstRowLastColumn="0" w:lastRowFirstColumn="0" w:lastRowLastColumn="0"/>
            </w:pPr>
            <w:r>
              <w:t>Ingresar diagramas y explicación de la estructura del sistema</w:t>
            </w:r>
          </w:p>
          <w:p w14:paraId="42ECFAD8" w14:textId="4E851A88" w:rsidR="009B4286" w:rsidRDefault="009B4286" w:rsidP="00A24E3A">
            <w:pPr>
              <w:cnfStyle w:val="000000000000" w:firstRow="0" w:lastRow="0" w:firstColumn="0" w:lastColumn="0" w:oddVBand="0" w:evenVBand="0" w:oddHBand="0" w:evenHBand="0" w:firstRowFirstColumn="0" w:firstRowLastColumn="0" w:lastRowFirstColumn="0" w:lastRowLastColumn="0"/>
            </w:pPr>
            <w:r>
              <w:t>Actualizar Vista de componentes</w:t>
            </w:r>
          </w:p>
        </w:tc>
        <w:tc>
          <w:tcPr>
            <w:tcW w:w="2943" w:type="dxa"/>
          </w:tcPr>
          <w:p w14:paraId="185FFDCC" w14:textId="544598BA" w:rsidR="00BE0912" w:rsidRDefault="00BE0912" w:rsidP="00A24E3A">
            <w:pPr>
              <w:cnfStyle w:val="000000000000" w:firstRow="0" w:lastRow="0" w:firstColumn="0" w:lastColumn="0" w:oddVBand="0" w:evenVBand="0" w:oddHBand="0" w:evenHBand="0" w:firstRowFirstColumn="0" w:firstRowLastColumn="0" w:lastRowFirstColumn="0" w:lastRowLastColumn="0"/>
            </w:pPr>
            <w:r>
              <w:t>27 de julio de 2016</w:t>
            </w:r>
          </w:p>
        </w:tc>
      </w:tr>
    </w:tbl>
    <w:p w14:paraId="4F6E996C" w14:textId="301E7999" w:rsidR="00CC1528" w:rsidRDefault="00CC1528" w:rsidP="00623578">
      <w:r>
        <w:br w:type="page"/>
      </w:r>
    </w:p>
    <w:bookmarkStart w:id="4" w:name="_Toc457367029" w:displacedByCustomXml="next"/>
    <w:bookmarkStart w:id="5" w:name="_Toc457139208" w:displacedByCustomXml="next"/>
    <w:bookmarkStart w:id="6" w:name="_Toc455578672" w:displacedByCustomXml="next"/>
    <w:bookmarkStart w:id="7" w:name="_Toc455579102" w:displacedByCustomXml="next"/>
    <w:sdt>
      <w:sdtPr>
        <w:rPr>
          <w:rFonts w:asciiTheme="minorHAnsi" w:eastAsiaTheme="minorHAnsi" w:hAnsiTheme="minorHAnsi" w:cstheme="minorBidi"/>
          <w:b w:val="0"/>
          <w:color w:val="auto"/>
          <w:sz w:val="22"/>
          <w:szCs w:val="22"/>
          <w:lang w:val="es-ES"/>
        </w:rPr>
        <w:id w:val="-995886807"/>
        <w:docPartObj>
          <w:docPartGallery w:val="Table of Contents"/>
          <w:docPartUnique/>
        </w:docPartObj>
      </w:sdtPr>
      <w:sdtEndPr>
        <w:rPr>
          <w:sz w:val="24"/>
          <w:szCs w:val="24"/>
        </w:rPr>
      </w:sdtEndPr>
      <w:sdtContent>
        <w:p w14:paraId="6100A591" w14:textId="77777777" w:rsidR="00AA1CA5" w:rsidRDefault="00AA1CA5" w:rsidP="009807B5">
          <w:pPr>
            <w:pStyle w:val="Ttulo1"/>
          </w:pPr>
          <w:r>
            <w:rPr>
              <w:lang w:val="es-ES"/>
            </w:rPr>
            <w:t>Contenido</w:t>
          </w:r>
          <w:bookmarkEnd w:id="7"/>
          <w:bookmarkEnd w:id="6"/>
          <w:bookmarkEnd w:id="5"/>
          <w:bookmarkEnd w:id="4"/>
          <w:r w:rsidR="001424F5">
            <w:rPr>
              <w:lang w:val="es-ES"/>
            </w:rPr>
            <w:tab/>
          </w:r>
        </w:p>
        <w:p w14:paraId="6823DD49" w14:textId="77777777" w:rsidR="007A1ABA" w:rsidRDefault="00AA1CA5">
          <w:pPr>
            <w:pStyle w:val="TDC1"/>
            <w:tabs>
              <w:tab w:val="left" w:pos="480"/>
              <w:tab w:val="right" w:leader="dot" w:pos="8828"/>
            </w:tabs>
            <w:rPr>
              <w:rFonts w:eastAsiaTheme="minorEastAsia"/>
              <w:noProof/>
              <w:sz w:val="22"/>
              <w:szCs w:val="22"/>
              <w:lang w:eastAsia="es-CO"/>
            </w:rPr>
          </w:pPr>
          <w:r>
            <w:fldChar w:fldCharType="begin"/>
          </w:r>
          <w:r>
            <w:instrText xml:space="preserve"> TOC \o "1-3" \h \z \u </w:instrText>
          </w:r>
          <w:r>
            <w:fldChar w:fldCharType="separate"/>
          </w:r>
          <w:hyperlink w:anchor="_Toc457367028" w:history="1">
            <w:r w:rsidR="007A1ABA" w:rsidRPr="00FC3D31">
              <w:rPr>
                <w:rStyle w:val="Hipervnculo"/>
                <w:noProof/>
              </w:rPr>
              <w:t>1</w:t>
            </w:r>
            <w:r w:rsidR="007A1ABA">
              <w:rPr>
                <w:rFonts w:eastAsiaTheme="minorEastAsia"/>
                <w:noProof/>
                <w:sz w:val="22"/>
                <w:szCs w:val="22"/>
                <w:lang w:eastAsia="es-CO"/>
              </w:rPr>
              <w:tab/>
            </w:r>
            <w:r w:rsidR="007A1ABA" w:rsidRPr="00FC3D31">
              <w:rPr>
                <w:rStyle w:val="Hipervnculo"/>
                <w:noProof/>
              </w:rPr>
              <w:t>Historial de cambios</w:t>
            </w:r>
            <w:r w:rsidR="007A1ABA">
              <w:rPr>
                <w:noProof/>
                <w:webHidden/>
              </w:rPr>
              <w:tab/>
            </w:r>
            <w:r w:rsidR="007A1ABA">
              <w:rPr>
                <w:noProof/>
                <w:webHidden/>
              </w:rPr>
              <w:fldChar w:fldCharType="begin"/>
            </w:r>
            <w:r w:rsidR="007A1ABA">
              <w:rPr>
                <w:noProof/>
                <w:webHidden/>
              </w:rPr>
              <w:instrText xml:space="preserve"> PAGEREF _Toc457367028 \h </w:instrText>
            </w:r>
            <w:r w:rsidR="007A1ABA">
              <w:rPr>
                <w:noProof/>
                <w:webHidden/>
              </w:rPr>
            </w:r>
            <w:r w:rsidR="007A1ABA">
              <w:rPr>
                <w:noProof/>
                <w:webHidden/>
              </w:rPr>
              <w:fldChar w:fldCharType="separate"/>
            </w:r>
            <w:r w:rsidR="007A1ABA">
              <w:rPr>
                <w:noProof/>
                <w:webHidden/>
              </w:rPr>
              <w:t>1</w:t>
            </w:r>
            <w:r w:rsidR="007A1ABA">
              <w:rPr>
                <w:noProof/>
                <w:webHidden/>
              </w:rPr>
              <w:fldChar w:fldCharType="end"/>
            </w:r>
          </w:hyperlink>
        </w:p>
        <w:p w14:paraId="42ED24D1" w14:textId="77777777" w:rsidR="007A1ABA" w:rsidRDefault="004D157F">
          <w:pPr>
            <w:pStyle w:val="TDC1"/>
            <w:tabs>
              <w:tab w:val="left" w:pos="480"/>
              <w:tab w:val="right" w:leader="dot" w:pos="8828"/>
            </w:tabs>
            <w:rPr>
              <w:rFonts w:eastAsiaTheme="minorEastAsia"/>
              <w:noProof/>
              <w:sz w:val="22"/>
              <w:szCs w:val="22"/>
              <w:lang w:eastAsia="es-CO"/>
            </w:rPr>
          </w:pPr>
          <w:hyperlink w:anchor="_Toc457367029" w:history="1">
            <w:r w:rsidR="007A1ABA" w:rsidRPr="00FC3D31">
              <w:rPr>
                <w:rStyle w:val="Hipervnculo"/>
                <w:noProof/>
              </w:rPr>
              <w:t>2</w:t>
            </w:r>
            <w:r w:rsidR="007A1ABA">
              <w:rPr>
                <w:rFonts w:eastAsiaTheme="minorEastAsia"/>
                <w:noProof/>
                <w:sz w:val="22"/>
                <w:szCs w:val="22"/>
                <w:lang w:eastAsia="es-CO"/>
              </w:rPr>
              <w:tab/>
            </w:r>
            <w:r w:rsidR="007A1ABA" w:rsidRPr="00FC3D31">
              <w:rPr>
                <w:rStyle w:val="Hipervnculo"/>
                <w:noProof/>
                <w:lang w:val="es-ES"/>
              </w:rPr>
              <w:t>Contenido</w:t>
            </w:r>
            <w:r w:rsidR="007A1ABA">
              <w:rPr>
                <w:noProof/>
                <w:webHidden/>
              </w:rPr>
              <w:tab/>
            </w:r>
            <w:r w:rsidR="007A1ABA">
              <w:rPr>
                <w:noProof/>
                <w:webHidden/>
              </w:rPr>
              <w:fldChar w:fldCharType="begin"/>
            </w:r>
            <w:r w:rsidR="007A1ABA">
              <w:rPr>
                <w:noProof/>
                <w:webHidden/>
              </w:rPr>
              <w:instrText xml:space="preserve"> PAGEREF _Toc457367029 \h </w:instrText>
            </w:r>
            <w:r w:rsidR="007A1ABA">
              <w:rPr>
                <w:noProof/>
                <w:webHidden/>
              </w:rPr>
            </w:r>
            <w:r w:rsidR="007A1ABA">
              <w:rPr>
                <w:noProof/>
                <w:webHidden/>
              </w:rPr>
              <w:fldChar w:fldCharType="separate"/>
            </w:r>
            <w:r w:rsidR="007A1ABA">
              <w:rPr>
                <w:noProof/>
                <w:webHidden/>
              </w:rPr>
              <w:t>2</w:t>
            </w:r>
            <w:r w:rsidR="007A1ABA">
              <w:rPr>
                <w:noProof/>
                <w:webHidden/>
              </w:rPr>
              <w:fldChar w:fldCharType="end"/>
            </w:r>
          </w:hyperlink>
        </w:p>
        <w:p w14:paraId="1EAA43F7" w14:textId="77777777" w:rsidR="007A1ABA" w:rsidRDefault="004D157F">
          <w:pPr>
            <w:pStyle w:val="TDC1"/>
            <w:tabs>
              <w:tab w:val="left" w:pos="480"/>
              <w:tab w:val="right" w:leader="dot" w:pos="8828"/>
            </w:tabs>
            <w:rPr>
              <w:rFonts w:eastAsiaTheme="minorEastAsia"/>
              <w:noProof/>
              <w:sz w:val="22"/>
              <w:szCs w:val="22"/>
              <w:lang w:eastAsia="es-CO"/>
            </w:rPr>
          </w:pPr>
          <w:hyperlink w:anchor="_Toc457367030" w:history="1">
            <w:r w:rsidR="007A1ABA" w:rsidRPr="00FC3D31">
              <w:rPr>
                <w:rStyle w:val="Hipervnculo"/>
                <w:noProof/>
              </w:rPr>
              <w:t>3</w:t>
            </w:r>
            <w:r w:rsidR="007A1ABA">
              <w:rPr>
                <w:rFonts w:eastAsiaTheme="minorEastAsia"/>
                <w:noProof/>
                <w:sz w:val="22"/>
                <w:szCs w:val="22"/>
                <w:lang w:eastAsia="es-CO"/>
              </w:rPr>
              <w:tab/>
            </w:r>
            <w:r w:rsidR="007A1ABA" w:rsidRPr="00FC3D31">
              <w:rPr>
                <w:rStyle w:val="Hipervnculo"/>
                <w:noProof/>
              </w:rPr>
              <w:t>Lista de figuras</w:t>
            </w:r>
            <w:r w:rsidR="007A1ABA">
              <w:rPr>
                <w:noProof/>
                <w:webHidden/>
              </w:rPr>
              <w:tab/>
            </w:r>
            <w:r w:rsidR="007A1ABA">
              <w:rPr>
                <w:noProof/>
                <w:webHidden/>
              </w:rPr>
              <w:fldChar w:fldCharType="begin"/>
            </w:r>
            <w:r w:rsidR="007A1ABA">
              <w:rPr>
                <w:noProof/>
                <w:webHidden/>
              </w:rPr>
              <w:instrText xml:space="preserve"> PAGEREF _Toc457367030 \h </w:instrText>
            </w:r>
            <w:r w:rsidR="007A1ABA">
              <w:rPr>
                <w:noProof/>
                <w:webHidden/>
              </w:rPr>
            </w:r>
            <w:r w:rsidR="007A1ABA">
              <w:rPr>
                <w:noProof/>
                <w:webHidden/>
              </w:rPr>
              <w:fldChar w:fldCharType="separate"/>
            </w:r>
            <w:r w:rsidR="007A1ABA">
              <w:rPr>
                <w:noProof/>
                <w:webHidden/>
              </w:rPr>
              <w:t>4</w:t>
            </w:r>
            <w:r w:rsidR="007A1ABA">
              <w:rPr>
                <w:noProof/>
                <w:webHidden/>
              </w:rPr>
              <w:fldChar w:fldCharType="end"/>
            </w:r>
          </w:hyperlink>
        </w:p>
        <w:p w14:paraId="04FE0CA3" w14:textId="77777777" w:rsidR="007A1ABA" w:rsidRDefault="004D157F">
          <w:pPr>
            <w:pStyle w:val="TDC1"/>
            <w:tabs>
              <w:tab w:val="left" w:pos="480"/>
              <w:tab w:val="right" w:leader="dot" w:pos="8828"/>
            </w:tabs>
            <w:rPr>
              <w:rFonts w:eastAsiaTheme="minorEastAsia"/>
              <w:noProof/>
              <w:sz w:val="22"/>
              <w:szCs w:val="22"/>
              <w:lang w:eastAsia="es-CO"/>
            </w:rPr>
          </w:pPr>
          <w:hyperlink w:anchor="_Toc457367031" w:history="1">
            <w:r w:rsidR="007A1ABA" w:rsidRPr="00FC3D31">
              <w:rPr>
                <w:rStyle w:val="Hipervnculo"/>
                <w:noProof/>
              </w:rPr>
              <w:t>4</w:t>
            </w:r>
            <w:r w:rsidR="007A1ABA">
              <w:rPr>
                <w:rFonts w:eastAsiaTheme="minorEastAsia"/>
                <w:noProof/>
                <w:sz w:val="22"/>
                <w:szCs w:val="22"/>
                <w:lang w:eastAsia="es-CO"/>
              </w:rPr>
              <w:tab/>
            </w:r>
            <w:r w:rsidR="007A1ABA" w:rsidRPr="00FC3D31">
              <w:rPr>
                <w:rStyle w:val="Hipervnculo"/>
                <w:noProof/>
              </w:rPr>
              <w:t>Lista de tablas</w:t>
            </w:r>
            <w:r w:rsidR="007A1ABA">
              <w:rPr>
                <w:noProof/>
                <w:webHidden/>
              </w:rPr>
              <w:tab/>
            </w:r>
            <w:r w:rsidR="007A1ABA">
              <w:rPr>
                <w:noProof/>
                <w:webHidden/>
              </w:rPr>
              <w:fldChar w:fldCharType="begin"/>
            </w:r>
            <w:r w:rsidR="007A1ABA">
              <w:rPr>
                <w:noProof/>
                <w:webHidden/>
              </w:rPr>
              <w:instrText xml:space="preserve"> PAGEREF _Toc457367031 \h </w:instrText>
            </w:r>
            <w:r w:rsidR="007A1ABA">
              <w:rPr>
                <w:noProof/>
                <w:webHidden/>
              </w:rPr>
            </w:r>
            <w:r w:rsidR="007A1ABA">
              <w:rPr>
                <w:noProof/>
                <w:webHidden/>
              </w:rPr>
              <w:fldChar w:fldCharType="separate"/>
            </w:r>
            <w:r w:rsidR="007A1ABA">
              <w:rPr>
                <w:noProof/>
                <w:webHidden/>
              </w:rPr>
              <w:t>4</w:t>
            </w:r>
            <w:r w:rsidR="007A1ABA">
              <w:rPr>
                <w:noProof/>
                <w:webHidden/>
              </w:rPr>
              <w:fldChar w:fldCharType="end"/>
            </w:r>
          </w:hyperlink>
        </w:p>
        <w:p w14:paraId="21377BA5" w14:textId="77777777" w:rsidR="007A1ABA" w:rsidRDefault="004D157F">
          <w:pPr>
            <w:pStyle w:val="TDC1"/>
            <w:tabs>
              <w:tab w:val="left" w:pos="480"/>
              <w:tab w:val="right" w:leader="dot" w:pos="8828"/>
            </w:tabs>
            <w:rPr>
              <w:rFonts w:eastAsiaTheme="minorEastAsia"/>
              <w:noProof/>
              <w:sz w:val="22"/>
              <w:szCs w:val="22"/>
              <w:lang w:eastAsia="es-CO"/>
            </w:rPr>
          </w:pPr>
          <w:hyperlink w:anchor="_Toc457367032" w:history="1">
            <w:r w:rsidR="007A1ABA" w:rsidRPr="00FC3D31">
              <w:rPr>
                <w:rStyle w:val="Hipervnculo"/>
                <w:noProof/>
              </w:rPr>
              <w:t>5</w:t>
            </w:r>
            <w:r w:rsidR="007A1ABA">
              <w:rPr>
                <w:rFonts w:eastAsiaTheme="minorEastAsia"/>
                <w:noProof/>
                <w:sz w:val="22"/>
                <w:szCs w:val="22"/>
                <w:lang w:eastAsia="es-CO"/>
              </w:rPr>
              <w:tab/>
            </w:r>
            <w:r w:rsidR="007A1ABA" w:rsidRPr="00FC3D31">
              <w:rPr>
                <w:rStyle w:val="Hipervnculo"/>
                <w:noProof/>
              </w:rPr>
              <w:t>Introducción</w:t>
            </w:r>
            <w:r w:rsidR="007A1ABA">
              <w:rPr>
                <w:noProof/>
                <w:webHidden/>
              </w:rPr>
              <w:tab/>
            </w:r>
            <w:r w:rsidR="007A1ABA">
              <w:rPr>
                <w:noProof/>
                <w:webHidden/>
              </w:rPr>
              <w:fldChar w:fldCharType="begin"/>
            </w:r>
            <w:r w:rsidR="007A1ABA">
              <w:rPr>
                <w:noProof/>
                <w:webHidden/>
              </w:rPr>
              <w:instrText xml:space="preserve"> PAGEREF _Toc457367032 \h </w:instrText>
            </w:r>
            <w:r w:rsidR="007A1ABA">
              <w:rPr>
                <w:noProof/>
                <w:webHidden/>
              </w:rPr>
            </w:r>
            <w:r w:rsidR="007A1ABA">
              <w:rPr>
                <w:noProof/>
                <w:webHidden/>
              </w:rPr>
              <w:fldChar w:fldCharType="separate"/>
            </w:r>
            <w:r w:rsidR="007A1ABA">
              <w:rPr>
                <w:noProof/>
                <w:webHidden/>
              </w:rPr>
              <w:t>5</w:t>
            </w:r>
            <w:r w:rsidR="007A1ABA">
              <w:rPr>
                <w:noProof/>
                <w:webHidden/>
              </w:rPr>
              <w:fldChar w:fldCharType="end"/>
            </w:r>
          </w:hyperlink>
        </w:p>
        <w:p w14:paraId="688F25C8" w14:textId="77777777" w:rsidR="007A1ABA" w:rsidRDefault="004D157F">
          <w:pPr>
            <w:pStyle w:val="TDC2"/>
            <w:tabs>
              <w:tab w:val="left" w:pos="880"/>
              <w:tab w:val="right" w:leader="dot" w:pos="8828"/>
            </w:tabs>
            <w:rPr>
              <w:rFonts w:eastAsiaTheme="minorEastAsia"/>
              <w:noProof/>
              <w:sz w:val="22"/>
              <w:szCs w:val="22"/>
              <w:lang w:eastAsia="es-CO"/>
            </w:rPr>
          </w:pPr>
          <w:hyperlink w:anchor="_Toc457367033" w:history="1">
            <w:r w:rsidR="007A1ABA" w:rsidRPr="00FC3D31">
              <w:rPr>
                <w:rStyle w:val="Hipervnculo"/>
                <w:noProof/>
              </w:rPr>
              <w:t>5.1</w:t>
            </w:r>
            <w:r w:rsidR="007A1ABA">
              <w:rPr>
                <w:rFonts w:eastAsiaTheme="minorEastAsia"/>
                <w:noProof/>
                <w:sz w:val="22"/>
                <w:szCs w:val="22"/>
                <w:lang w:eastAsia="es-CO"/>
              </w:rPr>
              <w:tab/>
            </w:r>
            <w:r w:rsidR="007A1ABA" w:rsidRPr="00FC3D31">
              <w:rPr>
                <w:rStyle w:val="Hipervnculo"/>
                <w:noProof/>
              </w:rPr>
              <w:t>Descripción del documento</w:t>
            </w:r>
            <w:r w:rsidR="007A1ABA">
              <w:rPr>
                <w:noProof/>
                <w:webHidden/>
              </w:rPr>
              <w:tab/>
            </w:r>
            <w:r w:rsidR="007A1ABA">
              <w:rPr>
                <w:noProof/>
                <w:webHidden/>
              </w:rPr>
              <w:fldChar w:fldCharType="begin"/>
            </w:r>
            <w:r w:rsidR="007A1ABA">
              <w:rPr>
                <w:noProof/>
                <w:webHidden/>
              </w:rPr>
              <w:instrText xml:space="preserve"> PAGEREF _Toc457367033 \h </w:instrText>
            </w:r>
            <w:r w:rsidR="007A1ABA">
              <w:rPr>
                <w:noProof/>
                <w:webHidden/>
              </w:rPr>
            </w:r>
            <w:r w:rsidR="007A1ABA">
              <w:rPr>
                <w:noProof/>
                <w:webHidden/>
              </w:rPr>
              <w:fldChar w:fldCharType="separate"/>
            </w:r>
            <w:r w:rsidR="007A1ABA">
              <w:rPr>
                <w:noProof/>
                <w:webHidden/>
              </w:rPr>
              <w:t>5</w:t>
            </w:r>
            <w:r w:rsidR="007A1ABA">
              <w:rPr>
                <w:noProof/>
                <w:webHidden/>
              </w:rPr>
              <w:fldChar w:fldCharType="end"/>
            </w:r>
          </w:hyperlink>
        </w:p>
        <w:p w14:paraId="56A95660" w14:textId="77777777" w:rsidR="007A1ABA" w:rsidRDefault="004D157F">
          <w:pPr>
            <w:pStyle w:val="TDC1"/>
            <w:tabs>
              <w:tab w:val="left" w:pos="480"/>
              <w:tab w:val="right" w:leader="dot" w:pos="8828"/>
            </w:tabs>
            <w:rPr>
              <w:rFonts w:eastAsiaTheme="minorEastAsia"/>
              <w:noProof/>
              <w:sz w:val="22"/>
              <w:szCs w:val="22"/>
              <w:lang w:eastAsia="es-CO"/>
            </w:rPr>
          </w:pPr>
          <w:hyperlink w:anchor="_Toc457367034" w:history="1">
            <w:r w:rsidR="007A1ABA" w:rsidRPr="00FC3D31">
              <w:rPr>
                <w:rStyle w:val="Hipervnculo"/>
                <w:noProof/>
              </w:rPr>
              <w:t>6</w:t>
            </w:r>
            <w:r w:rsidR="007A1ABA">
              <w:rPr>
                <w:rFonts w:eastAsiaTheme="minorEastAsia"/>
                <w:noProof/>
                <w:sz w:val="22"/>
                <w:szCs w:val="22"/>
                <w:lang w:eastAsia="es-CO"/>
              </w:rPr>
              <w:tab/>
            </w:r>
            <w:r w:rsidR="007A1ABA" w:rsidRPr="00FC3D31">
              <w:rPr>
                <w:rStyle w:val="Hipervnculo"/>
                <w:noProof/>
              </w:rPr>
              <w:t>Arquitectura</w:t>
            </w:r>
            <w:r w:rsidR="007A1ABA">
              <w:rPr>
                <w:noProof/>
                <w:webHidden/>
              </w:rPr>
              <w:tab/>
            </w:r>
            <w:r w:rsidR="007A1ABA">
              <w:rPr>
                <w:noProof/>
                <w:webHidden/>
              </w:rPr>
              <w:fldChar w:fldCharType="begin"/>
            </w:r>
            <w:r w:rsidR="007A1ABA">
              <w:rPr>
                <w:noProof/>
                <w:webHidden/>
              </w:rPr>
              <w:instrText xml:space="preserve"> PAGEREF _Toc457367034 \h </w:instrText>
            </w:r>
            <w:r w:rsidR="007A1ABA">
              <w:rPr>
                <w:noProof/>
                <w:webHidden/>
              </w:rPr>
            </w:r>
            <w:r w:rsidR="007A1ABA">
              <w:rPr>
                <w:noProof/>
                <w:webHidden/>
              </w:rPr>
              <w:fldChar w:fldCharType="separate"/>
            </w:r>
            <w:r w:rsidR="007A1ABA">
              <w:rPr>
                <w:noProof/>
                <w:webHidden/>
              </w:rPr>
              <w:t>6</w:t>
            </w:r>
            <w:r w:rsidR="007A1ABA">
              <w:rPr>
                <w:noProof/>
                <w:webHidden/>
              </w:rPr>
              <w:fldChar w:fldCharType="end"/>
            </w:r>
          </w:hyperlink>
        </w:p>
        <w:p w14:paraId="39639038" w14:textId="77777777" w:rsidR="007A1ABA" w:rsidRDefault="004D157F">
          <w:pPr>
            <w:pStyle w:val="TDC2"/>
            <w:tabs>
              <w:tab w:val="left" w:pos="880"/>
              <w:tab w:val="right" w:leader="dot" w:pos="8828"/>
            </w:tabs>
            <w:rPr>
              <w:rFonts w:eastAsiaTheme="minorEastAsia"/>
              <w:noProof/>
              <w:sz w:val="22"/>
              <w:szCs w:val="22"/>
              <w:lang w:eastAsia="es-CO"/>
            </w:rPr>
          </w:pPr>
          <w:hyperlink w:anchor="_Toc457367035" w:history="1">
            <w:r w:rsidR="007A1ABA" w:rsidRPr="00FC3D31">
              <w:rPr>
                <w:rStyle w:val="Hipervnculo"/>
                <w:noProof/>
              </w:rPr>
              <w:t>6.1</w:t>
            </w:r>
            <w:r w:rsidR="007A1ABA">
              <w:rPr>
                <w:rFonts w:eastAsiaTheme="minorEastAsia"/>
                <w:noProof/>
                <w:sz w:val="22"/>
                <w:szCs w:val="22"/>
                <w:lang w:eastAsia="es-CO"/>
              </w:rPr>
              <w:tab/>
            </w:r>
            <w:r w:rsidR="007A1ABA" w:rsidRPr="00FC3D31">
              <w:rPr>
                <w:rStyle w:val="Hipervnculo"/>
                <w:noProof/>
              </w:rPr>
              <w:t>Vista lógica del sistema</w:t>
            </w:r>
            <w:r w:rsidR="007A1ABA">
              <w:rPr>
                <w:noProof/>
                <w:webHidden/>
              </w:rPr>
              <w:tab/>
            </w:r>
            <w:r w:rsidR="007A1ABA">
              <w:rPr>
                <w:noProof/>
                <w:webHidden/>
              </w:rPr>
              <w:fldChar w:fldCharType="begin"/>
            </w:r>
            <w:r w:rsidR="007A1ABA">
              <w:rPr>
                <w:noProof/>
                <w:webHidden/>
              </w:rPr>
              <w:instrText xml:space="preserve"> PAGEREF _Toc457367035 \h </w:instrText>
            </w:r>
            <w:r w:rsidR="007A1ABA">
              <w:rPr>
                <w:noProof/>
                <w:webHidden/>
              </w:rPr>
            </w:r>
            <w:r w:rsidR="007A1ABA">
              <w:rPr>
                <w:noProof/>
                <w:webHidden/>
              </w:rPr>
              <w:fldChar w:fldCharType="separate"/>
            </w:r>
            <w:r w:rsidR="007A1ABA">
              <w:rPr>
                <w:noProof/>
                <w:webHidden/>
              </w:rPr>
              <w:t>6</w:t>
            </w:r>
            <w:r w:rsidR="007A1ABA">
              <w:rPr>
                <w:noProof/>
                <w:webHidden/>
              </w:rPr>
              <w:fldChar w:fldCharType="end"/>
            </w:r>
          </w:hyperlink>
        </w:p>
        <w:p w14:paraId="3BA08B09" w14:textId="77777777" w:rsidR="007A1ABA" w:rsidRDefault="004D157F">
          <w:pPr>
            <w:pStyle w:val="TDC2"/>
            <w:tabs>
              <w:tab w:val="left" w:pos="880"/>
              <w:tab w:val="right" w:leader="dot" w:pos="8828"/>
            </w:tabs>
            <w:rPr>
              <w:rFonts w:eastAsiaTheme="minorEastAsia"/>
              <w:noProof/>
              <w:sz w:val="22"/>
              <w:szCs w:val="22"/>
              <w:lang w:eastAsia="es-CO"/>
            </w:rPr>
          </w:pPr>
          <w:hyperlink w:anchor="_Toc457367036" w:history="1">
            <w:r w:rsidR="007A1ABA" w:rsidRPr="00FC3D31">
              <w:rPr>
                <w:rStyle w:val="Hipervnculo"/>
                <w:rFonts w:eastAsia="Times New Roman"/>
                <w:noProof/>
                <w:lang w:val="es-ES_tradnl"/>
              </w:rPr>
              <w:t>6.2</w:t>
            </w:r>
            <w:r w:rsidR="007A1ABA">
              <w:rPr>
                <w:rFonts w:eastAsiaTheme="minorEastAsia"/>
                <w:noProof/>
                <w:sz w:val="22"/>
                <w:szCs w:val="22"/>
                <w:lang w:eastAsia="es-CO"/>
              </w:rPr>
              <w:tab/>
            </w:r>
            <w:r w:rsidR="007A1ABA" w:rsidRPr="00FC3D31">
              <w:rPr>
                <w:rStyle w:val="Hipervnculo"/>
                <w:rFonts w:eastAsia="Times New Roman"/>
                <w:noProof/>
                <w:lang w:val="es-ES_tradnl"/>
              </w:rPr>
              <w:t>Vista Física, despliegue del Sistema</w:t>
            </w:r>
            <w:r w:rsidR="007A1ABA">
              <w:rPr>
                <w:noProof/>
                <w:webHidden/>
              </w:rPr>
              <w:tab/>
            </w:r>
            <w:r w:rsidR="007A1ABA">
              <w:rPr>
                <w:noProof/>
                <w:webHidden/>
              </w:rPr>
              <w:fldChar w:fldCharType="begin"/>
            </w:r>
            <w:r w:rsidR="007A1ABA">
              <w:rPr>
                <w:noProof/>
                <w:webHidden/>
              </w:rPr>
              <w:instrText xml:space="preserve"> PAGEREF _Toc457367036 \h </w:instrText>
            </w:r>
            <w:r w:rsidR="007A1ABA">
              <w:rPr>
                <w:noProof/>
                <w:webHidden/>
              </w:rPr>
            </w:r>
            <w:r w:rsidR="007A1ABA">
              <w:rPr>
                <w:noProof/>
                <w:webHidden/>
              </w:rPr>
              <w:fldChar w:fldCharType="separate"/>
            </w:r>
            <w:r w:rsidR="007A1ABA">
              <w:rPr>
                <w:noProof/>
                <w:webHidden/>
              </w:rPr>
              <w:t>9</w:t>
            </w:r>
            <w:r w:rsidR="007A1ABA">
              <w:rPr>
                <w:noProof/>
                <w:webHidden/>
              </w:rPr>
              <w:fldChar w:fldCharType="end"/>
            </w:r>
          </w:hyperlink>
        </w:p>
        <w:p w14:paraId="1902B82E"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37" w:history="1">
            <w:r w:rsidR="007A1ABA" w:rsidRPr="00FC3D31">
              <w:rPr>
                <w:rStyle w:val="Hipervnculo"/>
                <w:noProof/>
              </w:rPr>
              <w:t>6.2.1</w:t>
            </w:r>
            <w:r w:rsidR="007A1ABA">
              <w:rPr>
                <w:rFonts w:eastAsiaTheme="minorEastAsia"/>
                <w:noProof/>
                <w:sz w:val="22"/>
                <w:szCs w:val="22"/>
                <w:lang w:eastAsia="es-CO"/>
              </w:rPr>
              <w:tab/>
            </w:r>
            <w:r w:rsidR="007A1ABA" w:rsidRPr="00FC3D31">
              <w:rPr>
                <w:rStyle w:val="Hipervnculo"/>
                <w:noProof/>
              </w:rPr>
              <w:t>Máquina virtual</w:t>
            </w:r>
            <w:r w:rsidR="007A1ABA">
              <w:rPr>
                <w:noProof/>
                <w:webHidden/>
              </w:rPr>
              <w:tab/>
            </w:r>
            <w:r w:rsidR="007A1ABA">
              <w:rPr>
                <w:noProof/>
                <w:webHidden/>
              </w:rPr>
              <w:fldChar w:fldCharType="begin"/>
            </w:r>
            <w:r w:rsidR="007A1ABA">
              <w:rPr>
                <w:noProof/>
                <w:webHidden/>
              </w:rPr>
              <w:instrText xml:space="preserve"> PAGEREF _Toc457367037 \h </w:instrText>
            </w:r>
            <w:r w:rsidR="007A1ABA">
              <w:rPr>
                <w:noProof/>
                <w:webHidden/>
              </w:rPr>
            </w:r>
            <w:r w:rsidR="007A1ABA">
              <w:rPr>
                <w:noProof/>
                <w:webHidden/>
              </w:rPr>
              <w:fldChar w:fldCharType="separate"/>
            </w:r>
            <w:r w:rsidR="007A1ABA">
              <w:rPr>
                <w:noProof/>
                <w:webHidden/>
              </w:rPr>
              <w:t>9</w:t>
            </w:r>
            <w:r w:rsidR="007A1ABA">
              <w:rPr>
                <w:noProof/>
                <w:webHidden/>
              </w:rPr>
              <w:fldChar w:fldCharType="end"/>
            </w:r>
          </w:hyperlink>
        </w:p>
        <w:p w14:paraId="1860835F"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38" w:history="1">
            <w:r w:rsidR="007A1ABA" w:rsidRPr="00FC3D31">
              <w:rPr>
                <w:rStyle w:val="Hipervnculo"/>
                <w:noProof/>
              </w:rPr>
              <w:t>6.2.2</w:t>
            </w:r>
            <w:r w:rsidR="007A1ABA">
              <w:rPr>
                <w:rFonts w:eastAsiaTheme="minorEastAsia"/>
                <w:noProof/>
                <w:sz w:val="22"/>
                <w:szCs w:val="22"/>
                <w:lang w:eastAsia="es-CO"/>
              </w:rPr>
              <w:tab/>
            </w:r>
            <w:r w:rsidR="007A1ABA" w:rsidRPr="00FC3D31">
              <w:rPr>
                <w:rStyle w:val="Hipervnculo"/>
                <w:noProof/>
              </w:rPr>
              <w:t>Celular</w:t>
            </w:r>
            <w:r w:rsidR="007A1ABA">
              <w:rPr>
                <w:noProof/>
                <w:webHidden/>
              </w:rPr>
              <w:tab/>
            </w:r>
            <w:r w:rsidR="007A1ABA">
              <w:rPr>
                <w:noProof/>
                <w:webHidden/>
              </w:rPr>
              <w:fldChar w:fldCharType="begin"/>
            </w:r>
            <w:r w:rsidR="007A1ABA">
              <w:rPr>
                <w:noProof/>
                <w:webHidden/>
              </w:rPr>
              <w:instrText xml:space="preserve"> PAGEREF _Toc457367038 \h </w:instrText>
            </w:r>
            <w:r w:rsidR="007A1ABA">
              <w:rPr>
                <w:noProof/>
                <w:webHidden/>
              </w:rPr>
            </w:r>
            <w:r w:rsidR="007A1ABA">
              <w:rPr>
                <w:noProof/>
                <w:webHidden/>
              </w:rPr>
              <w:fldChar w:fldCharType="separate"/>
            </w:r>
            <w:r w:rsidR="007A1ABA">
              <w:rPr>
                <w:noProof/>
                <w:webHidden/>
              </w:rPr>
              <w:t>10</w:t>
            </w:r>
            <w:r w:rsidR="007A1ABA">
              <w:rPr>
                <w:noProof/>
                <w:webHidden/>
              </w:rPr>
              <w:fldChar w:fldCharType="end"/>
            </w:r>
          </w:hyperlink>
        </w:p>
        <w:p w14:paraId="499C9200" w14:textId="77777777" w:rsidR="007A1ABA" w:rsidRDefault="004D157F">
          <w:pPr>
            <w:pStyle w:val="TDC2"/>
            <w:tabs>
              <w:tab w:val="left" w:pos="880"/>
              <w:tab w:val="right" w:leader="dot" w:pos="8828"/>
            </w:tabs>
            <w:rPr>
              <w:rFonts w:eastAsiaTheme="minorEastAsia"/>
              <w:noProof/>
              <w:sz w:val="22"/>
              <w:szCs w:val="22"/>
              <w:lang w:eastAsia="es-CO"/>
            </w:rPr>
          </w:pPr>
          <w:hyperlink w:anchor="_Toc457367039" w:history="1">
            <w:r w:rsidR="007A1ABA" w:rsidRPr="00FC3D31">
              <w:rPr>
                <w:rStyle w:val="Hipervnculo"/>
                <w:rFonts w:eastAsia="Times New Roman"/>
                <w:noProof/>
                <w:lang w:val="es-ES_tradnl"/>
              </w:rPr>
              <w:t>6.3</w:t>
            </w:r>
            <w:r w:rsidR="007A1ABA">
              <w:rPr>
                <w:rFonts w:eastAsiaTheme="minorEastAsia"/>
                <w:noProof/>
                <w:sz w:val="22"/>
                <w:szCs w:val="22"/>
                <w:lang w:eastAsia="es-CO"/>
              </w:rPr>
              <w:tab/>
            </w:r>
            <w:r w:rsidR="007A1ABA" w:rsidRPr="00FC3D31">
              <w:rPr>
                <w:rStyle w:val="Hipervnculo"/>
                <w:rFonts w:eastAsia="Times New Roman"/>
                <w:noProof/>
                <w:lang w:val="es-ES_tradnl"/>
              </w:rPr>
              <w:t>Vista de Procesos del Sistema</w:t>
            </w:r>
            <w:r w:rsidR="007A1ABA">
              <w:rPr>
                <w:noProof/>
                <w:webHidden/>
              </w:rPr>
              <w:tab/>
            </w:r>
            <w:r w:rsidR="007A1ABA">
              <w:rPr>
                <w:noProof/>
                <w:webHidden/>
              </w:rPr>
              <w:fldChar w:fldCharType="begin"/>
            </w:r>
            <w:r w:rsidR="007A1ABA">
              <w:rPr>
                <w:noProof/>
                <w:webHidden/>
              </w:rPr>
              <w:instrText xml:space="preserve"> PAGEREF _Toc457367039 \h </w:instrText>
            </w:r>
            <w:r w:rsidR="007A1ABA">
              <w:rPr>
                <w:noProof/>
                <w:webHidden/>
              </w:rPr>
            </w:r>
            <w:r w:rsidR="007A1ABA">
              <w:rPr>
                <w:noProof/>
                <w:webHidden/>
              </w:rPr>
              <w:fldChar w:fldCharType="separate"/>
            </w:r>
            <w:r w:rsidR="007A1ABA">
              <w:rPr>
                <w:noProof/>
                <w:webHidden/>
              </w:rPr>
              <w:t>10</w:t>
            </w:r>
            <w:r w:rsidR="007A1ABA">
              <w:rPr>
                <w:noProof/>
                <w:webHidden/>
              </w:rPr>
              <w:fldChar w:fldCharType="end"/>
            </w:r>
          </w:hyperlink>
        </w:p>
        <w:p w14:paraId="1699F693"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40" w:history="1">
            <w:r w:rsidR="007A1ABA" w:rsidRPr="00FC3D31">
              <w:rPr>
                <w:rStyle w:val="Hipervnculo"/>
                <w:noProof/>
                <w:lang w:val="es-ES_tradnl"/>
              </w:rPr>
              <w:t>6.3.1</w:t>
            </w:r>
            <w:r w:rsidR="007A1ABA">
              <w:rPr>
                <w:rFonts w:eastAsiaTheme="minorEastAsia"/>
                <w:noProof/>
                <w:sz w:val="22"/>
                <w:szCs w:val="22"/>
                <w:lang w:eastAsia="es-CO"/>
              </w:rPr>
              <w:tab/>
            </w:r>
            <w:r w:rsidR="007A1ABA" w:rsidRPr="00FC3D31">
              <w:rPr>
                <w:rStyle w:val="Hipervnculo"/>
                <w:noProof/>
                <w:lang w:val="es-ES_tradnl"/>
              </w:rPr>
              <w:t>Vista procesos del sistema usuario paciente</w:t>
            </w:r>
            <w:r w:rsidR="007A1ABA">
              <w:rPr>
                <w:noProof/>
                <w:webHidden/>
              </w:rPr>
              <w:tab/>
            </w:r>
            <w:r w:rsidR="007A1ABA">
              <w:rPr>
                <w:noProof/>
                <w:webHidden/>
              </w:rPr>
              <w:fldChar w:fldCharType="begin"/>
            </w:r>
            <w:r w:rsidR="007A1ABA">
              <w:rPr>
                <w:noProof/>
                <w:webHidden/>
              </w:rPr>
              <w:instrText xml:space="preserve"> PAGEREF _Toc457367040 \h </w:instrText>
            </w:r>
            <w:r w:rsidR="007A1ABA">
              <w:rPr>
                <w:noProof/>
                <w:webHidden/>
              </w:rPr>
            </w:r>
            <w:r w:rsidR="007A1ABA">
              <w:rPr>
                <w:noProof/>
                <w:webHidden/>
              </w:rPr>
              <w:fldChar w:fldCharType="separate"/>
            </w:r>
            <w:r w:rsidR="007A1ABA">
              <w:rPr>
                <w:noProof/>
                <w:webHidden/>
              </w:rPr>
              <w:t>10</w:t>
            </w:r>
            <w:r w:rsidR="007A1ABA">
              <w:rPr>
                <w:noProof/>
                <w:webHidden/>
              </w:rPr>
              <w:fldChar w:fldCharType="end"/>
            </w:r>
          </w:hyperlink>
        </w:p>
        <w:p w14:paraId="2B952073"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41" w:history="1">
            <w:r w:rsidR="007A1ABA" w:rsidRPr="00FC3D31">
              <w:rPr>
                <w:rStyle w:val="Hipervnculo"/>
                <w:noProof/>
                <w:lang w:val="es-ES"/>
              </w:rPr>
              <w:t>6.3.2</w:t>
            </w:r>
            <w:r w:rsidR="007A1ABA">
              <w:rPr>
                <w:rFonts w:eastAsiaTheme="minorEastAsia"/>
                <w:noProof/>
                <w:sz w:val="22"/>
                <w:szCs w:val="22"/>
                <w:lang w:eastAsia="es-CO"/>
              </w:rPr>
              <w:tab/>
            </w:r>
            <w:r w:rsidR="007A1ABA" w:rsidRPr="00FC3D31">
              <w:rPr>
                <w:rStyle w:val="Hipervnculo"/>
                <w:noProof/>
                <w:lang w:val="es-ES"/>
              </w:rPr>
              <w:t>Vista procesos del sistema usuario médico</w:t>
            </w:r>
            <w:r w:rsidR="007A1ABA">
              <w:rPr>
                <w:noProof/>
                <w:webHidden/>
              </w:rPr>
              <w:tab/>
            </w:r>
            <w:r w:rsidR="007A1ABA">
              <w:rPr>
                <w:noProof/>
                <w:webHidden/>
              </w:rPr>
              <w:fldChar w:fldCharType="begin"/>
            </w:r>
            <w:r w:rsidR="007A1ABA">
              <w:rPr>
                <w:noProof/>
                <w:webHidden/>
              </w:rPr>
              <w:instrText xml:space="preserve"> PAGEREF _Toc457367041 \h </w:instrText>
            </w:r>
            <w:r w:rsidR="007A1ABA">
              <w:rPr>
                <w:noProof/>
                <w:webHidden/>
              </w:rPr>
            </w:r>
            <w:r w:rsidR="007A1ABA">
              <w:rPr>
                <w:noProof/>
                <w:webHidden/>
              </w:rPr>
              <w:fldChar w:fldCharType="separate"/>
            </w:r>
            <w:r w:rsidR="007A1ABA">
              <w:rPr>
                <w:noProof/>
                <w:webHidden/>
              </w:rPr>
              <w:t>11</w:t>
            </w:r>
            <w:r w:rsidR="007A1ABA">
              <w:rPr>
                <w:noProof/>
                <w:webHidden/>
              </w:rPr>
              <w:fldChar w:fldCharType="end"/>
            </w:r>
          </w:hyperlink>
        </w:p>
        <w:p w14:paraId="130A945A"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42" w:history="1">
            <w:r w:rsidR="007A1ABA" w:rsidRPr="00FC3D31">
              <w:rPr>
                <w:rStyle w:val="Hipervnculo"/>
                <w:noProof/>
                <w:lang w:val="es-ES"/>
              </w:rPr>
              <w:t>6.3.3</w:t>
            </w:r>
            <w:r w:rsidR="007A1ABA">
              <w:rPr>
                <w:rFonts w:eastAsiaTheme="minorEastAsia"/>
                <w:noProof/>
                <w:sz w:val="22"/>
                <w:szCs w:val="22"/>
                <w:lang w:eastAsia="es-CO"/>
              </w:rPr>
              <w:tab/>
            </w:r>
            <w:r w:rsidR="007A1ABA" w:rsidRPr="00FC3D31">
              <w:rPr>
                <w:rStyle w:val="Hipervnculo"/>
                <w:noProof/>
                <w:lang w:val="es-ES"/>
              </w:rPr>
              <w:t>Crear usuario</w:t>
            </w:r>
            <w:r w:rsidR="007A1ABA">
              <w:rPr>
                <w:noProof/>
                <w:webHidden/>
              </w:rPr>
              <w:tab/>
            </w:r>
            <w:r w:rsidR="007A1ABA">
              <w:rPr>
                <w:noProof/>
                <w:webHidden/>
              </w:rPr>
              <w:fldChar w:fldCharType="begin"/>
            </w:r>
            <w:r w:rsidR="007A1ABA">
              <w:rPr>
                <w:noProof/>
                <w:webHidden/>
              </w:rPr>
              <w:instrText xml:space="preserve"> PAGEREF _Toc457367042 \h </w:instrText>
            </w:r>
            <w:r w:rsidR="007A1ABA">
              <w:rPr>
                <w:noProof/>
                <w:webHidden/>
              </w:rPr>
            </w:r>
            <w:r w:rsidR="007A1ABA">
              <w:rPr>
                <w:noProof/>
                <w:webHidden/>
              </w:rPr>
              <w:fldChar w:fldCharType="separate"/>
            </w:r>
            <w:r w:rsidR="007A1ABA">
              <w:rPr>
                <w:noProof/>
                <w:webHidden/>
              </w:rPr>
              <w:t>12</w:t>
            </w:r>
            <w:r w:rsidR="007A1ABA">
              <w:rPr>
                <w:noProof/>
                <w:webHidden/>
              </w:rPr>
              <w:fldChar w:fldCharType="end"/>
            </w:r>
          </w:hyperlink>
        </w:p>
        <w:p w14:paraId="17E9F97E"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43" w:history="1">
            <w:r w:rsidR="007A1ABA" w:rsidRPr="00FC3D31">
              <w:rPr>
                <w:rStyle w:val="Hipervnculo"/>
                <w:noProof/>
                <w:lang w:val="es-ES"/>
              </w:rPr>
              <w:t>6.3.4</w:t>
            </w:r>
            <w:r w:rsidR="007A1ABA">
              <w:rPr>
                <w:rFonts w:eastAsiaTheme="minorEastAsia"/>
                <w:noProof/>
                <w:sz w:val="22"/>
                <w:szCs w:val="22"/>
                <w:lang w:eastAsia="es-CO"/>
              </w:rPr>
              <w:tab/>
            </w:r>
            <w:r w:rsidR="007A1ABA" w:rsidRPr="00FC3D31">
              <w:rPr>
                <w:rStyle w:val="Hipervnculo"/>
                <w:noProof/>
                <w:lang w:val="es-ES"/>
              </w:rPr>
              <w:t>Editar información de usuario</w:t>
            </w:r>
            <w:r w:rsidR="007A1ABA">
              <w:rPr>
                <w:noProof/>
                <w:webHidden/>
              </w:rPr>
              <w:tab/>
            </w:r>
            <w:r w:rsidR="007A1ABA">
              <w:rPr>
                <w:noProof/>
                <w:webHidden/>
              </w:rPr>
              <w:fldChar w:fldCharType="begin"/>
            </w:r>
            <w:r w:rsidR="007A1ABA">
              <w:rPr>
                <w:noProof/>
                <w:webHidden/>
              </w:rPr>
              <w:instrText xml:space="preserve"> PAGEREF _Toc457367043 \h </w:instrText>
            </w:r>
            <w:r w:rsidR="007A1ABA">
              <w:rPr>
                <w:noProof/>
                <w:webHidden/>
              </w:rPr>
            </w:r>
            <w:r w:rsidR="007A1ABA">
              <w:rPr>
                <w:noProof/>
                <w:webHidden/>
              </w:rPr>
              <w:fldChar w:fldCharType="separate"/>
            </w:r>
            <w:r w:rsidR="007A1ABA">
              <w:rPr>
                <w:noProof/>
                <w:webHidden/>
              </w:rPr>
              <w:t>12</w:t>
            </w:r>
            <w:r w:rsidR="007A1ABA">
              <w:rPr>
                <w:noProof/>
                <w:webHidden/>
              </w:rPr>
              <w:fldChar w:fldCharType="end"/>
            </w:r>
          </w:hyperlink>
        </w:p>
        <w:p w14:paraId="0615247A"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44" w:history="1">
            <w:r w:rsidR="007A1ABA" w:rsidRPr="00FC3D31">
              <w:rPr>
                <w:rStyle w:val="Hipervnculo"/>
                <w:noProof/>
                <w:lang w:val="es-ES"/>
              </w:rPr>
              <w:t>6.3.5</w:t>
            </w:r>
            <w:r w:rsidR="007A1ABA">
              <w:rPr>
                <w:rFonts w:eastAsiaTheme="minorEastAsia"/>
                <w:noProof/>
                <w:sz w:val="22"/>
                <w:szCs w:val="22"/>
                <w:lang w:eastAsia="es-CO"/>
              </w:rPr>
              <w:tab/>
            </w:r>
            <w:r w:rsidR="007A1ABA" w:rsidRPr="00FC3D31">
              <w:rPr>
                <w:rStyle w:val="Hipervnculo"/>
                <w:noProof/>
                <w:lang w:val="es-ES"/>
              </w:rPr>
              <w:t>Ingresar síntomas</w:t>
            </w:r>
            <w:r w:rsidR="007A1ABA">
              <w:rPr>
                <w:noProof/>
                <w:webHidden/>
              </w:rPr>
              <w:tab/>
            </w:r>
            <w:r w:rsidR="007A1ABA">
              <w:rPr>
                <w:noProof/>
                <w:webHidden/>
              </w:rPr>
              <w:fldChar w:fldCharType="begin"/>
            </w:r>
            <w:r w:rsidR="007A1ABA">
              <w:rPr>
                <w:noProof/>
                <w:webHidden/>
              </w:rPr>
              <w:instrText xml:space="preserve"> PAGEREF _Toc457367044 \h </w:instrText>
            </w:r>
            <w:r w:rsidR="007A1ABA">
              <w:rPr>
                <w:noProof/>
                <w:webHidden/>
              </w:rPr>
            </w:r>
            <w:r w:rsidR="007A1ABA">
              <w:rPr>
                <w:noProof/>
                <w:webHidden/>
              </w:rPr>
              <w:fldChar w:fldCharType="separate"/>
            </w:r>
            <w:r w:rsidR="007A1ABA">
              <w:rPr>
                <w:noProof/>
                <w:webHidden/>
              </w:rPr>
              <w:t>12</w:t>
            </w:r>
            <w:r w:rsidR="007A1ABA">
              <w:rPr>
                <w:noProof/>
                <w:webHidden/>
              </w:rPr>
              <w:fldChar w:fldCharType="end"/>
            </w:r>
          </w:hyperlink>
        </w:p>
        <w:p w14:paraId="74251DA8"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45" w:history="1">
            <w:r w:rsidR="007A1ABA" w:rsidRPr="00FC3D31">
              <w:rPr>
                <w:rStyle w:val="Hipervnculo"/>
                <w:noProof/>
                <w:lang w:val="es-ES"/>
              </w:rPr>
              <w:t>6.3.6</w:t>
            </w:r>
            <w:r w:rsidR="007A1ABA">
              <w:rPr>
                <w:rFonts w:eastAsiaTheme="minorEastAsia"/>
                <w:noProof/>
                <w:sz w:val="22"/>
                <w:szCs w:val="22"/>
                <w:lang w:eastAsia="es-CO"/>
              </w:rPr>
              <w:tab/>
            </w:r>
            <w:r w:rsidR="007A1ABA" w:rsidRPr="00FC3D31">
              <w:rPr>
                <w:rStyle w:val="Hipervnculo"/>
                <w:noProof/>
                <w:lang w:val="es-ES"/>
              </w:rPr>
              <w:t>Ingresar antecedentes familiares</w:t>
            </w:r>
            <w:r w:rsidR="007A1ABA">
              <w:rPr>
                <w:noProof/>
                <w:webHidden/>
              </w:rPr>
              <w:tab/>
            </w:r>
            <w:r w:rsidR="007A1ABA">
              <w:rPr>
                <w:noProof/>
                <w:webHidden/>
              </w:rPr>
              <w:fldChar w:fldCharType="begin"/>
            </w:r>
            <w:r w:rsidR="007A1ABA">
              <w:rPr>
                <w:noProof/>
                <w:webHidden/>
              </w:rPr>
              <w:instrText xml:space="preserve"> PAGEREF _Toc457367045 \h </w:instrText>
            </w:r>
            <w:r w:rsidR="007A1ABA">
              <w:rPr>
                <w:noProof/>
                <w:webHidden/>
              </w:rPr>
            </w:r>
            <w:r w:rsidR="007A1ABA">
              <w:rPr>
                <w:noProof/>
                <w:webHidden/>
              </w:rPr>
              <w:fldChar w:fldCharType="separate"/>
            </w:r>
            <w:r w:rsidR="007A1ABA">
              <w:rPr>
                <w:noProof/>
                <w:webHidden/>
              </w:rPr>
              <w:t>13</w:t>
            </w:r>
            <w:r w:rsidR="007A1ABA">
              <w:rPr>
                <w:noProof/>
                <w:webHidden/>
              </w:rPr>
              <w:fldChar w:fldCharType="end"/>
            </w:r>
          </w:hyperlink>
        </w:p>
        <w:p w14:paraId="4EEF9EDB"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46" w:history="1">
            <w:r w:rsidR="007A1ABA" w:rsidRPr="00FC3D31">
              <w:rPr>
                <w:rStyle w:val="Hipervnculo"/>
                <w:noProof/>
                <w:lang w:val="es-ES"/>
              </w:rPr>
              <w:t>6.3.7</w:t>
            </w:r>
            <w:r w:rsidR="007A1ABA">
              <w:rPr>
                <w:rFonts w:eastAsiaTheme="minorEastAsia"/>
                <w:noProof/>
                <w:sz w:val="22"/>
                <w:szCs w:val="22"/>
                <w:lang w:eastAsia="es-CO"/>
              </w:rPr>
              <w:tab/>
            </w:r>
            <w:r w:rsidR="007A1ABA" w:rsidRPr="00FC3D31">
              <w:rPr>
                <w:rStyle w:val="Hipervnculo"/>
                <w:noProof/>
                <w:lang w:val="es-ES"/>
              </w:rPr>
              <w:t>Agregar miembro de la familia</w:t>
            </w:r>
            <w:r w:rsidR="007A1ABA">
              <w:rPr>
                <w:noProof/>
                <w:webHidden/>
              </w:rPr>
              <w:tab/>
            </w:r>
            <w:r w:rsidR="007A1ABA">
              <w:rPr>
                <w:noProof/>
                <w:webHidden/>
              </w:rPr>
              <w:fldChar w:fldCharType="begin"/>
            </w:r>
            <w:r w:rsidR="007A1ABA">
              <w:rPr>
                <w:noProof/>
                <w:webHidden/>
              </w:rPr>
              <w:instrText xml:space="preserve"> PAGEREF _Toc457367046 \h </w:instrText>
            </w:r>
            <w:r w:rsidR="007A1ABA">
              <w:rPr>
                <w:noProof/>
                <w:webHidden/>
              </w:rPr>
            </w:r>
            <w:r w:rsidR="007A1ABA">
              <w:rPr>
                <w:noProof/>
                <w:webHidden/>
              </w:rPr>
              <w:fldChar w:fldCharType="separate"/>
            </w:r>
            <w:r w:rsidR="007A1ABA">
              <w:rPr>
                <w:noProof/>
                <w:webHidden/>
              </w:rPr>
              <w:t>14</w:t>
            </w:r>
            <w:r w:rsidR="007A1ABA">
              <w:rPr>
                <w:noProof/>
                <w:webHidden/>
              </w:rPr>
              <w:fldChar w:fldCharType="end"/>
            </w:r>
          </w:hyperlink>
        </w:p>
        <w:p w14:paraId="59AE15E4"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47" w:history="1">
            <w:r w:rsidR="007A1ABA" w:rsidRPr="00FC3D31">
              <w:rPr>
                <w:rStyle w:val="Hipervnculo"/>
                <w:noProof/>
                <w:lang w:val="es-ES"/>
              </w:rPr>
              <w:t>6.3.8</w:t>
            </w:r>
            <w:r w:rsidR="007A1ABA">
              <w:rPr>
                <w:rFonts w:eastAsiaTheme="minorEastAsia"/>
                <w:noProof/>
                <w:sz w:val="22"/>
                <w:szCs w:val="22"/>
                <w:lang w:eastAsia="es-CO"/>
              </w:rPr>
              <w:tab/>
            </w:r>
            <w:r w:rsidR="007A1ABA" w:rsidRPr="00FC3D31">
              <w:rPr>
                <w:rStyle w:val="Hipervnculo"/>
                <w:noProof/>
                <w:lang w:val="es-ES"/>
              </w:rPr>
              <w:t>Eliminar miembro de la familia</w:t>
            </w:r>
            <w:r w:rsidR="007A1ABA">
              <w:rPr>
                <w:noProof/>
                <w:webHidden/>
              </w:rPr>
              <w:tab/>
            </w:r>
            <w:r w:rsidR="007A1ABA">
              <w:rPr>
                <w:noProof/>
                <w:webHidden/>
              </w:rPr>
              <w:fldChar w:fldCharType="begin"/>
            </w:r>
            <w:r w:rsidR="007A1ABA">
              <w:rPr>
                <w:noProof/>
                <w:webHidden/>
              </w:rPr>
              <w:instrText xml:space="preserve"> PAGEREF _Toc457367047 \h </w:instrText>
            </w:r>
            <w:r w:rsidR="007A1ABA">
              <w:rPr>
                <w:noProof/>
                <w:webHidden/>
              </w:rPr>
            </w:r>
            <w:r w:rsidR="007A1ABA">
              <w:rPr>
                <w:noProof/>
                <w:webHidden/>
              </w:rPr>
              <w:fldChar w:fldCharType="separate"/>
            </w:r>
            <w:r w:rsidR="007A1ABA">
              <w:rPr>
                <w:noProof/>
                <w:webHidden/>
              </w:rPr>
              <w:t>14</w:t>
            </w:r>
            <w:r w:rsidR="007A1ABA">
              <w:rPr>
                <w:noProof/>
                <w:webHidden/>
              </w:rPr>
              <w:fldChar w:fldCharType="end"/>
            </w:r>
          </w:hyperlink>
        </w:p>
        <w:p w14:paraId="068ABFF9"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48" w:history="1">
            <w:r w:rsidR="007A1ABA" w:rsidRPr="00FC3D31">
              <w:rPr>
                <w:rStyle w:val="Hipervnculo"/>
                <w:noProof/>
                <w:lang w:val="es-ES"/>
              </w:rPr>
              <w:t>6.3.9</w:t>
            </w:r>
            <w:r w:rsidR="007A1ABA">
              <w:rPr>
                <w:rFonts w:eastAsiaTheme="minorEastAsia"/>
                <w:noProof/>
                <w:sz w:val="22"/>
                <w:szCs w:val="22"/>
                <w:lang w:eastAsia="es-CO"/>
              </w:rPr>
              <w:tab/>
            </w:r>
            <w:r w:rsidR="007A1ABA" w:rsidRPr="00FC3D31">
              <w:rPr>
                <w:rStyle w:val="Hipervnculo"/>
                <w:noProof/>
                <w:lang w:val="es-ES"/>
              </w:rPr>
              <w:t>Consultar paciente</w:t>
            </w:r>
            <w:r w:rsidR="007A1ABA">
              <w:rPr>
                <w:noProof/>
                <w:webHidden/>
              </w:rPr>
              <w:tab/>
            </w:r>
            <w:r w:rsidR="007A1ABA">
              <w:rPr>
                <w:noProof/>
                <w:webHidden/>
              </w:rPr>
              <w:fldChar w:fldCharType="begin"/>
            </w:r>
            <w:r w:rsidR="007A1ABA">
              <w:rPr>
                <w:noProof/>
                <w:webHidden/>
              </w:rPr>
              <w:instrText xml:space="preserve"> PAGEREF _Toc457367048 \h </w:instrText>
            </w:r>
            <w:r w:rsidR="007A1ABA">
              <w:rPr>
                <w:noProof/>
                <w:webHidden/>
              </w:rPr>
            </w:r>
            <w:r w:rsidR="007A1ABA">
              <w:rPr>
                <w:noProof/>
                <w:webHidden/>
              </w:rPr>
              <w:fldChar w:fldCharType="separate"/>
            </w:r>
            <w:r w:rsidR="007A1ABA">
              <w:rPr>
                <w:noProof/>
                <w:webHidden/>
              </w:rPr>
              <w:t>15</w:t>
            </w:r>
            <w:r w:rsidR="007A1ABA">
              <w:rPr>
                <w:noProof/>
                <w:webHidden/>
              </w:rPr>
              <w:fldChar w:fldCharType="end"/>
            </w:r>
          </w:hyperlink>
        </w:p>
        <w:p w14:paraId="13F35567"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49" w:history="1">
            <w:r w:rsidR="007A1ABA" w:rsidRPr="00FC3D31">
              <w:rPr>
                <w:rStyle w:val="Hipervnculo"/>
                <w:noProof/>
                <w:lang w:val="es-ES"/>
              </w:rPr>
              <w:t>6.3.10</w:t>
            </w:r>
            <w:r w:rsidR="007A1ABA">
              <w:rPr>
                <w:rFonts w:eastAsiaTheme="minorEastAsia"/>
                <w:noProof/>
                <w:sz w:val="22"/>
                <w:szCs w:val="22"/>
                <w:lang w:eastAsia="es-CO"/>
              </w:rPr>
              <w:tab/>
            </w:r>
            <w:r w:rsidR="007A1ABA" w:rsidRPr="00FC3D31">
              <w:rPr>
                <w:rStyle w:val="Hipervnculo"/>
                <w:noProof/>
                <w:lang w:val="es-ES"/>
              </w:rPr>
              <w:t>Vista procesos del sistema usuario administrador</w:t>
            </w:r>
            <w:r w:rsidR="007A1ABA">
              <w:rPr>
                <w:noProof/>
                <w:webHidden/>
              </w:rPr>
              <w:tab/>
            </w:r>
            <w:r w:rsidR="007A1ABA">
              <w:rPr>
                <w:noProof/>
                <w:webHidden/>
              </w:rPr>
              <w:fldChar w:fldCharType="begin"/>
            </w:r>
            <w:r w:rsidR="007A1ABA">
              <w:rPr>
                <w:noProof/>
                <w:webHidden/>
              </w:rPr>
              <w:instrText xml:space="preserve"> PAGEREF _Toc457367049 \h </w:instrText>
            </w:r>
            <w:r w:rsidR="007A1ABA">
              <w:rPr>
                <w:noProof/>
                <w:webHidden/>
              </w:rPr>
            </w:r>
            <w:r w:rsidR="007A1ABA">
              <w:rPr>
                <w:noProof/>
                <w:webHidden/>
              </w:rPr>
              <w:fldChar w:fldCharType="separate"/>
            </w:r>
            <w:r w:rsidR="007A1ABA">
              <w:rPr>
                <w:noProof/>
                <w:webHidden/>
              </w:rPr>
              <w:t>15</w:t>
            </w:r>
            <w:r w:rsidR="007A1ABA">
              <w:rPr>
                <w:noProof/>
                <w:webHidden/>
              </w:rPr>
              <w:fldChar w:fldCharType="end"/>
            </w:r>
          </w:hyperlink>
        </w:p>
        <w:p w14:paraId="79200EC1" w14:textId="77777777" w:rsidR="007A1ABA" w:rsidRDefault="004D157F">
          <w:pPr>
            <w:pStyle w:val="TDC1"/>
            <w:tabs>
              <w:tab w:val="left" w:pos="480"/>
              <w:tab w:val="right" w:leader="dot" w:pos="8828"/>
            </w:tabs>
            <w:rPr>
              <w:rFonts w:eastAsiaTheme="minorEastAsia"/>
              <w:noProof/>
              <w:sz w:val="22"/>
              <w:szCs w:val="22"/>
              <w:lang w:eastAsia="es-CO"/>
            </w:rPr>
          </w:pPr>
          <w:hyperlink w:anchor="_Toc457367050" w:history="1">
            <w:r w:rsidR="007A1ABA" w:rsidRPr="00FC3D31">
              <w:rPr>
                <w:rStyle w:val="Hipervnculo"/>
                <w:rFonts w:eastAsia="DejaVu Sans"/>
                <w:noProof/>
                <w:lang w:val="es-ES"/>
              </w:rPr>
              <w:t>7</w:t>
            </w:r>
            <w:r w:rsidR="007A1ABA">
              <w:rPr>
                <w:rFonts w:eastAsiaTheme="minorEastAsia"/>
                <w:noProof/>
                <w:sz w:val="22"/>
                <w:szCs w:val="22"/>
                <w:lang w:eastAsia="es-CO"/>
              </w:rPr>
              <w:tab/>
            </w:r>
            <w:r w:rsidR="007A1ABA" w:rsidRPr="00FC3D31">
              <w:rPr>
                <w:rStyle w:val="Hipervnculo"/>
                <w:rFonts w:eastAsia="DejaVu Sans"/>
                <w:noProof/>
                <w:lang w:val="es-ES"/>
              </w:rPr>
              <w:t>Diseño Detallado</w:t>
            </w:r>
            <w:r w:rsidR="007A1ABA">
              <w:rPr>
                <w:noProof/>
                <w:webHidden/>
              </w:rPr>
              <w:tab/>
            </w:r>
            <w:r w:rsidR="007A1ABA">
              <w:rPr>
                <w:noProof/>
                <w:webHidden/>
              </w:rPr>
              <w:fldChar w:fldCharType="begin"/>
            </w:r>
            <w:r w:rsidR="007A1ABA">
              <w:rPr>
                <w:noProof/>
                <w:webHidden/>
              </w:rPr>
              <w:instrText xml:space="preserve"> PAGEREF _Toc457367050 \h </w:instrText>
            </w:r>
            <w:r w:rsidR="007A1ABA">
              <w:rPr>
                <w:noProof/>
                <w:webHidden/>
              </w:rPr>
            </w:r>
            <w:r w:rsidR="007A1ABA">
              <w:rPr>
                <w:noProof/>
                <w:webHidden/>
              </w:rPr>
              <w:fldChar w:fldCharType="separate"/>
            </w:r>
            <w:r w:rsidR="007A1ABA">
              <w:rPr>
                <w:noProof/>
                <w:webHidden/>
              </w:rPr>
              <w:t>15</w:t>
            </w:r>
            <w:r w:rsidR="007A1ABA">
              <w:rPr>
                <w:noProof/>
                <w:webHidden/>
              </w:rPr>
              <w:fldChar w:fldCharType="end"/>
            </w:r>
          </w:hyperlink>
        </w:p>
        <w:p w14:paraId="5DE3071C" w14:textId="77777777" w:rsidR="007A1ABA" w:rsidRDefault="004D157F">
          <w:pPr>
            <w:pStyle w:val="TDC2"/>
            <w:tabs>
              <w:tab w:val="left" w:pos="880"/>
              <w:tab w:val="right" w:leader="dot" w:pos="8828"/>
            </w:tabs>
            <w:rPr>
              <w:rFonts w:eastAsiaTheme="minorEastAsia"/>
              <w:noProof/>
              <w:sz w:val="22"/>
              <w:szCs w:val="22"/>
              <w:lang w:eastAsia="es-CO"/>
            </w:rPr>
          </w:pPr>
          <w:hyperlink w:anchor="_Toc457367051" w:history="1">
            <w:r w:rsidR="007A1ABA" w:rsidRPr="00FC3D31">
              <w:rPr>
                <w:rStyle w:val="Hipervnculo"/>
                <w:rFonts w:eastAsia="Times New Roman"/>
                <w:noProof/>
                <w:lang w:val="es-ES"/>
              </w:rPr>
              <w:t>7.1</w:t>
            </w:r>
            <w:r w:rsidR="007A1ABA">
              <w:rPr>
                <w:rFonts w:eastAsiaTheme="minorEastAsia"/>
                <w:noProof/>
                <w:sz w:val="22"/>
                <w:szCs w:val="22"/>
                <w:lang w:eastAsia="es-CO"/>
              </w:rPr>
              <w:tab/>
            </w:r>
            <w:r w:rsidR="007A1ABA" w:rsidRPr="00FC3D31">
              <w:rPr>
                <w:rStyle w:val="Hipervnculo"/>
                <w:rFonts w:eastAsia="Times New Roman"/>
                <w:noProof/>
                <w:lang w:val="es-ES"/>
              </w:rPr>
              <w:t>Estructura del Sistema</w:t>
            </w:r>
            <w:r w:rsidR="007A1ABA">
              <w:rPr>
                <w:noProof/>
                <w:webHidden/>
              </w:rPr>
              <w:tab/>
            </w:r>
            <w:r w:rsidR="007A1ABA">
              <w:rPr>
                <w:noProof/>
                <w:webHidden/>
              </w:rPr>
              <w:fldChar w:fldCharType="begin"/>
            </w:r>
            <w:r w:rsidR="007A1ABA">
              <w:rPr>
                <w:noProof/>
                <w:webHidden/>
              </w:rPr>
              <w:instrText xml:space="preserve"> PAGEREF _Toc457367051 \h </w:instrText>
            </w:r>
            <w:r w:rsidR="007A1ABA">
              <w:rPr>
                <w:noProof/>
                <w:webHidden/>
              </w:rPr>
            </w:r>
            <w:r w:rsidR="007A1ABA">
              <w:rPr>
                <w:noProof/>
                <w:webHidden/>
              </w:rPr>
              <w:fldChar w:fldCharType="separate"/>
            </w:r>
            <w:r w:rsidR="007A1ABA">
              <w:rPr>
                <w:noProof/>
                <w:webHidden/>
              </w:rPr>
              <w:t>15</w:t>
            </w:r>
            <w:r w:rsidR="007A1ABA">
              <w:rPr>
                <w:noProof/>
                <w:webHidden/>
              </w:rPr>
              <w:fldChar w:fldCharType="end"/>
            </w:r>
          </w:hyperlink>
        </w:p>
        <w:p w14:paraId="6994A6E5"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52" w:history="1">
            <w:r w:rsidR="007A1ABA" w:rsidRPr="00FC3D31">
              <w:rPr>
                <w:rStyle w:val="Hipervnculo"/>
                <w:noProof/>
                <w:lang w:val="es-ES"/>
              </w:rPr>
              <w:t>7.1.1</w:t>
            </w:r>
            <w:r w:rsidR="007A1ABA">
              <w:rPr>
                <w:rFonts w:eastAsiaTheme="minorEastAsia"/>
                <w:noProof/>
                <w:sz w:val="22"/>
                <w:szCs w:val="22"/>
                <w:lang w:eastAsia="es-CO"/>
              </w:rPr>
              <w:tab/>
            </w:r>
            <w:r w:rsidR="007A1ABA" w:rsidRPr="00FC3D31">
              <w:rPr>
                <w:rStyle w:val="Hipervnculo"/>
                <w:noProof/>
                <w:lang w:val="es-ES"/>
              </w:rPr>
              <w:t>Casos de uso</w:t>
            </w:r>
            <w:r w:rsidR="007A1ABA">
              <w:rPr>
                <w:noProof/>
                <w:webHidden/>
              </w:rPr>
              <w:tab/>
            </w:r>
            <w:r w:rsidR="007A1ABA">
              <w:rPr>
                <w:noProof/>
                <w:webHidden/>
              </w:rPr>
              <w:fldChar w:fldCharType="begin"/>
            </w:r>
            <w:r w:rsidR="007A1ABA">
              <w:rPr>
                <w:noProof/>
                <w:webHidden/>
              </w:rPr>
              <w:instrText xml:space="preserve"> PAGEREF _Toc457367052 \h </w:instrText>
            </w:r>
            <w:r w:rsidR="007A1ABA">
              <w:rPr>
                <w:noProof/>
                <w:webHidden/>
              </w:rPr>
            </w:r>
            <w:r w:rsidR="007A1ABA">
              <w:rPr>
                <w:noProof/>
                <w:webHidden/>
              </w:rPr>
              <w:fldChar w:fldCharType="separate"/>
            </w:r>
            <w:r w:rsidR="007A1ABA">
              <w:rPr>
                <w:noProof/>
                <w:webHidden/>
              </w:rPr>
              <w:t>16</w:t>
            </w:r>
            <w:r w:rsidR="007A1ABA">
              <w:rPr>
                <w:noProof/>
                <w:webHidden/>
              </w:rPr>
              <w:fldChar w:fldCharType="end"/>
            </w:r>
          </w:hyperlink>
        </w:p>
        <w:p w14:paraId="06D38459" w14:textId="77777777" w:rsidR="007A1ABA" w:rsidRDefault="004D157F">
          <w:pPr>
            <w:pStyle w:val="TDC2"/>
            <w:tabs>
              <w:tab w:val="left" w:pos="880"/>
              <w:tab w:val="right" w:leader="dot" w:pos="8828"/>
            </w:tabs>
            <w:rPr>
              <w:rFonts w:eastAsiaTheme="minorEastAsia"/>
              <w:noProof/>
              <w:sz w:val="22"/>
              <w:szCs w:val="22"/>
              <w:lang w:eastAsia="es-CO"/>
            </w:rPr>
          </w:pPr>
          <w:hyperlink w:anchor="_Toc457367053" w:history="1">
            <w:r w:rsidR="007A1ABA" w:rsidRPr="00FC3D31">
              <w:rPr>
                <w:rStyle w:val="Hipervnculo"/>
                <w:rFonts w:eastAsia="Times New Roman"/>
                <w:noProof/>
                <w:lang w:val="es-ES"/>
              </w:rPr>
              <w:t>7.2</w:t>
            </w:r>
            <w:r w:rsidR="007A1ABA">
              <w:rPr>
                <w:rFonts w:eastAsiaTheme="minorEastAsia"/>
                <w:noProof/>
                <w:sz w:val="22"/>
                <w:szCs w:val="22"/>
                <w:lang w:eastAsia="es-CO"/>
              </w:rPr>
              <w:tab/>
            </w:r>
            <w:r w:rsidR="007A1ABA" w:rsidRPr="00FC3D31">
              <w:rPr>
                <w:rStyle w:val="Hipervnculo"/>
                <w:rFonts w:eastAsia="Times New Roman"/>
                <w:noProof/>
                <w:lang w:val="es-ES"/>
              </w:rPr>
              <w:t>Comportamiento del Sistema</w:t>
            </w:r>
            <w:r w:rsidR="007A1ABA">
              <w:rPr>
                <w:noProof/>
                <w:webHidden/>
              </w:rPr>
              <w:tab/>
            </w:r>
            <w:r w:rsidR="007A1ABA">
              <w:rPr>
                <w:noProof/>
                <w:webHidden/>
              </w:rPr>
              <w:fldChar w:fldCharType="begin"/>
            </w:r>
            <w:r w:rsidR="007A1ABA">
              <w:rPr>
                <w:noProof/>
                <w:webHidden/>
              </w:rPr>
              <w:instrText xml:space="preserve"> PAGEREF _Toc457367053 \h </w:instrText>
            </w:r>
            <w:r w:rsidR="007A1ABA">
              <w:rPr>
                <w:noProof/>
                <w:webHidden/>
              </w:rPr>
            </w:r>
            <w:r w:rsidR="007A1ABA">
              <w:rPr>
                <w:noProof/>
                <w:webHidden/>
              </w:rPr>
              <w:fldChar w:fldCharType="separate"/>
            </w:r>
            <w:r w:rsidR="007A1ABA">
              <w:rPr>
                <w:noProof/>
                <w:webHidden/>
              </w:rPr>
              <w:t>28</w:t>
            </w:r>
            <w:r w:rsidR="007A1ABA">
              <w:rPr>
                <w:noProof/>
                <w:webHidden/>
              </w:rPr>
              <w:fldChar w:fldCharType="end"/>
            </w:r>
          </w:hyperlink>
        </w:p>
        <w:p w14:paraId="7B89060C" w14:textId="77777777" w:rsidR="007A1ABA" w:rsidRDefault="004D157F">
          <w:pPr>
            <w:pStyle w:val="TDC2"/>
            <w:tabs>
              <w:tab w:val="left" w:pos="880"/>
              <w:tab w:val="right" w:leader="dot" w:pos="8828"/>
            </w:tabs>
            <w:rPr>
              <w:rFonts w:eastAsiaTheme="minorEastAsia"/>
              <w:noProof/>
              <w:sz w:val="22"/>
              <w:szCs w:val="22"/>
              <w:lang w:eastAsia="es-CO"/>
            </w:rPr>
          </w:pPr>
          <w:hyperlink w:anchor="_Toc457367054" w:history="1">
            <w:r w:rsidR="007A1ABA" w:rsidRPr="00FC3D31">
              <w:rPr>
                <w:rStyle w:val="Hipervnculo"/>
                <w:rFonts w:eastAsia="Times New Roman"/>
                <w:noProof/>
                <w:lang w:val="es-ES"/>
              </w:rPr>
              <w:t>7.3</w:t>
            </w:r>
            <w:r w:rsidR="007A1ABA">
              <w:rPr>
                <w:rFonts w:eastAsiaTheme="minorEastAsia"/>
                <w:noProof/>
                <w:sz w:val="22"/>
                <w:szCs w:val="22"/>
                <w:lang w:eastAsia="es-CO"/>
              </w:rPr>
              <w:tab/>
            </w:r>
            <w:r w:rsidR="007A1ABA" w:rsidRPr="00FC3D31">
              <w:rPr>
                <w:rStyle w:val="Hipervnculo"/>
                <w:rFonts w:eastAsia="Times New Roman"/>
                <w:noProof/>
                <w:lang w:val="es-ES"/>
              </w:rPr>
              <w:t>Persistencia, Modelo de dominio</w:t>
            </w:r>
            <w:r w:rsidR="007A1ABA">
              <w:rPr>
                <w:noProof/>
                <w:webHidden/>
              </w:rPr>
              <w:tab/>
            </w:r>
            <w:r w:rsidR="007A1ABA">
              <w:rPr>
                <w:noProof/>
                <w:webHidden/>
              </w:rPr>
              <w:fldChar w:fldCharType="begin"/>
            </w:r>
            <w:r w:rsidR="007A1ABA">
              <w:rPr>
                <w:noProof/>
                <w:webHidden/>
              </w:rPr>
              <w:instrText xml:space="preserve"> PAGEREF _Toc457367054 \h </w:instrText>
            </w:r>
            <w:r w:rsidR="007A1ABA">
              <w:rPr>
                <w:noProof/>
                <w:webHidden/>
              </w:rPr>
            </w:r>
            <w:r w:rsidR="007A1ABA">
              <w:rPr>
                <w:noProof/>
                <w:webHidden/>
              </w:rPr>
              <w:fldChar w:fldCharType="separate"/>
            </w:r>
            <w:r w:rsidR="007A1ABA">
              <w:rPr>
                <w:noProof/>
                <w:webHidden/>
              </w:rPr>
              <w:t>28</w:t>
            </w:r>
            <w:r w:rsidR="007A1ABA">
              <w:rPr>
                <w:noProof/>
                <w:webHidden/>
              </w:rPr>
              <w:fldChar w:fldCharType="end"/>
            </w:r>
          </w:hyperlink>
        </w:p>
        <w:p w14:paraId="52B9F1A5" w14:textId="77777777" w:rsidR="007A1ABA" w:rsidRDefault="004D157F">
          <w:pPr>
            <w:pStyle w:val="TDC2"/>
            <w:tabs>
              <w:tab w:val="left" w:pos="880"/>
              <w:tab w:val="right" w:leader="dot" w:pos="8828"/>
            </w:tabs>
            <w:rPr>
              <w:rFonts w:eastAsiaTheme="minorEastAsia"/>
              <w:noProof/>
              <w:sz w:val="22"/>
              <w:szCs w:val="22"/>
              <w:lang w:eastAsia="es-CO"/>
            </w:rPr>
          </w:pPr>
          <w:hyperlink w:anchor="_Toc457367055" w:history="1">
            <w:r w:rsidR="007A1ABA" w:rsidRPr="00FC3D31">
              <w:rPr>
                <w:rStyle w:val="Hipervnculo"/>
                <w:rFonts w:eastAsia="Times New Roman"/>
                <w:noProof/>
                <w:lang w:val="es-ES"/>
              </w:rPr>
              <w:t>7.4</w:t>
            </w:r>
            <w:r w:rsidR="007A1ABA">
              <w:rPr>
                <w:rFonts w:eastAsiaTheme="minorEastAsia"/>
                <w:noProof/>
                <w:sz w:val="22"/>
                <w:szCs w:val="22"/>
                <w:lang w:eastAsia="es-CO"/>
              </w:rPr>
              <w:tab/>
            </w:r>
            <w:r w:rsidR="007A1ABA" w:rsidRPr="00FC3D31">
              <w:rPr>
                <w:rStyle w:val="Hipervnculo"/>
                <w:rFonts w:eastAsia="Times New Roman"/>
                <w:noProof/>
                <w:lang w:val="es-ES"/>
              </w:rPr>
              <w:t>Interfaz de Usuario</w:t>
            </w:r>
            <w:r w:rsidR="007A1ABA">
              <w:rPr>
                <w:noProof/>
                <w:webHidden/>
              </w:rPr>
              <w:tab/>
            </w:r>
            <w:r w:rsidR="007A1ABA">
              <w:rPr>
                <w:noProof/>
                <w:webHidden/>
              </w:rPr>
              <w:fldChar w:fldCharType="begin"/>
            </w:r>
            <w:r w:rsidR="007A1ABA">
              <w:rPr>
                <w:noProof/>
                <w:webHidden/>
              </w:rPr>
              <w:instrText xml:space="preserve"> PAGEREF _Toc457367055 \h </w:instrText>
            </w:r>
            <w:r w:rsidR="007A1ABA">
              <w:rPr>
                <w:noProof/>
                <w:webHidden/>
              </w:rPr>
            </w:r>
            <w:r w:rsidR="007A1ABA">
              <w:rPr>
                <w:noProof/>
                <w:webHidden/>
              </w:rPr>
              <w:fldChar w:fldCharType="separate"/>
            </w:r>
            <w:r w:rsidR="007A1ABA">
              <w:rPr>
                <w:noProof/>
                <w:webHidden/>
              </w:rPr>
              <w:t>29</w:t>
            </w:r>
            <w:r w:rsidR="007A1ABA">
              <w:rPr>
                <w:noProof/>
                <w:webHidden/>
              </w:rPr>
              <w:fldChar w:fldCharType="end"/>
            </w:r>
          </w:hyperlink>
        </w:p>
        <w:p w14:paraId="42782760"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56" w:history="1">
            <w:r w:rsidR="007A1ABA" w:rsidRPr="00FC3D31">
              <w:rPr>
                <w:rStyle w:val="Hipervnculo"/>
                <w:noProof/>
                <w:lang w:val="es-ES"/>
              </w:rPr>
              <w:t>7.4.1</w:t>
            </w:r>
            <w:r w:rsidR="007A1ABA">
              <w:rPr>
                <w:rFonts w:eastAsiaTheme="minorEastAsia"/>
                <w:noProof/>
                <w:sz w:val="22"/>
                <w:szCs w:val="22"/>
                <w:lang w:eastAsia="es-CO"/>
              </w:rPr>
              <w:tab/>
            </w:r>
            <w:r w:rsidR="007A1ABA" w:rsidRPr="00FC3D31">
              <w:rPr>
                <w:rStyle w:val="Hipervnculo"/>
                <w:noProof/>
                <w:lang w:val="es-ES"/>
              </w:rPr>
              <w:t>Interfaz de usuario paciente</w:t>
            </w:r>
            <w:r w:rsidR="007A1ABA">
              <w:rPr>
                <w:noProof/>
                <w:webHidden/>
              </w:rPr>
              <w:tab/>
            </w:r>
            <w:r w:rsidR="007A1ABA">
              <w:rPr>
                <w:noProof/>
                <w:webHidden/>
              </w:rPr>
              <w:fldChar w:fldCharType="begin"/>
            </w:r>
            <w:r w:rsidR="007A1ABA">
              <w:rPr>
                <w:noProof/>
                <w:webHidden/>
              </w:rPr>
              <w:instrText xml:space="preserve"> PAGEREF _Toc457367056 \h </w:instrText>
            </w:r>
            <w:r w:rsidR="007A1ABA">
              <w:rPr>
                <w:noProof/>
                <w:webHidden/>
              </w:rPr>
            </w:r>
            <w:r w:rsidR="007A1ABA">
              <w:rPr>
                <w:noProof/>
                <w:webHidden/>
              </w:rPr>
              <w:fldChar w:fldCharType="separate"/>
            </w:r>
            <w:r w:rsidR="007A1ABA">
              <w:rPr>
                <w:noProof/>
                <w:webHidden/>
              </w:rPr>
              <w:t>29</w:t>
            </w:r>
            <w:r w:rsidR="007A1ABA">
              <w:rPr>
                <w:noProof/>
                <w:webHidden/>
              </w:rPr>
              <w:fldChar w:fldCharType="end"/>
            </w:r>
          </w:hyperlink>
        </w:p>
        <w:p w14:paraId="168B5EF3"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57" w:history="1">
            <w:r w:rsidR="007A1ABA" w:rsidRPr="00FC3D31">
              <w:rPr>
                <w:rStyle w:val="Hipervnculo"/>
                <w:noProof/>
              </w:rPr>
              <w:t>7.4.2</w:t>
            </w:r>
            <w:r w:rsidR="007A1ABA">
              <w:rPr>
                <w:rFonts w:eastAsiaTheme="minorEastAsia"/>
                <w:noProof/>
                <w:sz w:val="22"/>
                <w:szCs w:val="22"/>
                <w:lang w:eastAsia="es-CO"/>
              </w:rPr>
              <w:tab/>
            </w:r>
            <w:r w:rsidR="007A1ABA" w:rsidRPr="00FC3D31">
              <w:rPr>
                <w:rStyle w:val="Hipervnculo"/>
                <w:noProof/>
                <w:lang w:val="es-ES"/>
              </w:rPr>
              <w:t>Interfaz de usuario médico</w:t>
            </w:r>
            <w:r w:rsidR="007A1ABA">
              <w:rPr>
                <w:noProof/>
                <w:webHidden/>
              </w:rPr>
              <w:tab/>
            </w:r>
            <w:r w:rsidR="007A1ABA">
              <w:rPr>
                <w:noProof/>
                <w:webHidden/>
              </w:rPr>
              <w:fldChar w:fldCharType="begin"/>
            </w:r>
            <w:r w:rsidR="007A1ABA">
              <w:rPr>
                <w:noProof/>
                <w:webHidden/>
              </w:rPr>
              <w:instrText xml:space="preserve"> PAGEREF _Toc457367057 \h </w:instrText>
            </w:r>
            <w:r w:rsidR="007A1ABA">
              <w:rPr>
                <w:noProof/>
                <w:webHidden/>
              </w:rPr>
            </w:r>
            <w:r w:rsidR="007A1ABA">
              <w:rPr>
                <w:noProof/>
                <w:webHidden/>
              </w:rPr>
              <w:fldChar w:fldCharType="separate"/>
            </w:r>
            <w:r w:rsidR="007A1ABA">
              <w:rPr>
                <w:noProof/>
                <w:webHidden/>
              </w:rPr>
              <w:t>36</w:t>
            </w:r>
            <w:r w:rsidR="007A1ABA">
              <w:rPr>
                <w:noProof/>
                <w:webHidden/>
              </w:rPr>
              <w:fldChar w:fldCharType="end"/>
            </w:r>
          </w:hyperlink>
        </w:p>
        <w:p w14:paraId="7BC65848"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58" w:history="1">
            <w:r w:rsidR="007A1ABA" w:rsidRPr="00FC3D31">
              <w:rPr>
                <w:rStyle w:val="Hipervnculo"/>
                <w:noProof/>
                <w:lang w:eastAsia="es-CO"/>
              </w:rPr>
              <w:t>7.4.3</w:t>
            </w:r>
            <w:r w:rsidR="007A1ABA">
              <w:rPr>
                <w:rFonts w:eastAsiaTheme="minorEastAsia"/>
                <w:noProof/>
                <w:sz w:val="22"/>
                <w:szCs w:val="22"/>
                <w:lang w:eastAsia="es-CO"/>
              </w:rPr>
              <w:tab/>
            </w:r>
            <w:r w:rsidR="007A1ABA" w:rsidRPr="00FC3D31">
              <w:rPr>
                <w:rStyle w:val="Hipervnculo"/>
                <w:noProof/>
                <w:lang w:eastAsia="es-CO"/>
              </w:rPr>
              <w:t>Interfaz de usuario administrador</w:t>
            </w:r>
            <w:r w:rsidR="007A1ABA">
              <w:rPr>
                <w:noProof/>
                <w:webHidden/>
              </w:rPr>
              <w:tab/>
            </w:r>
            <w:r w:rsidR="007A1ABA">
              <w:rPr>
                <w:noProof/>
                <w:webHidden/>
              </w:rPr>
              <w:fldChar w:fldCharType="begin"/>
            </w:r>
            <w:r w:rsidR="007A1ABA">
              <w:rPr>
                <w:noProof/>
                <w:webHidden/>
              </w:rPr>
              <w:instrText xml:space="preserve"> PAGEREF _Toc457367058 \h </w:instrText>
            </w:r>
            <w:r w:rsidR="007A1ABA">
              <w:rPr>
                <w:noProof/>
                <w:webHidden/>
              </w:rPr>
            </w:r>
            <w:r w:rsidR="007A1ABA">
              <w:rPr>
                <w:noProof/>
                <w:webHidden/>
              </w:rPr>
              <w:fldChar w:fldCharType="separate"/>
            </w:r>
            <w:r w:rsidR="007A1ABA">
              <w:rPr>
                <w:noProof/>
                <w:webHidden/>
              </w:rPr>
              <w:t>39</w:t>
            </w:r>
            <w:r w:rsidR="007A1ABA">
              <w:rPr>
                <w:noProof/>
                <w:webHidden/>
              </w:rPr>
              <w:fldChar w:fldCharType="end"/>
            </w:r>
          </w:hyperlink>
        </w:p>
        <w:p w14:paraId="0335B15B" w14:textId="77777777" w:rsidR="007A1ABA" w:rsidRDefault="004D157F">
          <w:pPr>
            <w:pStyle w:val="TDC3"/>
            <w:tabs>
              <w:tab w:val="left" w:pos="1320"/>
              <w:tab w:val="right" w:leader="dot" w:pos="8828"/>
            </w:tabs>
            <w:rPr>
              <w:rFonts w:eastAsiaTheme="minorEastAsia"/>
              <w:noProof/>
              <w:sz w:val="22"/>
              <w:szCs w:val="22"/>
              <w:lang w:eastAsia="es-CO"/>
            </w:rPr>
          </w:pPr>
          <w:hyperlink w:anchor="_Toc457367059" w:history="1">
            <w:r w:rsidR="007A1ABA" w:rsidRPr="00FC3D31">
              <w:rPr>
                <w:rStyle w:val="Hipervnculo"/>
                <w:noProof/>
              </w:rPr>
              <w:t>7.4.4</w:t>
            </w:r>
            <w:r w:rsidR="007A1ABA">
              <w:rPr>
                <w:rFonts w:eastAsiaTheme="minorEastAsia"/>
                <w:noProof/>
                <w:sz w:val="22"/>
                <w:szCs w:val="22"/>
                <w:lang w:eastAsia="es-CO"/>
              </w:rPr>
              <w:tab/>
            </w:r>
            <w:r w:rsidR="007A1ABA" w:rsidRPr="00FC3D31">
              <w:rPr>
                <w:rStyle w:val="Hipervnculo"/>
                <w:noProof/>
              </w:rPr>
              <w:t>Opciones especiales</w:t>
            </w:r>
            <w:r w:rsidR="007A1ABA">
              <w:rPr>
                <w:noProof/>
                <w:webHidden/>
              </w:rPr>
              <w:tab/>
            </w:r>
            <w:r w:rsidR="007A1ABA">
              <w:rPr>
                <w:noProof/>
                <w:webHidden/>
              </w:rPr>
              <w:fldChar w:fldCharType="begin"/>
            </w:r>
            <w:r w:rsidR="007A1ABA">
              <w:rPr>
                <w:noProof/>
                <w:webHidden/>
              </w:rPr>
              <w:instrText xml:space="preserve"> PAGEREF _Toc457367059 \h </w:instrText>
            </w:r>
            <w:r w:rsidR="007A1ABA">
              <w:rPr>
                <w:noProof/>
                <w:webHidden/>
              </w:rPr>
            </w:r>
            <w:r w:rsidR="007A1ABA">
              <w:rPr>
                <w:noProof/>
                <w:webHidden/>
              </w:rPr>
              <w:fldChar w:fldCharType="separate"/>
            </w:r>
            <w:r w:rsidR="007A1ABA">
              <w:rPr>
                <w:noProof/>
                <w:webHidden/>
              </w:rPr>
              <w:t>43</w:t>
            </w:r>
            <w:r w:rsidR="007A1ABA">
              <w:rPr>
                <w:noProof/>
                <w:webHidden/>
              </w:rPr>
              <w:fldChar w:fldCharType="end"/>
            </w:r>
          </w:hyperlink>
        </w:p>
        <w:p w14:paraId="3DE19273" w14:textId="77777777" w:rsidR="007A1ABA" w:rsidRDefault="004D157F">
          <w:pPr>
            <w:pStyle w:val="TDC1"/>
            <w:tabs>
              <w:tab w:val="left" w:pos="480"/>
              <w:tab w:val="right" w:leader="dot" w:pos="8828"/>
            </w:tabs>
            <w:rPr>
              <w:rFonts w:eastAsiaTheme="minorEastAsia"/>
              <w:noProof/>
              <w:sz w:val="22"/>
              <w:szCs w:val="22"/>
              <w:lang w:eastAsia="es-CO"/>
            </w:rPr>
          </w:pPr>
          <w:hyperlink w:anchor="_Toc457367060" w:history="1">
            <w:r w:rsidR="007A1ABA" w:rsidRPr="00FC3D31">
              <w:rPr>
                <w:rStyle w:val="Hipervnculo"/>
                <w:noProof/>
              </w:rPr>
              <w:t>8</w:t>
            </w:r>
            <w:r w:rsidR="007A1ABA">
              <w:rPr>
                <w:rFonts w:eastAsiaTheme="minorEastAsia"/>
                <w:noProof/>
                <w:sz w:val="22"/>
                <w:szCs w:val="22"/>
                <w:lang w:eastAsia="es-CO"/>
              </w:rPr>
              <w:tab/>
            </w:r>
            <w:r w:rsidR="007A1ABA" w:rsidRPr="00FC3D31">
              <w:rPr>
                <w:rStyle w:val="Hipervnculo"/>
                <w:noProof/>
              </w:rPr>
              <w:t>Referencias</w:t>
            </w:r>
            <w:r w:rsidR="007A1ABA">
              <w:rPr>
                <w:noProof/>
                <w:webHidden/>
              </w:rPr>
              <w:tab/>
            </w:r>
            <w:r w:rsidR="007A1ABA">
              <w:rPr>
                <w:noProof/>
                <w:webHidden/>
              </w:rPr>
              <w:fldChar w:fldCharType="begin"/>
            </w:r>
            <w:r w:rsidR="007A1ABA">
              <w:rPr>
                <w:noProof/>
                <w:webHidden/>
              </w:rPr>
              <w:instrText xml:space="preserve"> PAGEREF _Toc457367060 \h </w:instrText>
            </w:r>
            <w:r w:rsidR="007A1ABA">
              <w:rPr>
                <w:noProof/>
                <w:webHidden/>
              </w:rPr>
            </w:r>
            <w:r w:rsidR="007A1ABA">
              <w:rPr>
                <w:noProof/>
                <w:webHidden/>
              </w:rPr>
              <w:fldChar w:fldCharType="separate"/>
            </w:r>
            <w:r w:rsidR="007A1ABA">
              <w:rPr>
                <w:noProof/>
                <w:webHidden/>
              </w:rPr>
              <w:t>44</w:t>
            </w:r>
            <w:r w:rsidR="007A1ABA">
              <w:rPr>
                <w:noProof/>
                <w:webHidden/>
              </w:rPr>
              <w:fldChar w:fldCharType="end"/>
            </w:r>
          </w:hyperlink>
        </w:p>
        <w:p w14:paraId="23ECAC2C" w14:textId="6EFAB8B6" w:rsidR="00AA1CA5" w:rsidRDefault="00AA1CA5" w:rsidP="009807B5">
          <w:r>
            <w:rPr>
              <w:lang w:val="es-ES"/>
            </w:rPr>
            <w:fldChar w:fldCharType="end"/>
          </w:r>
        </w:p>
      </w:sdtContent>
    </w:sdt>
    <w:p w14:paraId="144DD1CE" w14:textId="0BE4DD59" w:rsidR="00CC1528" w:rsidRDefault="00CC1528" w:rsidP="00623578">
      <w:r>
        <w:br w:type="page"/>
      </w:r>
    </w:p>
    <w:p w14:paraId="4882A941" w14:textId="64F05ABF" w:rsidR="00CC1528" w:rsidRDefault="00CC1528" w:rsidP="00F9524C">
      <w:pPr>
        <w:pStyle w:val="Ttulo1"/>
      </w:pPr>
      <w:bookmarkStart w:id="8" w:name="_Toc455578673"/>
      <w:bookmarkStart w:id="9" w:name="_Toc455579103"/>
      <w:bookmarkStart w:id="10" w:name="_Toc457139209"/>
      <w:bookmarkStart w:id="11" w:name="_Toc457367030"/>
      <w:r>
        <w:t>Lista de figuras</w:t>
      </w:r>
      <w:bookmarkEnd w:id="8"/>
      <w:bookmarkEnd w:id="9"/>
      <w:bookmarkEnd w:id="10"/>
      <w:bookmarkEnd w:id="11"/>
    </w:p>
    <w:p w14:paraId="1767368E" w14:textId="77777777" w:rsidR="007A1ABA" w:rsidRDefault="00F9524C">
      <w:pPr>
        <w:pStyle w:val="Tabladeilustraciones"/>
        <w:tabs>
          <w:tab w:val="right" w:leader="dot" w:pos="8828"/>
        </w:tabs>
        <w:rPr>
          <w:rFonts w:eastAsiaTheme="minorEastAsia"/>
          <w:noProof/>
          <w:sz w:val="22"/>
          <w:szCs w:val="22"/>
          <w:lang w:eastAsia="es-CO"/>
        </w:rPr>
      </w:pPr>
      <w:r>
        <w:fldChar w:fldCharType="begin"/>
      </w:r>
      <w:r>
        <w:instrText xml:space="preserve"> TOC \h \z \c "Ilustración" </w:instrText>
      </w:r>
      <w:r>
        <w:fldChar w:fldCharType="separate"/>
      </w:r>
      <w:hyperlink w:anchor="_Toc457367079" w:history="1">
        <w:r w:rsidR="007A1ABA" w:rsidRPr="008A6498">
          <w:rPr>
            <w:rStyle w:val="Hipervnculo"/>
            <w:noProof/>
          </w:rPr>
          <w:t>Ilustración 1 Descripción documento</w:t>
        </w:r>
        <w:r w:rsidR="007A1ABA">
          <w:rPr>
            <w:noProof/>
            <w:webHidden/>
          </w:rPr>
          <w:tab/>
        </w:r>
        <w:r w:rsidR="007A1ABA">
          <w:rPr>
            <w:noProof/>
            <w:webHidden/>
          </w:rPr>
          <w:fldChar w:fldCharType="begin"/>
        </w:r>
        <w:r w:rsidR="007A1ABA">
          <w:rPr>
            <w:noProof/>
            <w:webHidden/>
          </w:rPr>
          <w:instrText xml:space="preserve"> PAGEREF _Toc457367079 \h </w:instrText>
        </w:r>
        <w:r w:rsidR="007A1ABA">
          <w:rPr>
            <w:noProof/>
            <w:webHidden/>
          </w:rPr>
        </w:r>
        <w:r w:rsidR="007A1ABA">
          <w:rPr>
            <w:noProof/>
            <w:webHidden/>
          </w:rPr>
          <w:fldChar w:fldCharType="separate"/>
        </w:r>
        <w:r w:rsidR="007A1ABA">
          <w:rPr>
            <w:noProof/>
            <w:webHidden/>
          </w:rPr>
          <w:t>5</w:t>
        </w:r>
        <w:r w:rsidR="007A1ABA">
          <w:rPr>
            <w:noProof/>
            <w:webHidden/>
          </w:rPr>
          <w:fldChar w:fldCharType="end"/>
        </w:r>
      </w:hyperlink>
    </w:p>
    <w:p w14:paraId="6DA492B1" w14:textId="77777777" w:rsidR="007A1ABA" w:rsidRDefault="004D157F">
      <w:pPr>
        <w:pStyle w:val="Tabladeilustraciones"/>
        <w:tabs>
          <w:tab w:val="right" w:leader="dot" w:pos="8828"/>
        </w:tabs>
        <w:rPr>
          <w:rFonts w:eastAsiaTheme="minorEastAsia"/>
          <w:noProof/>
          <w:sz w:val="22"/>
          <w:szCs w:val="22"/>
          <w:lang w:eastAsia="es-CO"/>
        </w:rPr>
      </w:pPr>
      <w:hyperlink w:anchor="_Toc457367080" w:history="1">
        <w:r w:rsidR="007A1ABA" w:rsidRPr="008A6498">
          <w:rPr>
            <w:rStyle w:val="Hipervnculo"/>
            <w:noProof/>
          </w:rPr>
          <w:t>Ilustración 2 Laravel</w:t>
        </w:r>
        <w:r w:rsidR="007A1ABA">
          <w:rPr>
            <w:noProof/>
            <w:webHidden/>
          </w:rPr>
          <w:tab/>
        </w:r>
        <w:r w:rsidR="007A1ABA">
          <w:rPr>
            <w:noProof/>
            <w:webHidden/>
          </w:rPr>
          <w:fldChar w:fldCharType="begin"/>
        </w:r>
        <w:r w:rsidR="007A1ABA">
          <w:rPr>
            <w:noProof/>
            <w:webHidden/>
          </w:rPr>
          <w:instrText xml:space="preserve"> PAGEREF _Toc457367080 \h </w:instrText>
        </w:r>
        <w:r w:rsidR="007A1ABA">
          <w:rPr>
            <w:noProof/>
            <w:webHidden/>
          </w:rPr>
        </w:r>
        <w:r w:rsidR="007A1ABA">
          <w:rPr>
            <w:noProof/>
            <w:webHidden/>
          </w:rPr>
          <w:fldChar w:fldCharType="separate"/>
        </w:r>
        <w:r w:rsidR="007A1ABA">
          <w:rPr>
            <w:noProof/>
            <w:webHidden/>
          </w:rPr>
          <w:t>6</w:t>
        </w:r>
        <w:r w:rsidR="007A1ABA">
          <w:rPr>
            <w:noProof/>
            <w:webHidden/>
          </w:rPr>
          <w:fldChar w:fldCharType="end"/>
        </w:r>
      </w:hyperlink>
    </w:p>
    <w:p w14:paraId="5D9C777A" w14:textId="77777777" w:rsidR="007A1ABA" w:rsidRDefault="004D157F">
      <w:pPr>
        <w:pStyle w:val="Tabladeilustraciones"/>
        <w:tabs>
          <w:tab w:val="right" w:leader="dot" w:pos="8828"/>
        </w:tabs>
        <w:rPr>
          <w:rFonts w:eastAsiaTheme="minorEastAsia"/>
          <w:noProof/>
          <w:sz w:val="22"/>
          <w:szCs w:val="22"/>
          <w:lang w:eastAsia="es-CO"/>
        </w:rPr>
      </w:pPr>
      <w:hyperlink w:anchor="_Toc457367081" w:history="1">
        <w:r w:rsidR="007A1ABA" w:rsidRPr="008A6498">
          <w:rPr>
            <w:rStyle w:val="Hipervnculo"/>
            <w:noProof/>
          </w:rPr>
          <w:t>Ilustración 3 Vista componentes</w:t>
        </w:r>
        <w:r w:rsidR="007A1ABA">
          <w:rPr>
            <w:noProof/>
            <w:webHidden/>
          </w:rPr>
          <w:tab/>
        </w:r>
        <w:r w:rsidR="007A1ABA">
          <w:rPr>
            <w:noProof/>
            <w:webHidden/>
          </w:rPr>
          <w:fldChar w:fldCharType="begin"/>
        </w:r>
        <w:r w:rsidR="007A1ABA">
          <w:rPr>
            <w:noProof/>
            <w:webHidden/>
          </w:rPr>
          <w:instrText xml:space="preserve"> PAGEREF _Toc457367081 \h </w:instrText>
        </w:r>
        <w:r w:rsidR="007A1ABA">
          <w:rPr>
            <w:noProof/>
            <w:webHidden/>
          </w:rPr>
        </w:r>
        <w:r w:rsidR="007A1ABA">
          <w:rPr>
            <w:noProof/>
            <w:webHidden/>
          </w:rPr>
          <w:fldChar w:fldCharType="separate"/>
        </w:r>
        <w:r w:rsidR="007A1ABA">
          <w:rPr>
            <w:noProof/>
            <w:webHidden/>
          </w:rPr>
          <w:t>8</w:t>
        </w:r>
        <w:r w:rsidR="007A1ABA">
          <w:rPr>
            <w:noProof/>
            <w:webHidden/>
          </w:rPr>
          <w:fldChar w:fldCharType="end"/>
        </w:r>
      </w:hyperlink>
    </w:p>
    <w:p w14:paraId="56A061CE" w14:textId="77777777" w:rsidR="007A1ABA" w:rsidRDefault="004D157F">
      <w:pPr>
        <w:pStyle w:val="Tabladeilustraciones"/>
        <w:tabs>
          <w:tab w:val="right" w:leader="dot" w:pos="8828"/>
        </w:tabs>
        <w:rPr>
          <w:rFonts w:eastAsiaTheme="minorEastAsia"/>
          <w:noProof/>
          <w:sz w:val="22"/>
          <w:szCs w:val="22"/>
          <w:lang w:eastAsia="es-CO"/>
        </w:rPr>
      </w:pPr>
      <w:hyperlink w:anchor="_Toc457367082" w:history="1">
        <w:r w:rsidR="007A1ABA" w:rsidRPr="008A6498">
          <w:rPr>
            <w:rStyle w:val="Hipervnculo"/>
            <w:noProof/>
          </w:rPr>
          <w:t>Ilustración 4 Vista despliegue</w:t>
        </w:r>
        <w:r w:rsidR="007A1ABA">
          <w:rPr>
            <w:noProof/>
            <w:webHidden/>
          </w:rPr>
          <w:tab/>
        </w:r>
        <w:r w:rsidR="007A1ABA">
          <w:rPr>
            <w:noProof/>
            <w:webHidden/>
          </w:rPr>
          <w:fldChar w:fldCharType="begin"/>
        </w:r>
        <w:r w:rsidR="007A1ABA">
          <w:rPr>
            <w:noProof/>
            <w:webHidden/>
          </w:rPr>
          <w:instrText xml:space="preserve"> PAGEREF _Toc457367082 \h </w:instrText>
        </w:r>
        <w:r w:rsidR="007A1ABA">
          <w:rPr>
            <w:noProof/>
            <w:webHidden/>
          </w:rPr>
        </w:r>
        <w:r w:rsidR="007A1ABA">
          <w:rPr>
            <w:noProof/>
            <w:webHidden/>
          </w:rPr>
          <w:fldChar w:fldCharType="separate"/>
        </w:r>
        <w:r w:rsidR="007A1ABA">
          <w:rPr>
            <w:noProof/>
            <w:webHidden/>
          </w:rPr>
          <w:t>9</w:t>
        </w:r>
        <w:r w:rsidR="007A1ABA">
          <w:rPr>
            <w:noProof/>
            <w:webHidden/>
          </w:rPr>
          <w:fldChar w:fldCharType="end"/>
        </w:r>
      </w:hyperlink>
    </w:p>
    <w:p w14:paraId="61D4F78C" w14:textId="77777777" w:rsidR="007A1ABA" w:rsidRDefault="004D157F">
      <w:pPr>
        <w:pStyle w:val="Tabladeilustraciones"/>
        <w:tabs>
          <w:tab w:val="right" w:leader="dot" w:pos="8828"/>
        </w:tabs>
        <w:rPr>
          <w:rFonts w:eastAsiaTheme="minorEastAsia"/>
          <w:noProof/>
          <w:sz w:val="22"/>
          <w:szCs w:val="22"/>
          <w:lang w:eastAsia="es-CO"/>
        </w:rPr>
      </w:pPr>
      <w:hyperlink w:anchor="_Toc457367083" w:history="1">
        <w:r w:rsidR="007A1ABA" w:rsidRPr="008A6498">
          <w:rPr>
            <w:rStyle w:val="Hipervnculo"/>
            <w:noProof/>
          </w:rPr>
          <w:t>Ilustración 6 Crear usuario</w:t>
        </w:r>
        <w:r w:rsidR="007A1ABA">
          <w:rPr>
            <w:noProof/>
            <w:webHidden/>
          </w:rPr>
          <w:tab/>
        </w:r>
        <w:r w:rsidR="007A1ABA">
          <w:rPr>
            <w:noProof/>
            <w:webHidden/>
          </w:rPr>
          <w:fldChar w:fldCharType="begin"/>
        </w:r>
        <w:r w:rsidR="007A1ABA">
          <w:rPr>
            <w:noProof/>
            <w:webHidden/>
          </w:rPr>
          <w:instrText xml:space="preserve"> PAGEREF _Toc457367083 \h </w:instrText>
        </w:r>
        <w:r w:rsidR="007A1ABA">
          <w:rPr>
            <w:noProof/>
            <w:webHidden/>
          </w:rPr>
        </w:r>
        <w:r w:rsidR="007A1ABA">
          <w:rPr>
            <w:noProof/>
            <w:webHidden/>
          </w:rPr>
          <w:fldChar w:fldCharType="separate"/>
        </w:r>
        <w:r w:rsidR="007A1ABA">
          <w:rPr>
            <w:noProof/>
            <w:webHidden/>
          </w:rPr>
          <w:t>17</w:t>
        </w:r>
        <w:r w:rsidR="007A1ABA">
          <w:rPr>
            <w:noProof/>
            <w:webHidden/>
          </w:rPr>
          <w:fldChar w:fldCharType="end"/>
        </w:r>
      </w:hyperlink>
    </w:p>
    <w:p w14:paraId="42299C49" w14:textId="77777777" w:rsidR="007A1ABA" w:rsidRDefault="004D157F">
      <w:pPr>
        <w:pStyle w:val="Tabladeilustraciones"/>
        <w:tabs>
          <w:tab w:val="right" w:leader="dot" w:pos="8828"/>
        </w:tabs>
        <w:rPr>
          <w:rFonts w:eastAsiaTheme="minorEastAsia"/>
          <w:noProof/>
          <w:sz w:val="22"/>
          <w:szCs w:val="22"/>
          <w:lang w:eastAsia="es-CO"/>
        </w:rPr>
      </w:pPr>
      <w:hyperlink w:anchor="_Toc457367084" w:history="1">
        <w:r w:rsidR="007A1ABA" w:rsidRPr="008A6498">
          <w:rPr>
            <w:rStyle w:val="Hipervnculo"/>
            <w:noProof/>
          </w:rPr>
          <w:t>Ilustración 7 Iniciar sesión</w:t>
        </w:r>
        <w:r w:rsidR="007A1ABA">
          <w:rPr>
            <w:noProof/>
            <w:webHidden/>
          </w:rPr>
          <w:tab/>
        </w:r>
        <w:r w:rsidR="007A1ABA">
          <w:rPr>
            <w:noProof/>
            <w:webHidden/>
          </w:rPr>
          <w:fldChar w:fldCharType="begin"/>
        </w:r>
        <w:r w:rsidR="007A1ABA">
          <w:rPr>
            <w:noProof/>
            <w:webHidden/>
          </w:rPr>
          <w:instrText xml:space="preserve"> PAGEREF _Toc457367084 \h </w:instrText>
        </w:r>
        <w:r w:rsidR="007A1ABA">
          <w:rPr>
            <w:noProof/>
            <w:webHidden/>
          </w:rPr>
        </w:r>
        <w:r w:rsidR="007A1ABA">
          <w:rPr>
            <w:noProof/>
            <w:webHidden/>
          </w:rPr>
          <w:fldChar w:fldCharType="separate"/>
        </w:r>
        <w:r w:rsidR="007A1ABA">
          <w:rPr>
            <w:noProof/>
            <w:webHidden/>
          </w:rPr>
          <w:t>18</w:t>
        </w:r>
        <w:r w:rsidR="007A1ABA">
          <w:rPr>
            <w:noProof/>
            <w:webHidden/>
          </w:rPr>
          <w:fldChar w:fldCharType="end"/>
        </w:r>
      </w:hyperlink>
    </w:p>
    <w:p w14:paraId="515D81F9" w14:textId="77777777" w:rsidR="007A1ABA" w:rsidRDefault="004D157F">
      <w:pPr>
        <w:pStyle w:val="Tabladeilustraciones"/>
        <w:tabs>
          <w:tab w:val="right" w:leader="dot" w:pos="8828"/>
        </w:tabs>
        <w:rPr>
          <w:rFonts w:eastAsiaTheme="minorEastAsia"/>
          <w:noProof/>
          <w:sz w:val="22"/>
          <w:szCs w:val="22"/>
          <w:lang w:eastAsia="es-CO"/>
        </w:rPr>
      </w:pPr>
      <w:hyperlink w:anchor="_Toc457367085" w:history="1">
        <w:r w:rsidR="007A1ABA" w:rsidRPr="008A6498">
          <w:rPr>
            <w:rStyle w:val="Hipervnculo"/>
            <w:noProof/>
          </w:rPr>
          <w:t>Ilustración 8 Cerrar sesión</w:t>
        </w:r>
        <w:r w:rsidR="007A1ABA">
          <w:rPr>
            <w:noProof/>
            <w:webHidden/>
          </w:rPr>
          <w:tab/>
        </w:r>
        <w:r w:rsidR="007A1ABA">
          <w:rPr>
            <w:noProof/>
            <w:webHidden/>
          </w:rPr>
          <w:fldChar w:fldCharType="begin"/>
        </w:r>
        <w:r w:rsidR="007A1ABA">
          <w:rPr>
            <w:noProof/>
            <w:webHidden/>
          </w:rPr>
          <w:instrText xml:space="preserve"> PAGEREF _Toc457367085 \h </w:instrText>
        </w:r>
        <w:r w:rsidR="007A1ABA">
          <w:rPr>
            <w:noProof/>
            <w:webHidden/>
          </w:rPr>
        </w:r>
        <w:r w:rsidR="007A1ABA">
          <w:rPr>
            <w:noProof/>
            <w:webHidden/>
          </w:rPr>
          <w:fldChar w:fldCharType="separate"/>
        </w:r>
        <w:r w:rsidR="007A1ABA">
          <w:rPr>
            <w:noProof/>
            <w:webHidden/>
          </w:rPr>
          <w:t>19</w:t>
        </w:r>
        <w:r w:rsidR="007A1ABA">
          <w:rPr>
            <w:noProof/>
            <w:webHidden/>
          </w:rPr>
          <w:fldChar w:fldCharType="end"/>
        </w:r>
      </w:hyperlink>
    </w:p>
    <w:p w14:paraId="0B50050D" w14:textId="77777777" w:rsidR="007A1ABA" w:rsidRDefault="004D157F">
      <w:pPr>
        <w:pStyle w:val="Tabladeilustraciones"/>
        <w:tabs>
          <w:tab w:val="right" w:leader="dot" w:pos="8828"/>
        </w:tabs>
        <w:rPr>
          <w:rFonts w:eastAsiaTheme="minorEastAsia"/>
          <w:noProof/>
          <w:sz w:val="22"/>
          <w:szCs w:val="22"/>
          <w:lang w:eastAsia="es-CO"/>
        </w:rPr>
      </w:pPr>
      <w:hyperlink w:anchor="_Toc457367086" w:history="1">
        <w:r w:rsidR="007A1ABA" w:rsidRPr="008A6498">
          <w:rPr>
            <w:rStyle w:val="Hipervnculo"/>
            <w:noProof/>
          </w:rPr>
          <w:t>Ilustración 9 ingresar síntomas</w:t>
        </w:r>
        <w:r w:rsidR="007A1ABA">
          <w:rPr>
            <w:noProof/>
            <w:webHidden/>
          </w:rPr>
          <w:tab/>
        </w:r>
        <w:r w:rsidR="007A1ABA">
          <w:rPr>
            <w:noProof/>
            <w:webHidden/>
          </w:rPr>
          <w:fldChar w:fldCharType="begin"/>
        </w:r>
        <w:r w:rsidR="007A1ABA">
          <w:rPr>
            <w:noProof/>
            <w:webHidden/>
          </w:rPr>
          <w:instrText xml:space="preserve"> PAGEREF _Toc457367086 \h </w:instrText>
        </w:r>
        <w:r w:rsidR="007A1ABA">
          <w:rPr>
            <w:noProof/>
            <w:webHidden/>
          </w:rPr>
        </w:r>
        <w:r w:rsidR="007A1ABA">
          <w:rPr>
            <w:noProof/>
            <w:webHidden/>
          </w:rPr>
          <w:fldChar w:fldCharType="separate"/>
        </w:r>
        <w:r w:rsidR="007A1ABA">
          <w:rPr>
            <w:noProof/>
            <w:webHidden/>
          </w:rPr>
          <w:t>20</w:t>
        </w:r>
        <w:r w:rsidR="007A1ABA">
          <w:rPr>
            <w:noProof/>
            <w:webHidden/>
          </w:rPr>
          <w:fldChar w:fldCharType="end"/>
        </w:r>
      </w:hyperlink>
    </w:p>
    <w:p w14:paraId="17DE842A" w14:textId="77777777" w:rsidR="007A1ABA" w:rsidRDefault="004D157F">
      <w:pPr>
        <w:pStyle w:val="Tabladeilustraciones"/>
        <w:tabs>
          <w:tab w:val="right" w:leader="dot" w:pos="8828"/>
        </w:tabs>
        <w:rPr>
          <w:rFonts w:eastAsiaTheme="minorEastAsia"/>
          <w:noProof/>
          <w:sz w:val="22"/>
          <w:szCs w:val="22"/>
          <w:lang w:eastAsia="es-CO"/>
        </w:rPr>
      </w:pPr>
      <w:hyperlink w:anchor="_Toc457367087" w:history="1">
        <w:r w:rsidR="007A1ABA" w:rsidRPr="008A6498">
          <w:rPr>
            <w:rStyle w:val="Hipervnculo"/>
            <w:noProof/>
          </w:rPr>
          <w:t>Ilustración 10 Ingresar antecedentes familiares</w:t>
        </w:r>
        <w:r w:rsidR="007A1ABA">
          <w:rPr>
            <w:noProof/>
            <w:webHidden/>
          </w:rPr>
          <w:tab/>
        </w:r>
        <w:r w:rsidR="007A1ABA">
          <w:rPr>
            <w:noProof/>
            <w:webHidden/>
          </w:rPr>
          <w:fldChar w:fldCharType="begin"/>
        </w:r>
        <w:r w:rsidR="007A1ABA">
          <w:rPr>
            <w:noProof/>
            <w:webHidden/>
          </w:rPr>
          <w:instrText xml:space="preserve"> PAGEREF _Toc457367087 \h </w:instrText>
        </w:r>
        <w:r w:rsidR="007A1ABA">
          <w:rPr>
            <w:noProof/>
            <w:webHidden/>
          </w:rPr>
        </w:r>
        <w:r w:rsidR="007A1ABA">
          <w:rPr>
            <w:noProof/>
            <w:webHidden/>
          </w:rPr>
          <w:fldChar w:fldCharType="separate"/>
        </w:r>
        <w:r w:rsidR="007A1ABA">
          <w:rPr>
            <w:noProof/>
            <w:webHidden/>
          </w:rPr>
          <w:t>20</w:t>
        </w:r>
        <w:r w:rsidR="007A1ABA">
          <w:rPr>
            <w:noProof/>
            <w:webHidden/>
          </w:rPr>
          <w:fldChar w:fldCharType="end"/>
        </w:r>
      </w:hyperlink>
    </w:p>
    <w:p w14:paraId="4E80FAD3" w14:textId="77777777" w:rsidR="007A1ABA" w:rsidRDefault="004D157F">
      <w:pPr>
        <w:pStyle w:val="Tabladeilustraciones"/>
        <w:tabs>
          <w:tab w:val="right" w:leader="dot" w:pos="8828"/>
        </w:tabs>
        <w:rPr>
          <w:rFonts w:eastAsiaTheme="minorEastAsia"/>
          <w:noProof/>
          <w:sz w:val="22"/>
          <w:szCs w:val="22"/>
          <w:lang w:eastAsia="es-CO"/>
        </w:rPr>
      </w:pPr>
      <w:hyperlink w:anchor="_Toc457367088" w:history="1">
        <w:r w:rsidR="007A1ABA" w:rsidRPr="008A6498">
          <w:rPr>
            <w:rStyle w:val="Hipervnculo"/>
            <w:noProof/>
          </w:rPr>
          <w:t>Ilustración 11 agregar miembro de la familia</w:t>
        </w:r>
        <w:r w:rsidR="007A1ABA">
          <w:rPr>
            <w:noProof/>
            <w:webHidden/>
          </w:rPr>
          <w:tab/>
        </w:r>
        <w:r w:rsidR="007A1ABA">
          <w:rPr>
            <w:noProof/>
            <w:webHidden/>
          </w:rPr>
          <w:fldChar w:fldCharType="begin"/>
        </w:r>
        <w:r w:rsidR="007A1ABA">
          <w:rPr>
            <w:noProof/>
            <w:webHidden/>
          </w:rPr>
          <w:instrText xml:space="preserve"> PAGEREF _Toc457367088 \h </w:instrText>
        </w:r>
        <w:r w:rsidR="007A1ABA">
          <w:rPr>
            <w:noProof/>
            <w:webHidden/>
          </w:rPr>
        </w:r>
        <w:r w:rsidR="007A1ABA">
          <w:rPr>
            <w:noProof/>
            <w:webHidden/>
          </w:rPr>
          <w:fldChar w:fldCharType="separate"/>
        </w:r>
        <w:r w:rsidR="007A1ABA">
          <w:rPr>
            <w:noProof/>
            <w:webHidden/>
          </w:rPr>
          <w:t>21</w:t>
        </w:r>
        <w:r w:rsidR="007A1ABA">
          <w:rPr>
            <w:noProof/>
            <w:webHidden/>
          </w:rPr>
          <w:fldChar w:fldCharType="end"/>
        </w:r>
      </w:hyperlink>
    </w:p>
    <w:p w14:paraId="45235A00" w14:textId="77777777" w:rsidR="007A1ABA" w:rsidRDefault="004D157F">
      <w:pPr>
        <w:pStyle w:val="Tabladeilustraciones"/>
        <w:tabs>
          <w:tab w:val="right" w:leader="dot" w:pos="8828"/>
        </w:tabs>
        <w:rPr>
          <w:rFonts w:eastAsiaTheme="minorEastAsia"/>
          <w:noProof/>
          <w:sz w:val="22"/>
          <w:szCs w:val="22"/>
          <w:lang w:eastAsia="es-CO"/>
        </w:rPr>
      </w:pPr>
      <w:hyperlink w:anchor="_Toc457367089" w:history="1">
        <w:r w:rsidR="007A1ABA" w:rsidRPr="008A6498">
          <w:rPr>
            <w:rStyle w:val="Hipervnculo"/>
            <w:noProof/>
          </w:rPr>
          <w:t>Ilustración 12 eliminar miembro de la familia</w:t>
        </w:r>
        <w:r w:rsidR="007A1ABA">
          <w:rPr>
            <w:noProof/>
            <w:webHidden/>
          </w:rPr>
          <w:tab/>
        </w:r>
        <w:r w:rsidR="007A1ABA">
          <w:rPr>
            <w:noProof/>
            <w:webHidden/>
          </w:rPr>
          <w:fldChar w:fldCharType="begin"/>
        </w:r>
        <w:r w:rsidR="007A1ABA">
          <w:rPr>
            <w:noProof/>
            <w:webHidden/>
          </w:rPr>
          <w:instrText xml:space="preserve"> PAGEREF _Toc457367089 \h </w:instrText>
        </w:r>
        <w:r w:rsidR="007A1ABA">
          <w:rPr>
            <w:noProof/>
            <w:webHidden/>
          </w:rPr>
        </w:r>
        <w:r w:rsidR="007A1ABA">
          <w:rPr>
            <w:noProof/>
            <w:webHidden/>
          </w:rPr>
          <w:fldChar w:fldCharType="separate"/>
        </w:r>
        <w:r w:rsidR="007A1ABA">
          <w:rPr>
            <w:noProof/>
            <w:webHidden/>
          </w:rPr>
          <w:t>22</w:t>
        </w:r>
        <w:r w:rsidR="007A1ABA">
          <w:rPr>
            <w:noProof/>
            <w:webHidden/>
          </w:rPr>
          <w:fldChar w:fldCharType="end"/>
        </w:r>
      </w:hyperlink>
    </w:p>
    <w:p w14:paraId="78409AAC" w14:textId="77777777" w:rsidR="007A1ABA" w:rsidRDefault="004D157F">
      <w:pPr>
        <w:pStyle w:val="Tabladeilustraciones"/>
        <w:tabs>
          <w:tab w:val="right" w:leader="dot" w:pos="8828"/>
        </w:tabs>
        <w:rPr>
          <w:rFonts w:eastAsiaTheme="minorEastAsia"/>
          <w:noProof/>
          <w:sz w:val="22"/>
          <w:szCs w:val="22"/>
          <w:lang w:eastAsia="es-CO"/>
        </w:rPr>
      </w:pPr>
      <w:hyperlink w:anchor="_Toc457367090" w:history="1">
        <w:r w:rsidR="007A1ABA" w:rsidRPr="008A6498">
          <w:rPr>
            <w:rStyle w:val="Hipervnculo"/>
            <w:noProof/>
          </w:rPr>
          <w:t>Ilustración 13 eliminar usuario</w:t>
        </w:r>
        <w:r w:rsidR="007A1ABA">
          <w:rPr>
            <w:noProof/>
            <w:webHidden/>
          </w:rPr>
          <w:tab/>
        </w:r>
        <w:r w:rsidR="007A1ABA">
          <w:rPr>
            <w:noProof/>
            <w:webHidden/>
          </w:rPr>
          <w:fldChar w:fldCharType="begin"/>
        </w:r>
        <w:r w:rsidR="007A1ABA">
          <w:rPr>
            <w:noProof/>
            <w:webHidden/>
          </w:rPr>
          <w:instrText xml:space="preserve"> PAGEREF _Toc457367090 \h </w:instrText>
        </w:r>
        <w:r w:rsidR="007A1ABA">
          <w:rPr>
            <w:noProof/>
            <w:webHidden/>
          </w:rPr>
        </w:r>
        <w:r w:rsidR="007A1ABA">
          <w:rPr>
            <w:noProof/>
            <w:webHidden/>
          </w:rPr>
          <w:fldChar w:fldCharType="separate"/>
        </w:r>
        <w:r w:rsidR="007A1ABA">
          <w:rPr>
            <w:noProof/>
            <w:webHidden/>
          </w:rPr>
          <w:t>23</w:t>
        </w:r>
        <w:r w:rsidR="007A1ABA">
          <w:rPr>
            <w:noProof/>
            <w:webHidden/>
          </w:rPr>
          <w:fldChar w:fldCharType="end"/>
        </w:r>
      </w:hyperlink>
    </w:p>
    <w:p w14:paraId="617AAF2B" w14:textId="77777777" w:rsidR="007A1ABA" w:rsidRDefault="004D157F">
      <w:pPr>
        <w:pStyle w:val="Tabladeilustraciones"/>
        <w:tabs>
          <w:tab w:val="right" w:leader="dot" w:pos="8828"/>
        </w:tabs>
        <w:rPr>
          <w:rFonts w:eastAsiaTheme="minorEastAsia"/>
          <w:noProof/>
          <w:sz w:val="22"/>
          <w:szCs w:val="22"/>
          <w:lang w:eastAsia="es-CO"/>
        </w:rPr>
      </w:pPr>
      <w:hyperlink w:anchor="_Toc457367091" w:history="1">
        <w:r w:rsidR="007A1ABA" w:rsidRPr="008A6498">
          <w:rPr>
            <w:rStyle w:val="Hipervnculo"/>
            <w:noProof/>
          </w:rPr>
          <w:t>Ilustración 14 editar información de usuario</w:t>
        </w:r>
        <w:r w:rsidR="007A1ABA">
          <w:rPr>
            <w:noProof/>
            <w:webHidden/>
          </w:rPr>
          <w:tab/>
        </w:r>
        <w:r w:rsidR="007A1ABA">
          <w:rPr>
            <w:noProof/>
            <w:webHidden/>
          </w:rPr>
          <w:fldChar w:fldCharType="begin"/>
        </w:r>
        <w:r w:rsidR="007A1ABA">
          <w:rPr>
            <w:noProof/>
            <w:webHidden/>
          </w:rPr>
          <w:instrText xml:space="preserve"> PAGEREF _Toc457367091 \h </w:instrText>
        </w:r>
        <w:r w:rsidR="007A1ABA">
          <w:rPr>
            <w:noProof/>
            <w:webHidden/>
          </w:rPr>
        </w:r>
        <w:r w:rsidR="007A1ABA">
          <w:rPr>
            <w:noProof/>
            <w:webHidden/>
          </w:rPr>
          <w:fldChar w:fldCharType="separate"/>
        </w:r>
        <w:r w:rsidR="007A1ABA">
          <w:rPr>
            <w:noProof/>
            <w:webHidden/>
          </w:rPr>
          <w:t>24</w:t>
        </w:r>
        <w:r w:rsidR="007A1ABA">
          <w:rPr>
            <w:noProof/>
            <w:webHidden/>
          </w:rPr>
          <w:fldChar w:fldCharType="end"/>
        </w:r>
      </w:hyperlink>
    </w:p>
    <w:p w14:paraId="3A9EFA09" w14:textId="77777777" w:rsidR="007A1ABA" w:rsidRDefault="004D157F">
      <w:pPr>
        <w:pStyle w:val="Tabladeilustraciones"/>
        <w:tabs>
          <w:tab w:val="right" w:leader="dot" w:pos="8828"/>
        </w:tabs>
        <w:rPr>
          <w:rFonts w:eastAsiaTheme="minorEastAsia"/>
          <w:noProof/>
          <w:sz w:val="22"/>
          <w:szCs w:val="22"/>
          <w:lang w:eastAsia="es-CO"/>
        </w:rPr>
      </w:pPr>
      <w:hyperlink w:anchor="_Toc457367092" w:history="1">
        <w:r w:rsidR="007A1ABA" w:rsidRPr="008A6498">
          <w:rPr>
            <w:rStyle w:val="Hipervnculo"/>
            <w:noProof/>
          </w:rPr>
          <w:t>Ilustración 15 administrar cuentas</w:t>
        </w:r>
        <w:r w:rsidR="007A1ABA">
          <w:rPr>
            <w:noProof/>
            <w:webHidden/>
          </w:rPr>
          <w:tab/>
        </w:r>
        <w:r w:rsidR="007A1ABA">
          <w:rPr>
            <w:noProof/>
            <w:webHidden/>
          </w:rPr>
          <w:fldChar w:fldCharType="begin"/>
        </w:r>
        <w:r w:rsidR="007A1ABA">
          <w:rPr>
            <w:noProof/>
            <w:webHidden/>
          </w:rPr>
          <w:instrText xml:space="preserve"> PAGEREF _Toc457367092 \h </w:instrText>
        </w:r>
        <w:r w:rsidR="007A1ABA">
          <w:rPr>
            <w:noProof/>
            <w:webHidden/>
          </w:rPr>
        </w:r>
        <w:r w:rsidR="007A1ABA">
          <w:rPr>
            <w:noProof/>
            <w:webHidden/>
          </w:rPr>
          <w:fldChar w:fldCharType="separate"/>
        </w:r>
        <w:r w:rsidR="007A1ABA">
          <w:rPr>
            <w:noProof/>
            <w:webHidden/>
          </w:rPr>
          <w:t>25</w:t>
        </w:r>
        <w:r w:rsidR="007A1ABA">
          <w:rPr>
            <w:noProof/>
            <w:webHidden/>
          </w:rPr>
          <w:fldChar w:fldCharType="end"/>
        </w:r>
      </w:hyperlink>
    </w:p>
    <w:p w14:paraId="7FEAF6F2" w14:textId="77777777" w:rsidR="007A1ABA" w:rsidRDefault="004D157F">
      <w:pPr>
        <w:pStyle w:val="Tabladeilustraciones"/>
        <w:tabs>
          <w:tab w:val="right" w:leader="dot" w:pos="8828"/>
        </w:tabs>
        <w:rPr>
          <w:rFonts w:eastAsiaTheme="minorEastAsia"/>
          <w:noProof/>
          <w:sz w:val="22"/>
          <w:szCs w:val="22"/>
          <w:lang w:eastAsia="es-CO"/>
        </w:rPr>
      </w:pPr>
      <w:hyperlink w:anchor="_Toc457367093" w:history="1">
        <w:r w:rsidR="007A1ABA" w:rsidRPr="008A6498">
          <w:rPr>
            <w:rStyle w:val="Hipervnculo"/>
            <w:noProof/>
          </w:rPr>
          <w:t>Ilustración 16 georreferenciar hospital mas cercano</w:t>
        </w:r>
        <w:r w:rsidR="007A1ABA">
          <w:rPr>
            <w:noProof/>
            <w:webHidden/>
          </w:rPr>
          <w:tab/>
        </w:r>
        <w:r w:rsidR="007A1ABA">
          <w:rPr>
            <w:noProof/>
            <w:webHidden/>
          </w:rPr>
          <w:fldChar w:fldCharType="begin"/>
        </w:r>
        <w:r w:rsidR="007A1ABA">
          <w:rPr>
            <w:noProof/>
            <w:webHidden/>
          </w:rPr>
          <w:instrText xml:space="preserve"> PAGEREF _Toc457367093 \h </w:instrText>
        </w:r>
        <w:r w:rsidR="007A1ABA">
          <w:rPr>
            <w:noProof/>
            <w:webHidden/>
          </w:rPr>
        </w:r>
        <w:r w:rsidR="007A1ABA">
          <w:rPr>
            <w:noProof/>
            <w:webHidden/>
          </w:rPr>
          <w:fldChar w:fldCharType="separate"/>
        </w:r>
        <w:r w:rsidR="007A1ABA">
          <w:rPr>
            <w:noProof/>
            <w:webHidden/>
          </w:rPr>
          <w:t>26</w:t>
        </w:r>
        <w:r w:rsidR="007A1ABA">
          <w:rPr>
            <w:noProof/>
            <w:webHidden/>
          </w:rPr>
          <w:fldChar w:fldCharType="end"/>
        </w:r>
      </w:hyperlink>
    </w:p>
    <w:p w14:paraId="74108D49" w14:textId="77777777" w:rsidR="007A1ABA" w:rsidRDefault="004D157F">
      <w:pPr>
        <w:pStyle w:val="Tabladeilustraciones"/>
        <w:tabs>
          <w:tab w:val="right" w:leader="dot" w:pos="8828"/>
        </w:tabs>
        <w:rPr>
          <w:rFonts w:eastAsiaTheme="minorEastAsia"/>
          <w:noProof/>
          <w:sz w:val="22"/>
          <w:szCs w:val="22"/>
          <w:lang w:eastAsia="es-CO"/>
        </w:rPr>
      </w:pPr>
      <w:hyperlink w:anchor="_Toc457367094" w:history="1">
        <w:r w:rsidR="007A1ABA" w:rsidRPr="008A6498">
          <w:rPr>
            <w:rStyle w:val="Hipervnculo"/>
            <w:noProof/>
          </w:rPr>
          <w:t>Ilustración 17 tomar foto inicio de sesión</w:t>
        </w:r>
        <w:r w:rsidR="007A1ABA">
          <w:rPr>
            <w:noProof/>
            <w:webHidden/>
          </w:rPr>
          <w:tab/>
        </w:r>
        <w:r w:rsidR="007A1ABA">
          <w:rPr>
            <w:noProof/>
            <w:webHidden/>
          </w:rPr>
          <w:fldChar w:fldCharType="begin"/>
        </w:r>
        <w:r w:rsidR="007A1ABA">
          <w:rPr>
            <w:noProof/>
            <w:webHidden/>
          </w:rPr>
          <w:instrText xml:space="preserve"> PAGEREF _Toc457367094 \h </w:instrText>
        </w:r>
        <w:r w:rsidR="007A1ABA">
          <w:rPr>
            <w:noProof/>
            <w:webHidden/>
          </w:rPr>
        </w:r>
        <w:r w:rsidR="007A1ABA">
          <w:rPr>
            <w:noProof/>
            <w:webHidden/>
          </w:rPr>
          <w:fldChar w:fldCharType="separate"/>
        </w:r>
        <w:r w:rsidR="007A1ABA">
          <w:rPr>
            <w:noProof/>
            <w:webHidden/>
          </w:rPr>
          <w:t>27</w:t>
        </w:r>
        <w:r w:rsidR="007A1ABA">
          <w:rPr>
            <w:noProof/>
            <w:webHidden/>
          </w:rPr>
          <w:fldChar w:fldCharType="end"/>
        </w:r>
      </w:hyperlink>
    </w:p>
    <w:p w14:paraId="3A090E99" w14:textId="77777777" w:rsidR="007A1ABA" w:rsidRDefault="004D157F">
      <w:pPr>
        <w:pStyle w:val="Tabladeilustraciones"/>
        <w:tabs>
          <w:tab w:val="right" w:leader="dot" w:pos="8828"/>
        </w:tabs>
        <w:rPr>
          <w:rFonts w:eastAsiaTheme="minorEastAsia"/>
          <w:noProof/>
          <w:sz w:val="22"/>
          <w:szCs w:val="22"/>
          <w:lang w:eastAsia="es-CO"/>
        </w:rPr>
      </w:pPr>
      <w:hyperlink w:anchor="_Toc457367095" w:history="1">
        <w:r w:rsidR="007A1ABA" w:rsidRPr="008A6498">
          <w:rPr>
            <w:rStyle w:val="Hipervnculo"/>
            <w:noProof/>
          </w:rPr>
          <w:t>Ilustración 18 ingresar usuario no nativo digital</w:t>
        </w:r>
        <w:r w:rsidR="007A1ABA">
          <w:rPr>
            <w:noProof/>
            <w:webHidden/>
          </w:rPr>
          <w:tab/>
        </w:r>
        <w:r w:rsidR="007A1ABA">
          <w:rPr>
            <w:noProof/>
            <w:webHidden/>
          </w:rPr>
          <w:fldChar w:fldCharType="begin"/>
        </w:r>
        <w:r w:rsidR="007A1ABA">
          <w:rPr>
            <w:noProof/>
            <w:webHidden/>
          </w:rPr>
          <w:instrText xml:space="preserve"> PAGEREF _Toc457367095 \h </w:instrText>
        </w:r>
        <w:r w:rsidR="007A1ABA">
          <w:rPr>
            <w:noProof/>
            <w:webHidden/>
          </w:rPr>
        </w:r>
        <w:r w:rsidR="007A1ABA">
          <w:rPr>
            <w:noProof/>
            <w:webHidden/>
          </w:rPr>
          <w:fldChar w:fldCharType="separate"/>
        </w:r>
        <w:r w:rsidR="007A1ABA">
          <w:rPr>
            <w:noProof/>
            <w:webHidden/>
          </w:rPr>
          <w:t>28</w:t>
        </w:r>
        <w:r w:rsidR="007A1ABA">
          <w:rPr>
            <w:noProof/>
            <w:webHidden/>
          </w:rPr>
          <w:fldChar w:fldCharType="end"/>
        </w:r>
      </w:hyperlink>
    </w:p>
    <w:p w14:paraId="0881DEC6" w14:textId="77777777" w:rsidR="007A1ABA" w:rsidRDefault="004D157F">
      <w:pPr>
        <w:pStyle w:val="Tabladeilustraciones"/>
        <w:tabs>
          <w:tab w:val="right" w:leader="dot" w:pos="8828"/>
        </w:tabs>
        <w:rPr>
          <w:rFonts w:eastAsiaTheme="minorEastAsia"/>
          <w:noProof/>
          <w:sz w:val="22"/>
          <w:szCs w:val="22"/>
          <w:lang w:eastAsia="es-CO"/>
        </w:rPr>
      </w:pPr>
      <w:hyperlink w:anchor="_Toc457367096" w:history="1">
        <w:r w:rsidR="007A1ABA" w:rsidRPr="008A6498">
          <w:rPr>
            <w:rStyle w:val="Hipervnculo"/>
            <w:noProof/>
          </w:rPr>
          <w:t>Ilustración 19 Modelo de dominio</w:t>
        </w:r>
        <w:r w:rsidR="007A1ABA">
          <w:rPr>
            <w:noProof/>
            <w:webHidden/>
          </w:rPr>
          <w:tab/>
        </w:r>
        <w:r w:rsidR="007A1ABA">
          <w:rPr>
            <w:noProof/>
            <w:webHidden/>
          </w:rPr>
          <w:fldChar w:fldCharType="begin"/>
        </w:r>
        <w:r w:rsidR="007A1ABA">
          <w:rPr>
            <w:noProof/>
            <w:webHidden/>
          </w:rPr>
          <w:instrText xml:space="preserve"> PAGEREF _Toc457367096 \h </w:instrText>
        </w:r>
        <w:r w:rsidR="007A1ABA">
          <w:rPr>
            <w:noProof/>
            <w:webHidden/>
          </w:rPr>
        </w:r>
        <w:r w:rsidR="007A1ABA">
          <w:rPr>
            <w:noProof/>
            <w:webHidden/>
          </w:rPr>
          <w:fldChar w:fldCharType="separate"/>
        </w:r>
        <w:r w:rsidR="007A1ABA">
          <w:rPr>
            <w:noProof/>
            <w:webHidden/>
          </w:rPr>
          <w:t>29</w:t>
        </w:r>
        <w:r w:rsidR="007A1ABA">
          <w:rPr>
            <w:noProof/>
            <w:webHidden/>
          </w:rPr>
          <w:fldChar w:fldCharType="end"/>
        </w:r>
      </w:hyperlink>
    </w:p>
    <w:p w14:paraId="370F6707" w14:textId="7AE0FF48" w:rsidR="00F9524C" w:rsidRPr="00F9524C" w:rsidRDefault="00F9524C" w:rsidP="00F9524C">
      <w:r>
        <w:fldChar w:fldCharType="end"/>
      </w:r>
    </w:p>
    <w:p w14:paraId="317C8F5C" w14:textId="77777777" w:rsidR="00F9524C" w:rsidRDefault="00CC1528" w:rsidP="00F9524C">
      <w:pPr>
        <w:pStyle w:val="Ttulo1"/>
      </w:pPr>
      <w:bookmarkStart w:id="12" w:name="_Toc455578674"/>
      <w:bookmarkStart w:id="13" w:name="_Toc455579104"/>
      <w:bookmarkStart w:id="14" w:name="_Toc457139210"/>
      <w:bookmarkStart w:id="15" w:name="_Toc457367031"/>
      <w:r>
        <w:t>Lista de tablas</w:t>
      </w:r>
      <w:bookmarkEnd w:id="12"/>
      <w:bookmarkEnd w:id="13"/>
      <w:bookmarkEnd w:id="14"/>
      <w:bookmarkEnd w:id="15"/>
    </w:p>
    <w:p w14:paraId="4B3247A1" w14:textId="12947F69" w:rsidR="00CC1528" w:rsidRDefault="00EC6C59" w:rsidP="00F9524C">
      <w:fldSimple w:instr=" TOC \h \z \c &quot;Tabla&quot; ">
        <w:r w:rsidR="00F9524C">
          <w:rPr>
            <w:noProof/>
            <w:lang w:val="es-ES"/>
          </w:rPr>
          <w:t>No se encuentran elementos de tabla de ilustraciones.</w:t>
        </w:r>
      </w:fldSimple>
      <w:r w:rsidR="00CC1528">
        <w:br w:type="page"/>
      </w:r>
    </w:p>
    <w:p w14:paraId="15F65FC9" w14:textId="2E70CF8B" w:rsidR="001424F5" w:rsidRPr="001424F5" w:rsidRDefault="00CC1528" w:rsidP="009807B5">
      <w:pPr>
        <w:pStyle w:val="Ttulo1"/>
      </w:pPr>
      <w:bookmarkStart w:id="16" w:name="_Toc455578675"/>
      <w:bookmarkStart w:id="17" w:name="_Toc455579105"/>
      <w:bookmarkStart w:id="18" w:name="_Toc457139211"/>
      <w:bookmarkStart w:id="19" w:name="_Toc457367032"/>
      <w:r>
        <w:t>Introducción</w:t>
      </w:r>
      <w:bookmarkEnd w:id="16"/>
      <w:bookmarkEnd w:id="17"/>
      <w:bookmarkEnd w:id="18"/>
      <w:bookmarkEnd w:id="19"/>
    </w:p>
    <w:p w14:paraId="27C56768" w14:textId="77777777" w:rsidR="00DB5E97" w:rsidRPr="002E3B0A" w:rsidRDefault="00DB5E97" w:rsidP="009807B5">
      <w:r w:rsidRPr="002E3B0A">
        <w:t xml:space="preserve">El presente documento, Descripción de diseño del software, es una representación del diseño de software que será utilizado para desarrollar la aplicación TAppi: Triage Application. Será una herramienta de diseño y comunicación para la construcción e implementación del código. </w:t>
      </w:r>
    </w:p>
    <w:p w14:paraId="1697ACC9" w14:textId="27C42412" w:rsidR="00993BE3" w:rsidRPr="00E22700" w:rsidRDefault="00DB5E97" w:rsidP="00993BE3">
      <w:pPr>
        <w:rPr>
          <w:rFonts w:ascii="Cambria" w:hAnsi="Cambria"/>
        </w:rPr>
      </w:pPr>
      <w:r w:rsidRPr="002E3B0A">
        <w:t>En este documento se consignarán los modelos, diagramas y artefactos de diseño que son relevantes para la construcción del software. Para el grupo de trabajo</w:t>
      </w:r>
      <w:r w:rsidR="00112804" w:rsidRPr="002E3B0A">
        <w:t xml:space="preserve"> representará una abstracción sobre los compon</w:t>
      </w:r>
      <w:r w:rsidR="00112804" w:rsidRPr="009807B5">
        <w:t>ent</w:t>
      </w:r>
      <w:r w:rsidR="00112804" w:rsidRPr="002E3B0A">
        <w:t>es que representan el sistema tanto en los aspectos físicos como lo lógicos.</w:t>
      </w:r>
      <w:r w:rsidR="004D54C4" w:rsidRPr="002E3B0A">
        <w:t xml:space="preserve"> Cabe resaltar que el fin de este documento es proveer la comprensión del sistema, mostrando su comportamiento ideal, la manipulación de información y su respectivo almacenamiento y su i</w:t>
      </w:r>
      <w:r w:rsidR="00993BE3">
        <w:t>n</w:t>
      </w:r>
      <w:r w:rsidR="00993BE3" w:rsidRPr="00993BE3">
        <w:t xml:space="preserve">teracción con el usuario final </w:t>
      </w:r>
      <w:r w:rsidR="00486261" w:rsidRPr="00993BE3">
        <w:fldChar w:fldCharType="begin"/>
      </w:r>
      <w:r w:rsidR="00385A11">
        <w:instrText xml:space="preserve"> ADDIN ZOTERO_ITEM CSL_CITATION {"citationID":"1trhvsqvft","properties":{"formattedCitation":"[1]","plainCitation":"[1]"},"citationItems":[{"id":907,"uris":["http://zotero.org/users/2930129/items/SGM78DRM"],"uri":["http://zotero.org/users/2930129/items/SGM78DRM"],"itemData":{"id":907,"type":"webpage","title":"GitHub-SnoutPoint-Networks: Proyecto de SnoutPoint, red social para mascotas","URL":"https://github.com/Mutisantos/SnoutPoint-Networks","author":[{"literal":"Hernández Esteban"},{"family":"Oviedo Camilo","given":""},{"family":"Benavides Camilo","given":""},{"family":"Jiménez Sebastián","given":""},{"family":"Díaz Fabiana","given":""},{"family":"Suárez David","given":""},{"family":"Paula Alejandra Rocha","given":""}],"issued":{"date-parts":[["2015"]]},"accessed":{"date-parts":[["2016",6,27]]}}}],"schema":"https://github.com/citation-style-language/schema/raw/master/csl-citation.json"} </w:instrText>
      </w:r>
      <w:r w:rsidR="00486261" w:rsidRPr="00993BE3">
        <w:fldChar w:fldCharType="separate"/>
      </w:r>
      <w:r w:rsidR="00486261" w:rsidRPr="00993BE3">
        <w:t>[1]</w:t>
      </w:r>
      <w:r w:rsidR="00486261" w:rsidRPr="00993BE3">
        <w:fldChar w:fldCharType="end"/>
      </w:r>
      <w:r w:rsidR="00993BE3" w:rsidRPr="00993BE3">
        <w:t>. El presente documento está dirigido a la comunidad académica de la Pontificia Universidad Javeriana.</w:t>
      </w:r>
    </w:p>
    <w:p w14:paraId="78614C74" w14:textId="537BD67A" w:rsidR="004D54C4" w:rsidRDefault="00993BE3" w:rsidP="00993BE3">
      <w:pPr>
        <w:pStyle w:val="Ttulo2"/>
      </w:pPr>
      <w:bookmarkStart w:id="20" w:name="_Toc455578676"/>
      <w:bookmarkStart w:id="21" w:name="_Toc455579106"/>
      <w:bookmarkStart w:id="22" w:name="_Toc457139212"/>
      <w:bookmarkStart w:id="23" w:name="_Toc457367033"/>
      <w:r>
        <w:t>Descripción del documento</w:t>
      </w:r>
      <w:bookmarkEnd w:id="20"/>
      <w:bookmarkEnd w:id="21"/>
      <w:bookmarkEnd w:id="22"/>
      <w:bookmarkEnd w:id="23"/>
    </w:p>
    <w:p w14:paraId="716BE6A2" w14:textId="3E39CADD" w:rsidR="00993BE3" w:rsidRDefault="00993BE3" w:rsidP="00993BE3">
      <w:r w:rsidRPr="00993BE3">
        <w:t>En esta sección se  describe la estructura del documento SDD (Software Design Description). Lo anteriormente mencionado se encuentra descrito en la siguiente figura</w:t>
      </w:r>
      <w:r>
        <w:t xml:space="preserve"> </w:t>
      </w:r>
      <w:r>
        <w:fldChar w:fldCharType="begin"/>
      </w:r>
      <w:r w:rsidR="00385A11">
        <w:instrText xml:space="preserve"> ADDIN ZOTERO_ITEM CSL_CITATION {"citationID":"237mmbsqi5","properties":{"formattedCitation":"[2]","plainCitation":"[2]"},"citationItems":[{"id":918,"uris":["http://zotero.org/users/2930129/items/WU8N4AZV"],"uri":["http://zotero.org/users/2930129/items/WU8N4AZV"],"itemData":{"id":918,"type":"article","title":"RAWR SDD","abstract":"Es el trabajo de la materia de ingeniería de software llevado a cabo en la Pontificia Universidad Javeriana","language":"Español","author":[{"literal":"Luisa Alvarez"},{"literal":"Stiven Ávila"},{"literal":"David Calle"},{"literal":"Fabián Merchán"},{"literal":"Luis Montaño"},{"literal":"Alfredo Santamaría"}],"issued":{"date-parts":[["2015"]]}}}],"schema":"https://github.com/citation-style-language/schema/raw/master/csl-citation.json"} </w:instrText>
      </w:r>
      <w:r>
        <w:fldChar w:fldCharType="separate"/>
      </w:r>
      <w:r w:rsidRPr="00993BE3">
        <w:rPr>
          <w:rFonts w:ascii="Calibri" w:hAnsi="Calibri"/>
        </w:rPr>
        <w:t>[2]</w:t>
      </w:r>
      <w:r>
        <w:fldChar w:fldCharType="end"/>
      </w:r>
      <w:r w:rsidRPr="00993BE3">
        <w:t>.</w:t>
      </w:r>
    </w:p>
    <w:p w14:paraId="23010588" w14:textId="77777777" w:rsidR="00F9524C" w:rsidRDefault="00993BE3" w:rsidP="00F9524C">
      <w:pPr>
        <w:keepNext/>
      </w:pPr>
      <w:r>
        <w:rPr>
          <w:noProof/>
          <w:lang w:eastAsia="es-CO"/>
        </w:rPr>
        <w:drawing>
          <wp:inline distT="0" distB="0" distL="0" distR="0" wp14:anchorId="6480E4E4" wp14:editId="3FD35166">
            <wp:extent cx="5334000" cy="4238625"/>
            <wp:effectExtent l="38100" t="0" r="19050" b="952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93DEF52" w14:textId="7E03D051" w:rsidR="00F9524C" w:rsidRDefault="00F9524C" w:rsidP="00F9524C">
      <w:pPr>
        <w:pStyle w:val="Descripcin"/>
      </w:pPr>
      <w:bookmarkStart w:id="24" w:name="_Toc455579100"/>
      <w:bookmarkStart w:id="25" w:name="_Toc457139188"/>
      <w:bookmarkStart w:id="26" w:name="_Toc457367079"/>
      <w:r>
        <w:t xml:space="preserve">Ilustración </w:t>
      </w:r>
      <w:fldSimple w:instr=" SEQ Ilustración \* ARABIC ">
        <w:r w:rsidR="007746CD">
          <w:rPr>
            <w:noProof/>
          </w:rPr>
          <w:t>1</w:t>
        </w:r>
      </w:fldSimple>
      <w:r>
        <w:t xml:space="preserve"> Descripción documento</w:t>
      </w:r>
      <w:bookmarkEnd w:id="24"/>
      <w:bookmarkEnd w:id="25"/>
      <w:bookmarkEnd w:id="26"/>
    </w:p>
    <w:p w14:paraId="47BEFF8B" w14:textId="3F1FA7B0" w:rsidR="00CC1528" w:rsidRDefault="00AA1CA5" w:rsidP="009807B5">
      <w:pPr>
        <w:pStyle w:val="Ttulo1"/>
      </w:pPr>
      <w:bookmarkStart w:id="27" w:name="_Toc455578677"/>
      <w:bookmarkStart w:id="28" w:name="_Toc455579107"/>
      <w:bookmarkStart w:id="29" w:name="_Toc457139213"/>
      <w:bookmarkStart w:id="30" w:name="_Toc457367034"/>
      <w:r>
        <w:t>Arquitectura</w:t>
      </w:r>
      <w:bookmarkEnd w:id="27"/>
      <w:bookmarkEnd w:id="28"/>
      <w:bookmarkEnd w:id="29"/>
      <w:bookmarkEnd w:id="30"/>
    </w:p>
    <w:p w14:paraId="3C70E89A" w14:textId="0B1FA729" w:rsidR="00D47796" w:rsidRPr="002E3B0A" w:rsidRDefault="00D47796" w:rsidP="009807B5">
      <w:r w:rsidRPr="002E3B0A">
        <w:t>Mediante la arquitectura del sistema se explica el comportamiento del sistema desarrollando mediante una alta abstracción la descripción de los términos generales.</w:t>
      </w:r>
    </w:p>
    <w:p w14:paraId="055E45A6" w14:textId="068AB0E7" w:rsidR="00AA1CA5" w:rsidRPr="00F433B4" w:rsidRDefault="00AA1CA5" w:rsidP="009807B5">
      <w:pPr>
        <w:pStyle w:val="Ttulo2"/>
      </w:pPr>
      <w:bookmarkStart w:id="31" w:name="_Toc455578678"/>
      <w:bookmarkStart w:id="32" w:name="_Toc455579108"/>
      <w:bookmarkStart w:id="33" w:name="_Toc457139214"/>
      <w:bookmarkStart w:id="34" w:name="_Toc457367035"/>
      <w:r w:rsidRPr="00F433B4">
        <w:t>Vista lógica del sistema</w:t>
      </w:r>
      <w:bookmarkEnd w:id="31"/>
      <w:bookmarkEnd w:id="32"/>
      <w:bookmarkEnd w:id="33"/>
      <w:bookmarkEnd w:id="34"/>
    </w:p>
    <w:p w14:paraId="40041C47" w14:textId="355A9825" w:rsidR="00CF5505" w:rsidRDefault="00D47796" w:rsidP="00CF5505">
      <w:r w:rsidRPr="002E3B0A">
        <w:t>El siguiente diagrama de componentes muestra los diferentes artefactos que representan elementos de la vida real</w:t>
      </w:r>
      <w:r w:rsidR="002E3B0A" w:rsidRPr="002E3B0A">
        <w:t>,</w:t>
      </w:r>
      <w:r w:rsidRPr="002E3B0A">
        <w:t xml:space="preserve"> así como interfaces y las relaciones entre ellos.</w:t>
      </w:r>
      <w:r w:rsidR="002E3B0A" w:rsidRPr="002E3B0A">
        <w:t xml:space="preserve"> Para el trabajo de grado TAppi: Triage Application se utiliza el patrón arquitectural MVC, modelo-vista-controlador </w:t>
      </w:r>
      <w:r w:rsidR="002E3B0A" w:rsidRPr="002E3B0A">
        <w:fldChar w:fldCharType="begin"/>
      </w:r>
      <w:r w:rsidR="00385A11">
        <w:instrText xml:space="preserve"> ADDIN ZOTERO_ITEM CSL_CITATION {"citationID":"Wov8jRUJ","properties":{"formattedCitation":"[3]","plainCitation":"[3]"},"citationItems":[{"id":419,"uris":["http://zotero.org/users/2930129/items/N74XNKC3"],"uri":["http://zotero.org/users/2930129/items/N74XNKC3"],"itemData":{"id":419,"type":"book","title":"Real-Time UML: Developing Efficient Objects for Embedded Systems","publisher":"Addison-Wesley Longman Publishing Co., Inc.","publisher-place":"Boston, MA, USA","source":"ACM Digital Library","event-place":"Boston, MA, USA","abstract":"From the Book:PREFACE: Goals Real-Time UML: Developing Efficient Objects for Embedded Systems is an introduction to object-oriented analysis and design for hard real-time systems using the Unified Modified Language (UML). UML is a third generation modeling language which rigorously defines the semantics of the object metamodel and provides a notation for capturing and communicating object structure and behavior. Many methodologists-including Grady Booch (Booch Method), Jim Rumbaugh (Object Modeling Technique (OMT), Ivar Jacobson (Object-Oriented Software Engineering (OOSE), and David Harel (Statecharts)-collaborated to achieve UML. A great many more participated, myself included, in the specification of the UML, and we believe that it is the leading edge in modeling for complex systems.  There are very few books on the use of objects in real-time systems and even fewer on UML. Virtually all object-oriented books focus primarily on business or database application domains and do not mention real-time aspects at all. On the other hand, texts on real-time systems have largely ignored object-oriented methods. For the most part, they fall into two primary camps: those that bypass methodological considerations altogether and focus solely on \"bare metal\" programming, and those that are highly theoretical with little advice for actually implementing workable systems. Real-Time UML: Developing Efficient Objects for Embedded Systems is meant to be a concise and timely bridge for these technologies, presenting the development of deployable real-time systems using the object semantics and notation of the UML. This has many advantages, including focusingthedevelopment process of real-time systems into logical, concrete steps that progress in an orderly fashion with a standardized notation. Audience The book is oriented towards the practicing professional software developer and the computer science major, in the junior or senior year. This book could also serve as an undergraduate or graduate level text, but the focus is on practical development rather than a theoretical introduction. Very few equations will be found in this book, but more theoretical and mathematical approaches are referenced where appropriate. The book assumes a reasonable proficiency in at least one programming language and at least a cursory exposure to the fundamental concepts of both object orientation and real-time systems.  Organization The book follows the normal analysis—design—implementation approach followed by most development projects. The first chapter identifies the fundamental concepts of objects and real-time systems. The next two discuss analysis—the identification and specification of the problem to be solved. Analysis is divided into two portions: black box requirements analysis using context diagrams, use cases and scenarios (Chapter 2), and capturing the key concepts and their relationships from the problem domain (Chapter 3).   Design follows analysis and adds details as to how the analysis model should be implemented. Design is broken up into three parts, each taken up in a separate chapter—Architectural, Mechanistic, and Detailed design. The parts differ in the scope of their concerns. Architectural design deals with very broad scope strategic decisions, such as tasking models and inter-processor design. Mechanistic design focuses on how groups of objects collaborate to achieve common purposes. Both architectural and mechanistic design chapters include a number of patterns that have been found generally applicable in real-time systems. Finally, detailed design specifies the internal structure and function of individual objects.  Throughout the book, the UML notation is introduced as needed. However, a notational summary is provided in the appendix so that this book can continue to serve as a reference guide as your projects evolve. Examples Two different approaches to examples are used in different texts. Some authors (and readers) prefer a single example taken throughout the entire book to illustrate the various concepts. The other approach is to use many different examples with the idea that it is more useful to see the concepts used in a wide variety of applications. This book uses a compromise approach. A variety of real-time examples illustrate the concepts and notation of UML in several real-time application domains, but the examples reappear in different chapters of the book. This approach reinforces the concepts by showing how they apply in various situations. Special care has been taken to select real-time examples with rich behavioral semantics, however examples which are not strictly real-time are used where appropriate.  Bruce Powel Douglass, Ph.D. Summer 1997","ISBN":"978-0-201-32579-9","shortTitle":"Real-Time UML","author":[{"family":"Douglass","given":"Bruce Powell"}],"issued":{"date-parts":[["1997"]]}}}],"schema":"https://github.com/citation-style-language/schema/raw/master/csl-citation.json"} </w:instrText>
      </w:r>
      <w:r w:rsidR="002E3B0A" w:rsidRPr="002E3B0A">
        <w:fldChar w:fldCharType="separate"/>
      </w:r>
      <w:r w:rsidR="00993BE3" w:rsidRPr="00993BE3">
        <w:rPr>
          <w:rFonts w:ascii="Calibri" w:hAnsi="Calibri"/>
        </w:rPr>
        <w:t>[3]</w:t>
      </w:r>
      <w:r w:rsidR="002E3B0A" w:rsidRPr="002E3B0A">
        <w:fldChar w:fldCharType="end"/>
      </w:r>
      <w:r w:rsidR="002E3B0A" w:rsidRPr="002E3B0A">
        <w:t>, que facilitará el desarrollo según el comportamiento de los artefactos.</w:t>
      </w:r>
      <w:bookmarkStart w:id="35" w:name="_Ref370482440"/>
      <w:bookmarkEnd w:id="35"/>
      <w:r w:rsidR="00FB0C11">
        <w:t xml:space="preserve"> </w:t>
      </w:r>
      <w:r w:rsidR="00FB0C11" w:rsidRPr="002A5460">
        <w:rPr>
          <w:highlight w:val="yellow"/>
        </w:rPr>
        <w:t xml:space="preserve">Adicionalmente utiliza LAMP (Linux, Apache, MySQL y PHP </w:t>
      </w:r>
      <w:r w:rsidR="00FB0C11" w:rsidRPr="002A5460">
        <w:rPr>
          <w:highlight w:val="yellow"/>
        </w:rPr>
        <w:fldChar w:fldCharType="begin"/>
      </w:r>
      <w:r w:rsidR="00385A11">
        <w:rPr>
          <w:highlight w:val="yellow"/>
        </w:rPr>
        <w:instrText xml:space="preserve"> ADDIN ZOTERO_ITEM CSL_CITATION {"citationID":"pkgsm0ob5","properties":{"formattedCitation":"[4]","plainCitation":"[4]"},"citationItems":[{"id":914,"uris":["http://zotero.org/users/2930129/items/ASZJTM76"],"uri":["http://zotero.org/users/2930129/items/ASZJTM76"],"itemData":{"id":914,"type":"webpage","title":"Introduction to LAMP technology:","genre":"CT321","URL":"http://www.ibm.com/developerworks/web/tutorials/wa-lamp/wa-lamp.html","shortTitle":"Introduction to LAMP technology","language":"en","issued":{"date-parts":[["2005",5,3]]},"accessed":{"date-parts":[["2016",7,6]]}}}],"schema":"https://github.com/citation-style-language/schema/raw/master/csl-citation.json"} </w:instrText>
      </w:r>
      <w:r w:rsidR="00FB0C11" w:rsidRPr="002A5460">
        <w:rPr>
          <w:highlight w:val="yellow"/>
        </w:rPr>
        <w:fldChar w:fldCharType="separate"/>
      </w:r>
      <w:r w:rsidR="00FB0C11" w:rsidRPr="002A5460">
        <w:rPr>
          <w:rFonts w:ascii="Calibri" w:hAnsi="Calibri"/>
          <w:highlight w:val="yellow"/>
        </w:rPr>
        <w:t>[4]</w:t>
      </w:r>
      <w:r w:rsidR="00FB0C11" w:rsidRPr="002A5460">
        <w:rPr>
          <w:highlight w:val="yellow"/>
        </w:rPr>
        <w:fldChar w:fldCharType="end"/>
      </w:r>
      <w:r w:rsidR="00FB0C11" w:rsidRPr="002A5460">
        <w:rPr>
          <w:highlight w:val="yellow"/>
        </w:rPr>
        <w:t xml:space="preserve"> ).</w:t>
      </w:r>
      <w:r w:rsidR="002A5460" w:rsidRPr="002A5460">
        <w:rPr>
          <w:highlight w:val="yellow"/>
        </w:rPr>
        <w:t xml:space="preserve"> </w:t>
      </w:r>
    </w:p>
    <w:p w14:paraId="63D40B7C" w14:textId="77777777" w:rsidR="00EF0396" w:rsidRDefault="00EF0396" w:rsidP="00EF0396">
      <w:r>
        <w:t>La información relevante del servidor es la siguiente:</w:t>
      </w:r>
    </w:p>
    <w:p w14:paraId="2B8FFB52" w14:textId="0D992EA3" w:rsidR="00FB0C11" w:rsidRDefault="00B8252D" w:rsidP="00EF0396">
      <w:r>
        <w:t xml:space="preserve">(Laravel Homestead </w:t>
      </w:r>
      <w:r w:rsidR="00EF0396">
        <w:fldChar w:fldCharType="begin"/>
      </w:r>
      <w:r w:rsidR="00385A11">
        <w:instrText xml:space="preserve"> ADDIN ZOTERO_ITEM CSL_CITATION {"citationID":"2c7brm0f2j","properties":{"formattedCitation":"[5]","plainCitation":"[5]"},"citationItems":[{"id":916,"uris":["http://zotero.org/users/2930129/items/KPMEX3HS"],"uri":["http://zotero.org/users/2930129/items/KPMEX3HS"],"itemData":{"id":916,"type":"webpage","title":"Laravel Homestead - Laravel - The PHP Framework For Web Artisans","URL":"https://laravel.com/docs/5.2/homestead#installation-and-setup","accessed":{"date-parts":[["2016",7,6]]}}}],"schema":"https://github.com/citation-style-language/schema/raw/master/csl-citation.json"} </w:instrText>
      </w:r>
      <w:r w:rsidR="00EF0396">
        <w:fldChar w:fldCharType="separate"/>
      </w:r>
      <w:r w:rsidR="00FB0C11" w:rsidRPr="00FB0C11">
        <w:rPr>
          <w:rFonts w:ascii="Calibri" w:hAnsi="Calibri"/>
        </w:rPr>
        <w:t>[5]</w:t>
      </w:r>
      <w:r w:rsidR="00EF0396">
        <w:fldChar w:fldCharType="end"/>
      </w:r>
      <w:r>
        <w:t>)</w:t>
      </w:r>
    </w:p>
    <w:p w14:paraId="24CFC411" w14:textId="77777777" w:rsidR="0043374F" w:rsidRDefault="00EF0396" w:rsidP="0043374F">
      <w:pPr>
        <w:keepNext/>
      </w:pPr>
      <w:r>
        <w:rPr>
          <w:noProof/>
          <w:lang w:eastAsia="es-CO"/>
        </w:rPr>
        <w:drawing>
          <wp:inline distT="0" distB="0" distL="0" distR="0" wp14:anchorId="37582287" wp14:editId="28E68A34">
            <wp:extent cx="5591175" cy="2695575"/>
            <wp:effectExtent l="0" t="19050" r="0" b="28575"/>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69E1E00E" w14:textId="45F5E7CD" w:rsidR="0043374F" w:rsidRDefault="0043374F" w:rsidP="0043374F">
      <w:pPr>
        <w:pStyle w:val="Descripcin"/>
        <w:jc w:val="center"/>
      </w:pPr>
      <w:bookmarkStart w:id="36" w:name="_Toc457139189"/>
      <w:bookmarkStart w:id="37" w:name="_Toc457367080"/>
      <w:r>
        <w:t xml:space="preserve">Ilustración </w:t>
      </w:r>
      <w:fldSimple w:instr=" SEQ Ilustración \* ARABIC ">
        <w:r w:rsidR="007746CD">
          <w:rPr>
            <w:noProof/>
          </w:rPr>
          <w:t>2</w:t>
        </w:r>
      </w:fldSimple>
      <w:r>
        <w:t xml:space="preserve"> Laravel</w:t>
      </w:r>
      <w:bookmarkEnd w:id="36"/>
      <w:bookmarkEnd w:id="37"/>
    </w:p>
    <w:p w14:paraId="7803F195" w14:textId="57B70F38" w:rsidR="00EF0396" w:rsidRDefault="00EF0396" w:rsidP="00EF0396"/>
    <w:p w14:paraId="2153D24A" w14:textId="77777777" w:rsidR="007034F2" w:rsidRDefault="00EC64A0" w:rsidP="00EF0396">
      <w:r>
        <w:t>La vista de componentes contiene las diferentes capas de software que debe presentar el sistema, a continuación se enuncian estas con su contenido.</w:t>
      </w:r>
    </w:p>
    <w:p w14:paraId="2DAD195A" w14:textId="17A2C500" w:rsidR="00EC64A0" w:rsidRDefault="00EC64A0" w:rsidP="00EF0396">
      <w:r>
        <w:t>Android_TAppi:</w:t>
      </w:r>
    </w:p>
    <w:p w14:paraId="0709A244" w14:textId="1F7B62A3" w:rsidR="00EC64A0" w:rsidRDefault="00EC64A0" w:rsidP="00EC64A0">
      <w:pPr>
        <w:pStyle w:val="Prrafodelista"/>
        <w:numPr>
          <w:ilvl w:val="0"/>
          <w:numId w:val="9"/>
        </w:numPr>
      </w:pPr>
      <w:r>
        <w:t>Vista_CelTAppi: contiene las pantallas, vistas, más relevantes que debe poseer la aplicación en Android.</w:t>
      </w:r>
    </w:p>
    <w:p w14:paraId="7A2A3842" w14:textId="0097EE9D" w:rsidR="00EC64A0" w:rsidRDefault="00EC64A0" w:rsidP="00EC64A0">
      <w:pPr>
        <w:pStyle w:val="Prrafodelista"/>
        <w:numPr>
          <w:ilvl w:val="0"/>
          <w:numId w:val="9"/>
        </w:numPr>
      </w:pPr>
      <w:r>
        <w:t>Controlador_CelTAppi: los controladores</w:t>
      </w:r>
      <w:r w:rsidR="002C027C">
        <w:t xml:space="preserve"> del celular que ejecutan los comando a llevar a cabo.</w:t>
      </w:r>
    </w:p>
    <w:p w14:paraId="0B06026E" w14:textId="4A286997" w:rsidR="002C027C" w:rsidRDefault="002C027C" w:rsidP="00EC64A0">
      <w:pPr>
        <w:pStyle w:val="Prrafodelista"/>
        <w:numPr>
          <w:ilvl w:val="0"/>
          <w:numId w:val="9"/>
        </w:numPr>
      </w:pPr>
      <w:r>
        <w:t>Integración_TAppi: es la capa que contiene el proxy para consumir los servicios del servidor.</w:t>
      </w:r>
    </w:p>
    <w:p w14:paraId="3015AA06" w14:textId="17EC4ED1" w:rsidR="002C027C" w:rsidRDefault="002C027C" w:rsidP="002C027C">
      <w:r>
        <w:t>Servidor:</w:t>
      </w:r>
    </w:p>
    <w:p w14:paraId="64F3D4FF" w14:textId="4E26500C" w:rsidR="002C027C" w:rsidRDefault="002C027C" w:rsidP="002C027C">
      <w:pPr>
        <w:pStyle w:val="Prrafodelista"/>
        <w:numPr>
          <w:ilvl w:val="0"/>
          <w:numId w:val="10"/>
        </w:numPr>
      </w:pPr>
      <w:r>
        <w:t>Servicios_CelTAppi: es la capa de servicios del servidor que brinda la información al celular.</w:t>
      </w:r>
    </w:p>
    <w:p w14:paraId="69110CD6" w14:textId="5FEDEA51" w:rsidR="002C027C" w:rsidRDefault="002C027C" w:rsidP="002C027C">
      <w:pPr>
        <w:pStyle w:val="Prrafodelista"/>
        <w:numPr>
          <w:ilvl w:val="0"/>
          <w:numId w:val="10"/>
        </w:numPr>
      </w:pPr>
      <w:r>
        <w:t>Negocio_TAppi: es la capa que contiene toda la lógica de negocio de la aplicación con sus respectivas fachadas.</w:t>
      </w:r>
    </w:p>
    <w:p w14:paraId="27CC33DA" w14:textId="52BAD82D" w:rsidR="002C027C" w:rsidRDefault="002C027C" w:rsidP="002C027C">
      <w:pPr>
        <w:pStyle w:val="Prrafodelista"/>
        <w:numPr>
          <w:ilvl w:val="0"/>
          <w:numId w:val="10"/>
        </w:numPr>
      </w:pPr>
      <w:r>
        <w:t>Entidades: son las entidades que utiliza el software con el fin de asignar, transportar y utilizar información de la base de datos.</w:t>
      </w:r>
    </w:p>
    <w:p w14:paraId="7212B51C" w14:textId="25DE6944" w:rsidR="002C027C" w:rsidRDefault="002C027C" w:rsidP="002C027C">
      <w:r>
        <w:t>Elementos externos:</w:t>
      </w:r>
    </w:p>
    <w:p w14:paraId="57BA6C6D" w14:textId="268B540C" w:rsidR="002C027C" w:rsidRDefault="002C027C" w:rsidP="002C027C">
      <w:pPr>
        <w:pStyle w:val="Prrafodelista"/>
        <w:numPr>
          <w:ilvl w:val="0"/>
          <w:numId w:val="11"/>
        </w:numPr>
      </w:pPr>
      <w:r>
        <w:t>GPS: componente del celular</w:t>
      </w:r>
    </w:p>
    <w:p w14:paraId="75966AC7" w14:textId="6F601ADC" w:rsidR="002C027C" w:rsidRDefault="002C027C" w:rsidP="002C027C">
      <w:pPr>
        <w:pStyle w:val="Prrafodelista"/>
        <w:numPr>
          <w:ilvl w:val="0"/>
          <w:numId w:val="11"/>
        </w:numPr>
      </w:pPr>
      <w:r>
        <w:t>Cámara: componente del celular</w:t>
      </w:r>
    </w:p>
    <w:p w14:paraId="07EB77D0" w14:textId="6B267214" w:rsidR="002C027C" w:rsidRDefault="002C027C" w:rsidP="002C027C">
      <w:pPr>
        <w:pStyle w:val="Prrafodelista"/>
        <w:numPr>
          <w:ilvl w:val="0"/>
          <w:numId w:val="11"/>
        </w:numPr>
      </w:pPr>
      <w:r>
        <w:t>Base de datos: contiene los datos del software y maneja la persistencia</w:t>
      </w:r>
    </w:p>
    <w:p w14:paraId="7101BFC2" w14:textId="77777777" w:rsidR="002C027C" w:rsidRDefault="002C027C" w:rsidP="002C027C">
      <w:pPr>
        <w:sectPr w:rsidR="002C027C" w:rsidSect="00CC1528">
          <w:footerReference w:type="default" r:id="rId21"/>
          <w:footerReference w:type="first" r:id="rId22"/>
          <w:pgSz w:w="12240" w:h="15840"/>
          <w:pgMar w:top="1417" w:right="1701" w:bottom="1417" w:left="1701" w:header="708" w:footer="708" w:gutter="0"/>
          <w:pgNumType w:start="0"/>
          <w:cols w:space="708"/>
          <w:titlePg/>
          <w:docGrid w:linePitch="360"/>
        </w:sectPr>
      </w:pPr>
    </w:p>
    <w:p w14:paraId="63A5AE2C" w14:textId="42F65CFE" w:rsidR="00B22283" w:rsidRDefault="002340C7" w:rsidP="00B22283">
      <w:pPr>
        <w:keepNext/>
      </w:pPr>
      <w:r>
        <w:rPr>
          <w:noProof/>
          <w:lang w:eastAsia="es-CO"/>
        </w:rPr>
        <w:t xml:space="preserve"> </w:t>
      </w:r>
      <w:r w:rsidR="009D3430">
        <w:rPr>
          <w:noProof/>
          <w:lang w:eastAsia="es-CO"/>
        </w:rPr>
        <w:drawing>
          <wp:inline distT="0" distB="0" distL="0" distR="0" wp14:anchorId="005A65C7" wp14:editId="385202AA">
            <wp:extent cx="8257540" cy="4829810"/>
            <wp:effectExtent l="0" t="0" r="0" b="8890"/>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TG- Vista componentes.bmp"/>
                    <pic:cNvPicPr/>
                  </pic:nvPicPr>
                  <pic:blipFill>
                    <a:blip r:embed="rId23">
                      <a:extLst>
                        <a:ext uri="{28A0092B-C50C-407E-A947-70E740481C1C}">
                          <a14:useLocalDpi xmlns:a14="http://schemas.microsoft.com/office/drawing/2010/main" val="0"/>
                        </a:ext>
                      </a:extLst>
                    </a:blip>
                    <a:stretch>
                      <a:fillRect/>
                    </a:stretch>
                  </pic:blipFill>
                  <pic:spPr>
                    <a:xfrm>
                      <a:off x="0" y="0"/>
                      <a:ext cx="8257540" cy="4829810"/>
                    </a:xfrm>
                    <a:prstGeom prst="rect">
                      <a:avLst/>
                    </a:prstGeom>
                  </pic:spPr>
                </pic:pic>
              </a:graphicData>
            </a:graphic>
          </wp:inline>
        </w:drawing>
      </w:r>
    </w:p>
    <w:p w14:paraId="6617BC6D" w14:textId="558BF098" w:rsidR="00B22283" w:rsidRDefault="00B22283" w:rsidP="00B22283">
      <w:pPr>
        <w:pStyle w:val="Descripcin"/>
      </w:pPr>
      <w:bookmarkStart w:id="38" w:name="_Toc457139190"/>
      <w:bookmarkStart w:id="39" w:name="_Toc457367081"/>
      <w:r>
        <w:t xml:space="preserve">Ilustración </w:t>
      </w:r>
      <w:fldSimple w:instr=" SEQ Ilustración \* ARABIC ">
        <w:r w:rsidR="007746CD">
          <w:rPr>
            <w:noProof/>
          </w:rPr>
          <w:t>3</w:t>
        </w:r>
      </w:fldSimple>
      <w:r>
        <w:t xml:space="preserve"> Vista componentes</w:t>
      </w:r>
      <w:bookmarkEnd w:id="38"/>
      <w:bookmarkEnd w:id="39"/>
    </w:p>
    <w:p w14:paraId="419C583F" w14:textId="562EFCD0" w:rsidR="007034F2" w:rsidRDefault="007034F2" w:rsidP="00EF0396">
      <w:pPr>
        <w:sectPr w:rsidR="007034F2" w:rsidSect="008026A1">
          <w:pgSz w:w="15840" w:h="12240" w:orient="landscape"/>
          <w:pgMar w:top="1701" w:right="1418" w:bottom="1701" w:left="1418" w:header="709" w:footer="709" w:gutter="0"/>
          <w:cols w:space="708"/>
          <w:titlePg/>
          <w:docGrid w:linePitch="360"/>
        </w:sectPr>
      </w:pPr>
    </w:p>
    <w:p w14:paraId="6AC3F475" w14:textId="51158501" w:rsidR="00A24930" w:rsidRDefault="00A24930" w:rsidP="00EF0396"/>
    <w:p w14:paraId="68B7DA3C" w14:textId="1DC2CD4E" w:rsidR="00F9524C" w:rsidRDefault="00F9524C" w:rsidP="00F9524C">
      <w:pPr>
        <w:pStyle w:val="Ttulo2"/>
        <w:rPr>
          <w:rFonts w:eastAsia="Times New Roman"/>
          <w:lang w:val="es-ES_tradnl"/>
        </w:rPr>
      </w:pPr>
      <w:bookmarkStart w:id="40" w:name="_Ref370484958"/>
      <w:bookmarkStart w:id="41" w:name="_Toc455578679"/>
      <w:bookmarkStart w:id="42" w:name="_Toc455579109"/>
      <w:bookmarkStart w:id="43" w:name="_Toc457139215"/>
      <w:bookmarkStart w:id="44" w:name="_Toc457367036"/>
      <w:r w:rsidRPr="00F9524C">
        <w:rPr>
          <w:rFonts w:eastAsia="Times New Roman"/>
          <w:lang w:val="es-ES_tradnl"/>
        </w:rPr>
        <w:t>Vista Física</w:t>
      </w:r>
      <w:r w:rsidR="00CF5505">
        <w:rPr>
          <w:rFonts w:eastAsia="Times New Roman"/>
          <w:lang w:val="es-ES_tradnl"/>
        </w:rPr>
        <w:t>, despliegue</w:t>
      </w:r>
      <w:r w:rsidRPr="00F9524C">
        <w:rPr>
          <w:rFonts w:eastAsia="Times New Roman"/>
          <w:lang w:val="es-ES_tradnl"/>
        </w:rPr>
        <w:t xml:space="preserve"> del Sistema</w:t>
      </w:r>
      <w:bookmarkEnd w:id="40"/>
      <w:bookmarkEnd w:id="41"/>
      <w:bookmarkEnd w:id="42"/>
      <w:bookmarkEnd w:id="43"/>
      <w:bookmarkEnd w:id="44"/>
    </w:p>
    <w:p w14:paraId="2F910FB2" w14:textId="777A6AA9" w:rsidR="00BD2EA3" w:rsidRPr="00BD2EA3" w:rsidRDefault="00BD2EA3" w:rsidP="00BD2EA3">
      <w:pPr>
        <w:rPr>
          <w:lang w:val="es-ES_tradnl"/>
        </w:rPr>
      </w:pPr>
      <w:r>
        <w:rPr>
          <w:lang w:val="es-ES_tradnl"/>
        </w:rPr>
        <w:t xml:space="preserve">El siguiente diagrama de despliegue muestra los </w:t>
      </w:r>
      <w:r w:rsidRPr="00BD2EA3">
        <w:rPr>
          <w:lang w:val="es-ES_tradnl"/>
        </w:rPr>
        <w:t>componentes físicos (hardware) más importante del sistema y dónde los componentes de software serán instalados.</w:t>
      </w:r>
      <w:r>
        <w:rPr>
          <w:lang w:val="es-ES_tradnl"/>
        </w:rPr>
        <w:t xml:space="preserve"> En las subsecciones se explicará a profundidad dichos elementos.</w:t>
      </w:r>
    </w:p>
    <w:p w14:paraId="665AD51B" w14:textId="5ABC42EC" w:rsidR="00BD2EA3" w:rsidRDefault="00B22283" w:rsidP="00BD2EA3">
      <w:pPr>
        <w:keepNext/>
      </w:pPr>
      <w:r>
        <w:rPr>
          <w:noProof/>
          <w:lang w:eastAsia="es-CO"/>
        </w:rPr>
        <w:drawing>
          <wp:inline distT="0" distB="0" distL="0" distR="0" wp14:anchorId="036040CA" wp14:editId="44C2F533">
            <wp:extent cx="5612130" cy="5001895"/>
            <wp:effectExtent l="0" t="0" r="7620" b="825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G- Vista despliegue.bmp"/>
                    <pic:cNvPicPr/>
                  </pic:nvPicPr>
                  <pic:blipFill>
                    <a:blip r:embed="rId24">
                      <a:extLst>
                        <a:ext uri="{28A0092B-C50C-407E-A947-70E740481C1C}">
                          <a14:useLocalDpi xmlns:a14="http://schemas.microsoft.com/office/drawing/2010/main" val="0"/>
                        </a:ext>
                      </a:extLst>
                    </a:blip>
                    <a:stretch>
                      <a:fillRect/>
                    </a:stretch>
                  </pic:blipFill>
                  <pic:spPr>
                    <a:xfrm>
                      <a:off x="0" y="0"/>
                      <a:ext cx="5612130" cy="5001895"/>
                    </a:xfrm>
                    <a:prstGeom prst="rect">
                      <a:avLst/>
                    </a:prstGeom>
                  </pic:spPr>
                </pic:pic>
              </a:graphicData>
            </a:graphic>
          </wp:inline>
        </w:drawing>
      </w:r>
    </w:p>
    <w:p w14:paraId="17EEE4FB" w14:textId="4CF9FFC9" w:rsidR="008026A1" w:rsidRDefault="00BD2EA3" w:rsidP="00BD2EA3">
      <w:pPr>
        <w:pStyle w:val="Descripcin"/>
      </w:pPr>
      <w:bookmarkStart w:id="45" w:name="_Toc457139191"/>
      <w:bookmarkStart w:id="46" w:name="_Toc457367082"/>
      <w:r>
        <w:t xml:space="preserve">Ilustración </w:t>
      </w:r>
      <w:fldSimple w:instr=" SEQ Ilustración \* ARABIC ">
        <w:r w:rsidR="007746CD">
          <w:rPr>
            <w:noProof/>
          </w:rPr>
          <w:t>4</w:t>
        </w:r>
      </w:fldSimple>
      <w:r>
        <w:t xml:space="preserve"> Vista despliegue</w:t>
      </w:r>
      <w:bookmarkEnd w:id="45"/>
      <w:bookmarkEnd w:id="46"/>
    </w:p>
    <w:p w14:paraId="0DB30CB1" w14:textId="6D932265" w:rsidR="00BD2EA3" w:rsidRDefault="00BD2EA3" w:rsidP="00BD2EA3">
      <w:pPr>
        <w:pStyle w:val="Ttulo3"/>
      </w:pPr>
      <w:bookmarkStart w:id="47" w:name="_Toc457139216"/>
      <w:bookmarkStart w:id="48" w:name="_Toc457367037"/>
      <w:r>
        <w:t>Máquina virtual</w:t>
      </w:r>
      <w:bookmarkEnd w:id="47"/>
      <w:bookmarkEnd w:id="48"/>
    </w:p>
    <w:p w14:paraId="409B78A0" w14:textId="66631DC3" w:rsidR="00BD2EA3" w:rsidRDefault="00B22283" w:rsidP="00BD2EA3">
      <w:r>
        <w:t>Se tendrá una máquina virtual asociada a la Pontificia Universidad Javeriana, la cual constará de lo siguiente:</w:t>
      </w:r>
    </w:p>
    <w:p w14:paraId="7D7E03C2" w14:textId="34DADAE6" w:rsidR="00B22283" w:rsidRDefault="00B22283" w:rsidP="00B22283">
      <w:pPr>
        <w:pStyle w:val="Prrafodelista"/>
        <w:numPr>
          <w:ilvl w:val="0"/>
          <w:numId w:val="8"/>
        </w:numPr>
      </w:pPr>
      <w:r>
        <w:t>No Cores (CPU):</w:t>
      </w:r>
    </w:p>
    <w:p w14:paraId="3F62E554" w14:textId="37A6E78F" w:rsidR="00B22283" w:rsidRDefault="00B22283" w:rsidP="00B22283">
      <w:pPr>
        <w:pStyle w:val="Prrafodelista"/>
        <w:numPr>
          <w:ilvl w:val="0"/>
          <w:numId w:val="8"/>
        </w:numPr>
      </w:pPr>
      <w:r>
        <w:t>Espacio en RAM:</w:t>
      </w:r>
    </w:p>
    <w:p w14:paraId="4B0C730F" w14:textId="4D55685F" w:rsidR="00B22283" w:rsidRDefault="00B22283" w:rsidP="00B22283">
      <w:pPr>
        <w:pStyle w:val="Prrafodelista"/>
        <w:numPr>
          <w:ilvl w:val="0"/>
          <w:numId w:val="8"/>
        </w:numPr>
      </w:pPr>
      <w:r>
        <w:t>Espacio en Disco:</w:t>
      </w:r>
    </w:p>
    <w:p w14:paraId="190E1C03" w14:textId="5500CBE7" w:rsidR="00B22283" w:rsidRDefault="00B22283" w:rsidP="00B22283">
      <w:pPr>
        <w:pStyle w:val="Prrafodelista"/>
        <w:numPr>
          <w:ilvl w:val="0"/>
          <w:numId w:val="8"/>
        </w:numPr>
      </w:pPr>
      <w:r>
        <w:t>Sistema operativo: Linux</w:t>
      </w:r>
    </w:p>
    <w:p w14:paraId="6091D0B6" w14:textId="52A9DE74" w:rsidR="00B22283" w:rsidRDefault="00B22283" w:rsidP="00B22283">
      <w:pPr>
        <w:pStyle w:val="Prrafodelista"/>
        <w:numPr>
          <w:ilvl w:val="0"/>
          <w:numId w:val="8"/>
        </w:numPr>
      </w:pPr>
      <w:r>
        <w:t>Puertos TCP usados:</w:t>
      </w:r>
    </w:p>
    <w:p w14:paraId="1A9B4B71" w14:textId="7C1BF387" w:rsidR="00B22283" w:rsidRDefault="00B22283" w:rsidP="00B22283">
      <w:pPr>
        <w:pStyle w:val="Prrafodelista"/>
        <w:numPr>
          <w:ilvl w:val="0"/>
          <w:numId w:val="8"/>
        </w:numPr>
      </w:pPr>
      <w:r>
        <w:t>Servidor en Linux: este contiene la lógica de negocio de la aplicación.</w:t>
      </w:r>
    </w:p>
    <w:p w14:paraId="45074ADC" w14:textId="77E7C535" w:rsidR="00B22283" w:rsidRPr="00BD2EA3" w:rsidRDefault="00B22283" w:rsidP="00B22283">
      <w:pPr>
        <w:pStyle w:val="Prrafodelista"/>
        <w:numPr>
          <w:ilvl w:val="0"/>
          <w:numId w:val="8"/>
        </w:numPr>
      </w:pPr>
      <w:r>
        <w:t>Servido Base de Datos: este contiene la persistencia de la aplicación y las tablas que el software utiliza para ser ejecutado. Utiliza el lenguaje MySQL.</w:t>
      </w:r>
    </w:p>
    <w:p w14:paraId="32DD479C" w14:textId="6E327A0D" w:rsidR="00BD2EA3" w:rsidRDefault="00BD2EA3" w:rsidP="00BD2EA3">
      <w:pPr>
        <w:pStyle w:val="Ttulo3"/>
      </w:pPr>
      <w:bookmarkStart w:id="49" w:name="_Toc457139217"/>
      <w:bookmarkStart w:id="50" w:name="_Toc457367038"/>
      <w:r>
        <w:t>Celular</w:t>
      </w:r>
      <w:bookmarkEnd w:id="49"/>
      <w:bookmarkEnd w:id="50"/>
    </w:p>
    <w:p w14:paraId="350D493B" w14:textId="49988321" w:rsidR="00BD2EA3" w:rsidRDefault="00BD2EA3" w:rsidP="00BD2EA3">
      <w:r>
        <w:t xml:space="preserve">Constará de un </w:t>
      </w:r>
      <w:r w:rsidR="00BC53B6">
        <w:t>dispositivo</w:t>
      </w:r>
      <w:r>
        <w:t xml:space="preserve"> Android con las siguientes características:</w:t>
      </w:r>
    </w:p>
    <w:p w14:paraId="7B09453B" w14:textId="77777777" w:rsidR="00BD2EA3" w:rsidRPr="00545B9A" w:rsidRDefault="00BD2EA3" w:rsidP="00BD2EA3">
      <w:pPr>
        <w:pStyle w:val="Prrafodelista"/>
        <w:numPr>
          <w:ilvl w:val="0"/>
          <w:numId w:val="7"/>
        </w:numPr>
      </w:pPr>
      <w:r w:rsidRPr="00545B9A">
        <w:t>Sistema operativo: Android</w:t>
      </w:r>
      <w:r>
        <w:t xml:space="preserve"> 4.4.4</w:t>
      </w:r>
    </w:p>
    <w:p w14:paraId="2DB1EDA8" w14:textId="77777777" w:rsidR="00BD2EA3" w:rsidRDefault="00BD2EA3" w:rsidP="00BD2EA3">
      <w:pPr>
        <w:pStyle w:val="Prrafodelista"/>
        <w:numPr>
          <w:ilvl w:val="0"/>
          <w:numId w:val="7"/>
        </w:numPr>
      </w:pPr>
      <w:r w:rsidRPr="00545B9A">
        <w:t>Procesador mínimo:</w:t>
      </w:r>
      <w:r>
        <w:t xml:space="preserve"> 1.2 GHz Quad Core</w:t>
      </w:r>
    </w:p>
    <w:p w14:paraId="1DF71E60" w14:textId="77777777" w:rsidR="00BD2EA3" w:rsidRPr="00545B9A" w:rsidRDefault="00BD2EA3" w:rsidP="00BD2EA3">
      <w:pPr>
        <w:pStyle w:val="Prrafodelista"/>
        <w:numPr>
          <w:ilvl w:val="0"/>
          <w:numId w:val="7"/>
        </w:numPr>
      </w:pPr>
      <w:r>
        <w:t>Memoria del sistema: 4.08 GB</w:t>
      </w:r>
    </w:p>
    <w:p w14:paraId="2C550246" w14:textId="77777777" w:rsidR="00BD2EA3" w:rsidRDefault="00BD2EA3" w:rsidP="00BD2EA3">
      <w:pPr>
        <w:pStyle w:val="Prrafodelista"/>
        <w:numPr>
          <w:ilvl w:val="0"/>
          <w:numId w:val="7"/>
        </w:numPr>
      </w:pPr>
      <w:r w:rsidRPr="00545B9A">
        <w:t>Espacio libre en memoria interna del teléfono:</w:t>
      </w:r>
      <w:r>
        <w:t xml:space="preserve"> 11.92 GB</w:t>
      </w:r>
    </w:p>
    <w:p w14:paraId="5444F026" w14:textId="77777777" w:rsidR="00BD2EA3" w:rsidRDefault="00BD2EA3" w:rsidP="00BD2EA3">
      <w:pPr>
        <w:pStyle w:val="Prrafodelista"/>
        <w:numPr>
          <w:ilvl w:val="0"/>
          <w:numId w:val="7"/>
        </w:numPr>
      </w:pPr>
      <w:r>
        <w:t>Memoria interna:</w:t>
      </w:r>
      <w:r w:rsidRPr="00616FC3">
        <w:t xml:space="preserve"> </w:t>
      </w:r>
      <w:r>
        <w:t>16.00 GB</w:t>
      </w:r>
    </w:p>
    <w:p w14:paraId="7AEB53EA" w14:textId="41C0712B" w:rsidR="00BC53B6" w:rsidRDefault="00BC53B6" w:rsidP="00BD2EA3">
      <w:pPr>
        <w:pStyle w:val="Prrafodelista"/>
        <w:numPr>
          <w:ilvl w:val="0"/>
          <w:numId w:val="7"/>
        </w:numPr>
      </w:pPr>
      <w:r>
        <w:t>Cámara frontal: si</w:t>
      </w:r>
    </w:p>
    <w:p w14:paraId="6D553A57" w14:textId="1F666661" w:rsidR="00BC53B6" w:rsidRDefault="00BC53B6" w:rsidP="00BC53B6">
      <w:pPr>
        <w:pStyle w:val="Prrafodelista"/>
        <w:numPr>
          <w:ilvl w:val="0"/>
          <w:numId w:val="7"/>
        </w:numPr>
      </w:pPr>
      <w:r>
        <w:t>Función del GPS: si</w:t>
      </w:r>
    </w:p>
    <w:p w14:paraId="6D8F39C4" w14:textId="30F4EA32" w:rsidR="00C662C6" w:rsidRPr="00BD2EA3" w:rsidRDefault="00BC53B6" w:rsidP="00C662C6">
      <w:pPr>
        <w:pStyle w:val="Prrafodelista"/>
        <w:numPr>
          <w:ilvl w:val="0"/>
          <w:numId w:val="7"/>
        </w:numPr>
      </w:pPr>
      <w:r>
        <w:t xml:space="preserve">APK: archivo ejecutable, </w:t>
      </w:r>
      <w:r w:rsidR="00B22283">
        <w:t>que contiene la aplicación de TAppi con el fin de que el usuario pueda utilizarla.</w:t>
      </w:r>
    </w:p>
    <w:p w14:paraId="4D3D23E2" w14:textId="46725207" w:rsidR="00F9524C" w:rsidRPr="00F9524C" w:rsidRDefault="00F9524C" w:rsidP="00F9524C">
      <w:pPr>
        <w:pStyle w:val="Ttulo2"/>
        <w:rPr>
          <w:rFonts w:eastAsia="Times New Roman"/>
          <w:lang w:val="es-ES_tradnl"/>
        </w:rPr>
      </w:pPr>
      <w:bookmarkStart w:id="51" w:name="_Ref370732558"/>
      <w:bookmarkStart w:id="52" w:name="_Toc455578680"/>
      <w:bookmarkStart w:id="53" w:name="_Toc455579110"/>
      <w:bookmarkStart w:id="54" w:name="_Toc457139218"/>
      <w:bookmarkStart w:id="55" w:name="_Toc457367039"/>
      <w:r w:rsidRPr="00F9524C">
        <w:rPr>
          <w:rFonts w:eastAsia="Times New Roman"/>
          <w:lang w:val="es-ES_tradnl"/>
        </w:rPr>
        <w:t>Vista de Procesos del Sistema</w:t>
      </w:r>
      <w:bookmarkEnd w:id="51"/>
      <w:bookmarkEnd w:id="52"/>
      <w:bookmarkEnd w:id="53"/>
      <w:bookmarkEnd w:id="54"/>
      <w:bookmarkEnd w:id="55"/>
    </w:p>
    <w:p w14:paraId="2AC19F73" w14:textId="5946529C" w:rsidR="00B64A00" w:rsidRDefault="00B64A00" w:rsidP="00B64A00">
      <w:pPr>
        <w:rPr>
          <w:lang w:val="es-ES_tradnl"/>
        </w:rPr>
      </w:pPr>
      <w:r>
        <w:rPr>
          <w:lang w:val="es-ES_tradnl"/>
        </w:rPr>
        <w:t>A continuación, se describe en detalle el proceso de un usuario que navega a través de la aplicación.</w:t>
      </w:r>
    </w:p>
    <w:p w14:paraId="2CC77E66" w14:textId="352936EB" w:rsidR="005F7890" w:rsidRDefault="005F7890" w:rsidP="005F7890">
      <w:pPr>
        <w:pStyle w:val="Ttulo3"/>
        <w:rPr>
          <w:lang w:val="es-ES_tradnl"/>
        </w:rPr>
      </w:pPr>
      <w:bookmarkStart w:id="56" w:name="_Toc457367040"/>
      <w:r>
        <w:rPr>
          <w:lang w:val="es-ES_tradnl"/>
        </w:rPr>
        <w:t xml:space="preserve">Vista </w:t>
      </w:r>
      <w:r w:rsidR="00100EB1">
        <w:rPr>
          <w:lang w:val="es-ES_tradnl"/>
        </w:rPr>
        <w:t>procesos del sistema u</w:t>
      </w:r>
      <w:r>
        <w:rPr>
          <w:lang w:val="es-ES_tradnl"/>
        </w:rPr>
        <w:t>suario paciente</w:t>
      </w:r>
      <w:bookmarkEnd w:id="56"/>
    </w:p>
    <w:p w14:paraId="763B3D1B" w14:textId="743514C2" w:rsidR="000104C3" w:rsidRDefault="0078717E" w:rsidP="00B64A00">
      <w:pPr>
        <w:rPr>
          <w:lang w:val="es-ES_tradnl"/>
        </w:rPr>
      </w:pPr>
      <w:r>
        <w:rPr>
          <w:lang w:val="es-ES_tradnl"/>
        </w:rPr>
        <w:t xml:space="preserve">En primera instancia aparecerá la pantalla principal la cual brinda la opción entre crear una cuenta nueva o ingresar con una ya creada. Esta pantalla también permite el ingreso por medio de cuentas de Facebook o Google+. </w:t>
      </w:r>
      <w:r w:rsidR="0005271A">
        <w:rPr>
          <w:lang w:val="es-ES_tradnl"/>
        </w:rPr>
        <w:t xml:space="preserve">En caso de que el usuario ingrese de forma correcta sus datos, </w:t>
      </w:r>
      <w:r w:rsidR="000104C3">
        <w:rPr>
          <w:lang w:val="es-ES_tradnl"/>
        </w:rPr>
        <w:t xml:space="preserve">la aplicación permite escoger entre </w:t>
      </w:r>
      <w:r w:rsidR="00100EB1">
        <w:rPr>
          <w:lang w:val="es-ES_tradnl"/>
        </w:rPr>
        <w:t>5</w:t>
      </w:r>
      <w:r w:rsidR="000104C3">
        <w:rPr>
          <w:lang w:val="es-ES_tradnl"/>
        </w:rPr>
        <w:t xml:space="preserve"> opciones:</w:t>
      </w:r>
    </w:p>
    <w:p w14:paraId="12082EE5" w14:textId="2388D3CB" w:rsidR="000104C3" w:rsidRDefault="000104C3" w:rsidP="000104C3">
      <w:pPr>
        <w:pStyle w:val="Prrafodelista"/>
        <w:numPr>
          <w:ilvl w:val="0"/>
          <w:numId w:val="6"/>
        </w:numPr>
        <w:rPr>
          <w:lang w:val="es-ES_tradnl"/>
        </w:rPr>
      </w:pPr>
      <w:r>
        <w:rPr>
          <w:lang w:val="es-ES_tradnl"/>
        </w:rPr>
        <w:t>Ingresar síntomas</w:t>
      </w:r>
    </w:p>
    <w:p w14:paraId="5331CBD7" w14:textId="6AA7224F" w:rsidR="00100EB1" w:rsidRDefault="00100EB1" w:rsidP="000104C3">
      <w:pPr>
        <w:pStyle w:val="Prrafodelista"/>
        <w:numPr>
          <w:ilvl w:val="0"/>
          <w:numId w:val="6"/>
        </w:numPr>
        <w:rPr>
          <w:lang w:val="es-ES_tradnl"/>
        </w:rPr>
      </w:pPr>
      <w:r>
        <w:rPr>
          <w:lang w:val="es-ES_tradnl"/>
        </w:rPr>
        <w:t>Familiares</w:t>
      </w:r>
    </w:p>
    <w:p w14:paraId="2EC4D104" w14:textId="4F43BF53" w:rsidR="000104C3" w:rsidRDefault="00100EB1" w:rsidP="00143CF5">
      <w:pPr>
        <w:pStyle w:val="Prrafodelista"/>
        <w:numPr>
          <w:ilvl w:val="0"/>
          <w:numId w:val="6"/>
        </w:numPr>
        <w:rPr>
          <w:lang w:val="es-ES_tradnl"/>
        </w:rPr>
      </w:pPr>
      <w:r>
        <w:rPr>
          <w:lang w:val="es-ES_tradnl"/>
        </w:rPr>
        <w:t>Cuenta</w:t>
      </w:r>
    </w:p>
    <w:p w14:paraId="750FB12F" w14:textId="7D9311A7" w:rsidR="00100EB1" w:rsidRPr="00143CF5" w:rsidRDefault="00100EB1" w:rsidP="00143CF5">
      <w:pPr>
        <w:pStyle w:val="Prrafodelista"/>
        <w:numPr>
          <w:ilvl w:val="0"/>
          <w:numId w:val="6"/>
        </w:numPr>
        <w:rPr>
          <w:lang w:val="es-ES_tradnl"/>
        </w:rPr>
      </w:pPr>
      <w:r>
        <w:rPr>
          <w:lang w:val="es-ES_tradnl"/>
        </w:rPr>
        <w:t>Ayuda</w:t>
      </w:r>
    </w:p>
    <w:p w14:paraId="65877F8B" w14:textId="0AB9D85F" w:rsidR="000104C3" w:rsidRDefault="00100EB1" w:rsidP="000104C3">
      <w:pPr>
        <w:pStyle w:val="Prrafodelista"/>
        <w:numPr>
          <w:ilvl w:val="0"/>
          <w:numId w:val="6"/>
        </w:numPr>
        <w:rPr>
          <w:lang w:val="es-ES_tradnl"/>
        </w:rPr>
      </w:pPr>
      <w:r>
        <w:rPr>
          <w:lang w:val="es-ES_tradnl"/>
        </w:rPr>
        <w:t>Salir</w:t>
      </w:r>
    </w:p>
    <w:p w14:paraId="08408580" w14:textId="5AFF3715" w:rsidR="002D1DAE" w:rsidRPr="00D11A0B" w:rsidRDefault="000104C3" w:rsidP="00E83516">
      <w:pPr>
        <w:rPr>
          <w:lang w:val="es-ES_tradnl"/>
        </w:rPr>
        <w:sectPr w:rsidR="002D1DAE" w:rsidRPr="00D11A0B" w:rsidSect="008026A1">
          <w:pgSz w:w="12240" w:h="15840"/>
          <w:pgMar w:top="1417" w:right="1701" w:bottom="1417" w:left="1701" w:header="708" w:footer="708" w:gutter="0"/>
          <w:cols w:space="708"/>
          <w:titlePg/>
          <w:docGrid w:linePitch="360"/>
        </w:sectPr>
      </w:pPr>
      <w:r>
        <w:rPr>
          <w:lang w:val="es-ES_tradnl"/>
        </w:rPr>
        <w:t>Cada uno de estas opciones serán explicadas con mayor detalle más adelante. El ciclo finaliza cuando el usuario decide dejar de navegar en</w:t>
      </w:r>
      <w:r w:rsidR="00D11A0B">
        <w:rPr>
          <w:lang w:val="es-ES_tradnl"/>
        </w:rPr>
        <w:t xml:space="preserve"> la aplicación</w:t>
      </w:r>
    </w:p>
    <w:p w14:paraId="7AAFE41C" w14:textId="599B0AB9" w:rsidR="009954BE" w:rsidRDefault="007E2BE6" w:rsidP="00C83B47">
      <w:pPr>
        <w:rPr>
          <w:rFonts w:eastAsia="DejaVu Sans"/>
          <w:lang w:val="es-ES"/>
        </w:rPr>
      </w:pPr>
      <w:r>
        <w:rPr>
          <w:noProof/>
          <w:lang w:eastAsia="es-CO"/>
        </w:rPr>
        <w:drawing>
          <wp:inline distT="0" distB="0" distL="0" distR="0" wp14:anchorId="2BF74FB9" wp14:editId="7AA9F0DB">
            <wp:extent cx="5612130" cy="266827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2668270"/>
                    </a:xfrm>
                    <a:prstGeom prst="rect">
                      <a:avLst/>
                    </a:prstGeom>
                  </pic:spPr>
                </pic:pic>
              </a:graphicData>
            </a:graphic>
          </wp:inline>
        </w:drawing>
      </w:r>
    </w:p>
    <w:p w14:paraId="409FF609" w14:textId="3F1018D7" w:rsidR="00E253A2" w:rsidRDefault="00E253A2" w:rsidP="00E253A2">
      <w:pPr>
        <w:pStyle w:val="Ttulo3"/>
        <w:rPr>
          <w:lang w:val="es-ES"/>
        </w:rPr>
      </w:pPr>
      <w:bookmarkStart w:id="57" w:name="_Toc457139226"/>
      <w:bookmarkStart w:id="58" w:name="_Toc457367041"/>
      <w:bookmarkStart w:id="59" w:name="_Toc455578681"/>
      <w:bookmarkStart w:id="60" w:name="_Toc455579111"/>
      <w:bookmarkEnd w:id="57"/>
      <w:r>
        <w:rPr>
          <w:lang w:val="es-ES"/>
        </w:rPr>
        <w:t>Vista procesos del sistema usuario médico</w:t>
      </w:r>
      <w:bookmarkEnd w:id="58"/>
    </w:p>
    <w:p w14:paraId="63C6B363" w14:textId="2FB1444C" w:rsidR="003E60B8" w:rsidRDefault="0078717E" w:rsidP="003E60B8">
      <w:pPr>
        <w:rPr>
          <w:lang w:val="es-ES_tradnl"/>
        </w:rPr>
      </w:pPr>
      <w:r>
        <w:rPr>
          <w:lang w:val="es-ES_tradnl"/>
        </w:rPr>
        <w:t xml:space="preserve">En primera instancia aparecerá la pantalla principal la cual brinda la opción entre crear una cuenta nueva o ingresar con una ya creada. Esta pantalla también permite el ingreso por medio de cuentas de Facebook o Google+. </w:t>
      </w:r>
      <w:r w:rsidR="003E60B8">
        <w:rPr>
          <w:lang w:val="es-ES_tradnl"/>
        </w:rPr>
        <w:t>En caso de que el usuario ingrese de forma correcta sus datos, la aplicación permite escoger entre 5 opciones:</w:t>
      </w:r>
    </w:p>
    <w:p w14:paraId="289CB4A5" w14:textId="6B1C491B" w:rsidR="003E60B8" w:rsidRDefault="00AF2D94" w:rsidP="00AF2D94">
      <w:pPr>
        <w:pStyle w:val="Prrafodelista"/>
        <w:numPr>
          <w:ilvl w:val="0"/>
          <w:numId w:val="6"/>
        </w:numPr>
        <w:rPr>
          <w:lang w:val="es-ES_tradnl"/>
        </w:rPr>
      </w:pPr>
      <w:r>
        <w:rPr>
          <w:lang w:val="es-ES_tradnl"/>
        </w:rPr>
        <w:t>Consultar paciente</w:t>
      </w:r>
    </w:p>
    <w:p w14:paraId="62FD958F" w14:textId="4BC0C86A" w:rsidR="00AF2D94" w:rsidRDefault="00AF2D94" w:rsidP="00AF2D94">
      <w:pPr>
        <w:pStyle w:val="Prrafodelista"/>
        <w:numPr>
          <w:ilvl w:val="0"/>
          <w:numId w:val="6"/>
        </w:numPr>
        <w:rPr>
          <w:lang w:val="es-ES_tradnl"/>
        </w:rPr>
      </w:pPr>
      <w:r>
        <w:rPr>
          <w:lang w:val="es-ES_tradnl"/>
        </w:rPr>
        <w:t>Nuevo paciente</w:t>
      </w:r>
    </w:p>
    <w:p w14:paraId="1ECAE4C0" w14:textId="77777777" w:rsidR="003E60B8" w:rsidRDefault="003E60B8" w:rsidP="003E60B8">
      <w:pPr>
        <w:pStyle w:val="Prrafodelista"/>
        <w:numPr>
          <w:ilvl w:val="0"/>
          <w:numId w:val="6"/>
        </w:numPr>
        <w:rPr>
          <w:lang w:val="es-ES_tradnl"/>
        </w:rPr>
      </w:pPr>
      <w:r>
        <w:rPr>
          <w:lang w:val="es-ES_tradnl"/>
        </w:rPr>
        <w:t>Cuenta</w:t>
      </w:r>
    </w:p>
    <w:p w14:paraId="68B6662D" w14:textId="77777777" w:rsidR="003E60B8" w:rsidRPr="00143CF5" w:rsidRDefault="003E60B8" w:rsidP="003E60B8">
      <w:pPr>
        <w:pStyle w:val="Prrafodelista"/>
        <w:numPr>
          <w:ilvl w:val="0"/>
          <w:numId w:val="6"/>
        </w:numPr>
        <w:rPr>
          <w:lang w:val="es-ES_tradnl"/>
        </w:rPr>
      </w:pPr>
      <w:r>
        <w:rPr>
          <w:lang w:val="es-ES_tradnl"/>
        </w:rPr>
        <w:t>Ayuda</w:t>
      </w:r>
    </w:p>
    <w:p w14:paraId="387AB0AD" w14:textId="77777777" w:rsidR="003E60B8" w:rsidRDefault="003E60B8" w:rsidP="003E60B8">
      <w:pPr>
        <w:pStyle w:val="Prrafodelista"/>
        <w:numPr>
          <w:ilvl w:val="0"/>
          <w:numId w:val="6"/>
        </w:numPr>
        <w:rPr>
          <w:lang w:val="es-ES_tradnl"/>
        </w:rPr>
      </w:pPr>
      <w:r>
        <w:rPr>
          <w:lang w:val="es-ES_tradnl"/>
        </w:rPr>
        <w:t>Salir</w:t>
      </w:r>
    </w:p>
    <w:p w14:paraId="55D8BF01" w14:textId="5F946CAB" w:rsidR="003E60B8" w:rsidRDefault="003E60B8" w:rsidP="00E83516">
      <w:pPr>
        <w:rPr>
          <w:lang w:val="es-ES_tradnl"/>
        </w:rPr>
      </w:pPr>
      <w:r>
        <w:rPr>
          <w:lang w:val="es-ES_tradnl"/>
        </w:rPr>
        <w:t>Cada uno de estas opciones serán explicadas con mayor detalle más adelante. El ciclo finaliza cuando el usuario decide dejar de navegar en la aplicación.</w:t>
      </w:r>
    </w:p>
    <w:p w14:paraId="5C19C159" w14:textId="6C9ED2FB" w:rsidR="003E60B8" w:rsidRDefault="003E60B8" w:rsidP="003E60B8">
      <w:pPr>
        <w:ind w:left="360"/>
        <w:rPr>
          <w:lang w:val="es-ES_tradnl"/>
        </w:rPr>
      </w:pPr>
      <w:r>
        <w:rPr>
          <w:noProof/>
          <w:lang w:eastAsia="es-CO"/>
        </w:rPr>
        <w:drawing>
          <wp:inline distT="0" distB="0" distL="0" distR="0" wp14:anchorId="600FC42F" wp14:editId="52A0C014">
            <wp:extent cx="5612130" cy="2668270"/>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2668270"/>
                    </a:xfrm>
                    <a:prstGeom prst="rect">
                      <a:avLst/>
                    </a:prstGeom>
                  </pic:spPr>
                </pic:pic>
              </a:graphicData>
            </a:graphic>
          </wp:inline>
        </w:drawing>
      </w:r>
    </w:p>
    <w:p w14:paraId="60DBF5C1" w14:textId="278F735E" w:rsidR="00EA36F0" w:rsidRDefault="00EA36F0" w:rsidP="00EA36F0">
      <w:pPr>
        <w:pStyle w:val="Ttulo3"/>
        <w:rPr>
          <w:lang w:val="es-ES"/>
        </w:rPr>
      </w:pPr>
      <w:bookmarkStart w:id="61" w:name="_Toc457367049"/>
      <w:r>
        <w:rPr>
          <w:lang w:val="es-ES"/>
        </w:rPr>
        <w:t>Vista procesos del sistema usuario administrador</w:t>
      </w:r>
      <w:bookmarkEnd w:id="61"/>
    </w:p>
    <w:p w14:paraId="20F9306D" w14:textId="0C426A1B" w:rsidR="0078717E" w:rsidRDefault="0078717E" w:rsidP="0078717E">
      <w:pPr>
        <w:rPr>
          <w:lang w:val="es-ES_tradnl"/>
        </w:rPr>
      </w:pPr>
      <w:r>
        <w:rPr>
          <w:lang w:val="es-ES_tradnl"/>
        </w:rPr>
        <w:t>En primera instancia aparecerá la pantalla principal la cual brinda la opción entre crear una cuenta nueva o ingresar con una ya creada. Esta pantalla también permite el ingreso por medio de cuentas de Facebook o Google+. En caso de que el usuario ingrese de forma correcta sus datos, la aplicación permite escoger entre 5 opciones:</w:t>
      </w:r>
    </w:p>
    <w:p w14:paraId="12C38391" w14:textId="4DE0192F" w:rsidR="0078717E" w:rsidRDefault="0078717E" w:rsidP="0078717E">
      <w:pPr>
        <w:pStyle w:val="Prrafodelista"/>
        <w:numPr>
          <w:ilvl w:val="0"/>
          <w:numId w:val="6"/>
        </w:numPr>
        <w:rPr>
          <w:lang w:val="es-ES_tradnl"/>
        </w:rPr>
      </w:pPr>
      <w:r>
        <w:rPr>
          <w:lang w:val="es-ES_tradnl"/>
        </w:rPr>
        <w:t>Administrar cuentas</w:t>
      </w:r>
    </w:p>
    <w:p w14:paraId="64608C7C" w14:textId="77777777" w:rsidR="0078717E" w:rsidRDefault="0078717E" w:rsidP="0078717E">
      <w:pPr>
        <w:pStyle w:val="Prrafodelista"/>
        <w:numPr>
          <w:ilvl w:val="0"/>
          <w:numId w:val="6"/>
        </w:numPr>
        <w:rPr>
          <w:lang w:val="es-ES_tradnl"/>
        </w:rPr>
      </w:pPr>
      <w:r>
        <w:rPr>
          <w:lang w:val="es-ES_tradnl"/>
        </w:rPr>
        <w:t>Cuenta</w:t>
      </w:r>
    </w:p>
    <w:p w14:paraId="66FA4D6E" w14:textId="77777777" w:rsidR="0078717E" w:rsidRPr="00143CF5" w:rsidRDefault="0078717E" w:rsidP="0078717E">
      <w:pPr>
        <w:pStyle w:val="Prrafodelista"/>
        <w:numPr>
          <w:ilvl w:val="0"/>
          <w:numId w:val="6"/>
        </w:numPr>
        <w:rPr>
          <w:lang w:val="es-ES_tradnl"/>
        </w:rPr>
      </w:pPr>
      <w:r>
        <w:rPr>
          <w:lang w:val="es-ES_tradnl"/>
        </w:rPr>
        <w:t>Ayuda</w:t>
      </w:r>
    </w:p>
    <w:p w14:paraId="2B7973BE" w14:textId="77777777" w:rsidR="0078717E" w:rsidRDefault="0078717E" w:rsidP="0078717E">
      <w:pPr>
        <w:pStyle w:val="Prrafodelista"/>
        <w:numPr>
          <w:ilvl w:val="0"/>
          <w:numId w:val="6"/>
        </w:numPr>
        <w:rPr>
          <w:lang w:val="es-ES_tradnl"/>
        </w:rPr>
      </w:pPr>
      <w:r>
        <w:rPr>
          <w:lang w:val="es-ES_tradnl"/>
        </w:rPr>
        <w:t>Salir</w:t>
      </w:r>
    </w:p>
    <w:p w14:paraId="6D5A0062" w14:textId="77777777" w:rsidR="0078717E" w:rsidRDefault="0078717E" w:rsidP="0078717E">
      <w:pPr>
        <w:rPr>
          <w:lang w:val="es-ES_tradnl"/>
        </w:rPr>
      </w:pPr>
      <w:r>
        <w:rPr>
          <w:lang w:val="es-ES_tradnl"/>
        </w:rPr>
        <w:t>Cada uno de estas opciones serán explicadas con mayor detalle más adelante. El ciclo finaliza cuando el usuario decide dejar de navegar en la aplicación.</w:t>
      </w:r>
    </w:p>
    <w:p w14:paraId="716FDB8E" w14:textId="77777777" w:rsidR="00EA36F0" w:rsidRDefault="00EA36F0" w:rsidP="00EA36F0">
      <w:pPr>
        <w:rPr>
          <w:lang w:val="es-ES"/>
        </w:rPr>
      </w:pPr>
    </w:p>
    <w:p w14:paraId="5E7005FA" w14:textId="2C3CD8E9" w:rsidR="00EA36F0" w:rsidRDefault="00EA36F0" w:rsidP="00EA36F0">
      <w:pPr>
        <w:rPr>
          <w:rFonts w:eastAsia="DejaVu Sans"/>
          <w:lang w:val="es-ES"/>
        </w:rPr>
      </w:pPr>
      <w:r>
        <w:rPr>
          <w:noProof/>
          <w:lang w:eastAsia="es-CO"/>
        </w:rPr>
        <w:drawing>
          <wp:inline distT="0" distB="0" distL="0" distR="0" wp14:anchorId="56E3C612" wp14:editId="7B328C22">
            <wp:extent cx="5612130" cy="2854960"/>
            <wp:effectExtent l="0" t="0" r="762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2854960"/>
                    </a:xfrm>
                    <a:prstGeom prst="rect">
                      <a:avLst/>
                    </a:prstGeom>
                  </pic:spPr>
                </pic:pic>
              </a:graphicData>
            </a:graphic>
          </wp:inline>
        </w:drawing>
      </w:r>
      <w:r>
        <w:rPr>
          <w:rFonts w:eastAsia="DejaVu Sans"/>
          <w:lang w:val="es-ES"/>
        </w:rPr>
        <w:t xml:space="preserve"> </w:t>
      </w:r>
    </w:p>
    <w:p w14:paraId="496AEF9D" w14:textId="0348C8EB" w:rsidR="00E253A2" w:rsidRDefault="00E253A2" w:rsidP="00E253A2">
      <w:pPr>
        <w:pStyle w:val="Ttulo3"/>
        <w:rPr>
          <w:lang w:val="es-ES"/>
        </w:rPr>
      </w:pPr>
      <w:bookmarkStart w:id="62" w:name="_Toc457367042"/>
      <w:r>
        <w:rPr>
          <w:lang w:val="es-ES"/>
        </w:rPr>
        <w:t>Crear usuario</w:t>
      </w:r>
      <w:bookmarkEnd w:id="62"/>
    </w:p>
    <w:p w14:paraId="2393D08F" w14:textId="217DC1FE" w:rsidR="00EE39CE" w:rsidRPr="00EE39CE" w:rsidRDefault="00EE39CE" w:rsidP="00EE39CE">
      <w:pPr>
        <w:rPr>
          <w:lang w:val="es-ES"/>
        </w:rPr>
      </w:pPr>
      <w:r>
        <w:rPr>
          <w:lang w:val="es-ES"/>
        </w:rPr>
        <w:t>Cuando un nuevo usuario quiere crear un perfil completamente nuevo, sin importar si es usuario paciente o usuario médico, el usuario debe completar sus datos sin dejar casillas vacías. Posteriormente, la información ingresada será validada y almacenada en la base de datos.</w:t>
      </w:r>
    </w:p>
    <w:p w14:paraId="79A091A5" w14:textId="6BB4B7AF" w:rsidR="00EE39CE" w:rsidRPr="00EE39CE" w:rsidRDefault="00EE39CE" w:rsidP="00EE39CE">
      <w:pPr>
        <w:rPr>
          <w:lang w:val="es-ES"/>
        </w:rPr>
      </w:pPr>
      <w:r>
        <w:rPr>
          <w:noProof/>
          <w:lang w:eastAsia="es-CO"/>
        </w:rPr>
        <w:drawing>
          <wp:inline distT="0" distB="0" distL="0" distR="0" wp14:anchorId="0EF7954F" wp14:editId="4A15EF63">
            <wp:extent cx="5612130" cy="2600325"/>
            <wp:effectExtent l="0" t="0" r="7620"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2600325"/>
                    </a:xfrm>
                    <a:prstGeom prst="rect">
                      <a:avLst/>
                    </a:prstGeom>
                  </pic:spPr>
                </pic:pic>
              </a:graphicData>
            </a:graphic>
          </wp:inline>
        </w:drawing>
      </w:r>
    </w:p>
    <w:p w14:paraId="22B7A66C" w14:textId="5EC577B7" w:rsidR="00E253A2" w:rsidRDefault="00E253A2" w:rsidP="00E253A2">
      <w:pPr>
        <w:pStyle w:val="Ttulo3"/>
        <w:rPr>
          <w:lang w:val="es-ES"/>
        </w:rPr>
      </w:pPr>
      <w:bookmarkStart w:id="63" w:name="_Toc457139225"/>
      <w:bookmarkStart w:id="64" w:name="_Toc457367043"/>
      <w:r>
        <w:rPr>
          <w:lang w:val="es-ES"/>
        </w:rPr>
        <w:t>Editar información de usuario</w:t>
      </w:r>
      <w:bookmarkEnd w:id="63"/>
      <w:bookmarkEnd w:id="64"/>
    </w:p>
    <w:p w14:paraId="588E8FA1" w14:textId="61DEF891" w:rsidR="00EE39CE" w:rsidRDefault="00E83516" w:rsidP="00EE39CE">
      <w:pPr>
        <w:rPr>
          <w:lang w:val="es-ES"/>
        </w:rPr>
      </w:pPr>
      <w:r>
        <w:rPr>
          <w:lang w:val="es-ES"/>
        </w:rPr>
        <w:t>El proceso para editar la informaci</w:t>
      </w:r>
      <w:r w:rsidR="00DB33D4">
        <w:rPr>
          <w:lang w:val="es-ES"/>
        </w:rPr>
        <w:t>ón de un usuario paciente,</w:t>
      </w:r>
      <w:r>
        <w:rPr>
          <w:lang w:val="es-ES"/>
        </w:rPr>
        <w:t xml:space="preserve"> médico </w:t>
      </w:r>
      <w:r w:rsidR="00DB33D4">
        <w:rPr>
          <w:lang w:val="es-ES"/>
        </w:rPr>
        <w:t xml:space="preserve">o administrador </w:t>
      </w:r>
      <w:r>
        <w:rPr>
          <w:lang w:val="es-ES"/>
        </w:rPr>
        <w:t xml:space="preserve">inicia al ingresar en la opción </w:t>
      </w:r>
      <w:r w:rsidRPr="00E83516">
        <w:rPr>
          <w:i/>
          <w:lang w:val="es-ES"/>
        </w:rPr>
        <w:t>Cuent</w:t>
      </w:r>
      <w:r>
        <w:rPr>
          <w:i/>
          <w:lang w:val="es-ES"/>
        </w:rPr>
        <w:t xml:space="preserve">a, </w:t>
      </w:r>
      <w:r>
        <w:rPr>
          <w:lang w:val="es-ES"/>
        </w:rPr>
        <w:t>el usuario podrá cambiar sólo sus datos o cambiar su foto de perfil. En caso de que los datos sean ingresados correctamente</w:t>
      </w:r>
      <w:r w:rsidR="00135116">
        <w:rPr>
          <w:lang w:val="es-ES"/>
        </w:rPr>
        <w:t>, se actualizará la información del usuario en la base de datos de TAppi.</w:t>
      </w:r>
    </w:p>
    <w:p w14:paraId="0A6EDF6C" w14:textId="6E397342" w:rsidR="00B64AB2" w:rsidRPr="00EE39CE" w:rsidRDefault="00E14A03" w:rsidP="00EE39CE">
      <w:pPr>
        <w:rPr>
          <w:lang w:val="es-ES"/>
        </w:rPr>
      </w:pPr>
      <w:r>
        <w:rPr>
          <w:noProof/>
          <w:lang w:eastAsia="es-CO"/>
        </w:rPr>
        <w:drawing>
          <wp:inline distT="0" distB="0" distL="0" distR="0" wp14:anchorId="2D07AC14" wp14:editId="190CF9E3">
            <wp:extent cx="5612130" cy="232537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2325370"/>
                    </a:xfrm>
                    <a:prstGeom prst="rect">
                      <a:avLst/>
                    </a:prstGeom>
                  </pic:spPr>
                </pic:pic>
              </a:graphicData>
            </a:graphic>
          </wp:inline>
        </w:drawing>
      </w:r>
    </w:p>
    <w:p w14:paraId="00CDC9B5" w14:textId="596BCE2B" w:rsidR="0062136E" w:rsidRDefault="0062136E" w:rsidP="00E253A2">
      <w:pPr>
        <w:pStyle w:val="Ttulo3"/>
        <w:rPr>
          <w:lang w:val="es-ES"/>
        </w:rPr>
      </w:pPr>
      <w:bookmarkStart w:id="65" w:name="_Toc457139220"/>
      <w:bookmarkStart w:id="66" w:name="_Toc457367044"/>
      <w:r>
        <w:rPr>
          <w:lang w:val="es-ES"/>
        </w:rPr>
        <w:t>Ingresar síntomas</w:t>
      </w:r>
      <w:bookmarkEnd w:id="65"/>
      <w:bookmarkEnd w:id="66"/>
    </w:p>
    <w:p w14:paraId="17D13445" w14:textId="456F85CA" w:rsidR="00E14A03" w:rsidRDefault="00135116" w:rsidP="00E14A03">
      <w:pPr>
        <w:rPr>
          <w:lang w:val="es-ES"/>
        </w:rPr>
      </w:pPr>
      <w:r>
        <w:rPr>
          <w:lang w:val="es-ES"/>
        </w:rPr>
        <w:t xml:space="preserve">EL proceso de ingresar síntomas para un usuario paciente, inicia al oprimir el botón de </w:t>
      </w:r>
      <w:r>
        <w:rPr>
          <w:i/>
          <w:lang w:val="es-ES"/>
        </w:rPr>
        <w:t xml:space="preserve">Ingresar síntomas, </w:t>
      </w:r>
      <w:r>
        <w:rPr>
          <w:lang w:val="es-ES"/>
        </w:rPr>
        <w:t xml:space="preserve">es importante resaltar que </w:t>
      </w:r>
      <w:r w:rsidR="003B64D6">
        <w:rPr>
          <w:lang w:val="es-ES"/>
        </w:rPr>
        <w:t xml:space="preserve">de acuerdo al nivel de conocimiento del usuario se le mostrará de diferente manera la información. El usuario debe activar el GPS de su </w:t>
      </w:r>
      <w:r w:rsidR="003B64D6">
        <w:rPr>
          <w:i/>
          <w:lang w:val="es-ES"/>
        </w:rPr>
        <w:t xml:space="preserve">smartphone </w:t>
      </w:r>
      <w:r w:rsidR="003B64D6">
        <w:rPr>
          <w:lang w:val="es-ES"/>
        </w:rPr>
        <w:t>en caso de que esté desactivado. Cuando el usuario finaliza el ingreso de síntomas, la aplicación le mostrará una priorización de Triage tentativa y una lista de hospitales más cercanos de acuerdo a su posición geográfica.</w:t>
      </w:r>
    </w:p>
    <w:p w14:paraId="0D089B9C" w14:textId="16C301AB" w:rsidR="00E14A03" w:rsidRPr="00E14A03" w:rsidRDefault="00E14A03" w:rsidP="00E14A03">
      <w:pPr>
        <w:rPr>
          <w:lang w:val="es-ES"/>
        </w:rPr>
      </w:pPr>
      <w:r>
        <w:rPr>
          <w:noProof/>
          <w:lang w:eastAsia="es-CO"/>
        </w:rPr>
        <w:drawing>
          <wp:inline distT="0" distB="0" distL="0" distR="0" wp14:anchorId="5223B863" wp14:editId="747C88FB">
            <wp:extent cx="5612130" cy="2383155"/>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2383155"/>
                    </a:xfrm>
                    <a:prstGeom prst="rect">
                      <a:avLst/>
                    </a:prstGeom>
                  </pic:spPr>
                </pic:pic>
              </a:graphicData>
            </a:graphic>
          </wp:inline>
        </w:drawing>
      </w:r>
    </w:p>
    <w:p w14:paraId="076A0824" w14:textId="05E09369" w:rsidR="00391A36" w:rsidRDefault="00391A36" w:rsidP="00E253A2">
      <w:pPr>
        <w:pStyle w:val="Ttulo3"/>
        <w:rPr>
          <w:lang w:val="es-ES"/>
        </w:rPr>
      </w:pPr>
      <w:bookmarkStart w:id="67" w:name="_Toc457139221"/>
      <w:bookmarkStart w:id="68" w:name="_Toc457367045"/>
      <w:r>
        <w:rPr>
          <w:lang w:val="es-ES"/>
        </w:rPr>
        <w:t>Ingresar antecedentes familiares</w:t>
      </w:r>
      <w:bookmarkEnd w:id="67"/>
      <w:bookmarkEnd w:id="68"/>
    </w:p>
    <w:p w14:paraId="1383DB45" w14:textId="65E2DFEF" w:rsidR="00E14A03" w:rsidRDefault="00917D9C" w:rsidP="00E14A03">
      <w:pPr>
        <w:rPr>
          <w:lang w:val="es-ES"/>
        </w:rPr>
      </w:pPr>
      <w:r>
        <w:rPr>
          <w:lang w:val="es-ES"/>
        </w:rPr>
        <w:t xml:space="preserve">Dentro del proceso de edición de datos, el usuario paciente puede editar sus antecedentes familiares para ayudar a la aplicación a generar una priorización tentativa con mayor precisión. El proceso inicia dentro de la pantalla </w:t>
      </w:r>
      <w:r w:rsidRPr="00917D9C">
        <w:rPr>
          <w:i/>
          <w:lang w:val="es-ES"/>
        </w:rPr>
        <w:t>Cuenta</w:t>
      </w:r>
      <w:r>
        <w:rPr>
          <w:i/>
          <w:lang w:val="es-ES"/>
        </w:rPr>
        <w:t xml:space="preserve">/ Antecedentes familiares </w:t>
      </w:r>
      <w:r>
        <w:rPr>
          <w:lang w:val="es-ES"/>
        </w:rPr>
        <w:t>en donde el usuario podrá ingresar los antecedentes familiares tales como hipertensión o diabetes. Una vez que ha completado esta información, esta se guardará en la base de datos de TAppi.</w:t>
      </w:r>
    </w:p>
    <w:p w14:paraId="4AEAFDA9" w14:textId="07638E67" w:rsidR="00E14A03" w:rsidRPr="00E14A03" w:rsidRDefault="00E14A03" w:rsidP="00E14A03">
      <w:pPr>
        <w:rPr>
          <w:lang w:val="es-ES"/>
        </w:rPr>
      </w:pPr>
      <w:r>
        <w:rPr>
          <w:noProof/>
          <w:lang w:eastAsia="es-CO"/>
        </w:rPr>
        <w:drawing>
          <wp:inline distT="0" distB="0" distL="0" distR="0" wp14:anchorId="7EF4C284" wp14:editId="4CECAC0E">
            <wp:extent cx="5612130" cy="2507615"/>
            <wp:effectExtent l="0" t="0" r="7620"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2507615"/>
                    </a:xfrm>
                    <a:prstGeom prst="rect">
                      <a:avLst/>
                    </a:prstGeom>
                  </pic:spPr>
                </pic:pic>
              </a:graphicData>
            </a:graphic>
          </wp:inline>
        </w:drawing>
      </w:r>
    </w:p>
    <w:p w14:paraId="5A0B1ACF" w14:textId="7F2ADF57" w:rsidR="00391A36" w:rsidRDefault="00391A36" w:rsidP="00E253A2">
      <w:pPr>
        <w:pStyle w:val="Ttulo3"/>
        <w:rPr>
          <w:lang w:val="es-ES"/>
        </w:rPr>
      </w:pPr>
      <w:bookmarkStart w:id="69" w:name="_Toc457139222"/>
      <w:bookmarkStart w:id="70" w:name="_Toc457367046"/>
      <w:r>
        <w:rPr>
          <w:lang w:val="es-ES"/>
        </w:rPr>
        <w:t>Agregar miembro de la familia</w:t>
      </w:r>
      <w:bookmarkEnd w:id="69"/>
      <w:bookmarkEnd w:id="70"/>
    </w:p>
    <w:p w14:paraId="2AC705FE" w14:textId="301E4C09" w:rsidR="00BD1F97" w:rsidRPr="00BD1F97" w:rsidRDefault="00BD1F97" w:rsidP="00BD1F97">
      <w:pPr>
        <w:rPr>
          <w:lang w:val="es-ES"/>
        </w:rPr>
      </w:pPr>
      <w:r>
        <w:rPr>
          <w:lang w:val="es-ES"/>
        </w:rPr>
        <w:t xml:space="preserve">El proceso de agregar un miembro de la familia inicia cuando el usuario paciente oprime el botón </w:t>
      </w:r>
      <w:r w:rsidRPr="00BD1F97">
        <w:rPr>
          <w:i/>
          <w:lang w:val="es-ES"/>
        </w:rPr>
        <w:t>familiares</w:t>
      </w:r>
      <w:r>
        <w:rPr>
          <w:lang w:val="es-ES"/>
        </w:rPr>
        <w:t xml:space="preserve"> y luego agregar familiar; posteriormente, el usuario completa los datos del familiar. La aplicación valida si los datos han sido llenados correctamente y luego los guarda en la base de datos. </w:t>
      </w:r>
    </w:p>
    <w:p w14:paraId="41D53202" w14:textId="4F28BC90" w:rsidR="00E14A03" w:rsidRPr="00E14A03" w:rsidRDefault="00D61E54" w:rsidP="00E14A03">
      <w:pPr>
        <w:rPr>
          <w:lang w:val="es-ES"/>
        </w:rPr>
      </w:pPr>
      <w:r>
        <w:rPr>
          <w:noProof/>
          <w:lang w:eastAsia="es-CO"/>
        </w:rPr>
        <w:drawing>
          <wp:inline distT="0" distB="0" distL="0" distR="0" wp14:anchorId="68D6C816" wp14:editId="6DC47451">
            <wp:extent cx="5612130" cy="3091180"/>
            <wp:effectExtent l="0" t="0" r="7620" b="0"/>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3091180"/>
                    </a:xfrm>
                    <a:prstGeom prst="rect">
                      <a:avLst/>
                    </a:prstGeom>
                  </pic:spPr>
                </pic:pic>
              </a:graphicData>
            </a:graphic>
          </wp:inline>
        </w:drawing>
      </w:r>
    </w:p>
    <w:p w14:paraId="27E7DF95" w14:textId="1BBC1918" w:rsidR="00391A36" w:rsidRDefault="00A52820" w:rsidP="00E253A2">
      <w:pPr>
        <w:pStyle w:val="Ttulo3"/>
        <w:rPr>
          <w:lang w:val="es-ES"/>
        </w:rPr>
      </w:pPr>
      <w:bookmarkStart w:id="71" w:name="_Toc457139223"/>
      <w:bookmarkStart w:id="72" w:name="_Toc457367047"/>
      <w:r>
        <w:rPr>
          <w:lang w:val="es-ES"/>
        </w:rPr>
        <w:t>Eliminar miembro de la familia</w:t>
      </w:r>
      <w:bookmarkEnd w:id="71"/>
      <w:bookmarkEnd w:id="72"/>
    </w:p>
    <w:p w14:paraId="1A1B6EE9" w14:textId="2AA0DCAA" w:rsidR="00BD1F97" w:rsidRPr="00BD1F97" w:rsidRDefault="00BD1F97" w:rsidP="00BD1F97">
      <w:pPr>
        <w:rPr>
          <w:lang w:val="es-ES"/>
        </w:rPr>
      </w:pPr>
      <w:r>
        <w:rPr>
          <w:lang w:val="es-ES"/>
        </w:rPr>
        <w:t xml:space="preserve">El proceso de eliminar un miembro de la familia inicia cuando el usuario paciente oprime el botón </w:t>
      </w:r>
      <w:r w:rsidRPr="00BD1F97">
        <w:rPr>
          <w:i/>
          <w:lang w:val="es-ES"/>
        </w:rPr>
        <w:t>familiares</w:t>
      </w:r>
      <w:r>
        <w:rPr>
          <w:lang w:val="es-ES"/>
        </w:rPr>
        <w:t xml:space="preserve"> y luego eliminar familiar; posteriormente aparecerá para el usuario una lista con los familiares que tiene asociados y podrá elegir cuál de ellos eliminar. La aplicación se encargará de eliminar del perfil del usuario el familiar asociado a su cuenta y luego eliminarlo de la base de datos.</w:t>
      </w:r>
    </w:p>
    <w:p w14:paraId="0E5EB5C8" w14:textId="404659B6" w:rsidR="00C36BA3" w:rsidRPr="00C36BA3" w:rsidRDefault="00D61E54" w:rsidP="00C36BA3">
      <w:pPr>
        <w:rPr>
          <w:lang w:val="es-ES"/>
        </w:rPr>
      </w:pPr>
      <w:r>
        <w:rPr>
          <w:noProof/>
          <w:lang w:eastAsia="es-CO"/>
        </w:rPr>
        <w:drawing>
          <wp:inline distT="0" distB="0" distL="0" distR="0" wp14:anchorId="65EC6778" wp14:editId="6176EF4C">
            <wp:extent cx="5612130" cy="3091180"/>
            <wp:effectExtent l="0" t="0" r="7620" b="0"/>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3091180"/>
                    </a:xfrm>
                    <a:prstGeom prst="rect">
                      <a:avLst/>
                    </a:prstGeom>
                  </pic:spPr>
                </pic:pic>
              </a:graphicData>
            </a:graphic>
          </wp:inline>
        </w:drawing>
      </w:r>
    </w:p>
    <w:p w14:paraId="4DFF7424" w14:textId="3F0C4585" w:rsidR="00E253A2" w:rsidRDefault="00E253A2" w:rsidP="00E253A2">
      <w:pPr>
        <w:pStyle w:val="Ttulo3"/>
        <w:rPr>
          <w:lang w:val="es-ES"/>
        </w:rPr>
      </w:pPr>
      <w:bookmarkStart w:id="73" w:name="_Toc457367048"/>
      <w:r>
        <w:rPr>
          <w:lang w:val="es-ES"/>
        </w:rPr>
        <w:t>Consultar paciente</w:t>
      </w:r>
      <w:bookmarkEnd w:id="73"/>
    </w:p>
    <w:p w14:paraId="54D3D58F" w14:textId="68D271EC" w:rsidR="00BD1F97" w:rsidRPr="00BD1F97" w:rsidRDefault="00BD1F97" w:rsidP="00BD1F97">
      <w:pPr>
        <w:rPr>
          <w:lang w:val="es-ES"/>
        </w:rPr>
      </w:pPr>
      <w:r>
        <w:rPr>
          <w:lang w:val="es-ES"/>
        </w:rPr>
        <w:t>El proceso de consultar paciente inicia cuando el usuario médico oprime el botón consultar paciente e ingresa el tipo de documento y su número. La aplicación buscará en la base de datos el usuario correspondiente con el documento y mostrará en pantalla la información asociada a este paciente. El usuario médico se encargará de ingresar los signos vitales y reubicar al paciente en otra prioridad de Triage o validar la posición actual. Por último, la aplicación se encargará de almacenar esta información en la base de datos.</w:t>
      </w:r>
    </w:p>
    <w:p w14:paraId="1CDCF7C9" w14:textId="4A0EEA9E" w:rsidR="00C36BA3" w:rsidRDefault="00454A4A" w:rsidP="00C36BA3">
      <w:pPr>
        <w:rPr>
          <w:lang w:val="es-ES"/>
        </w:rPr>
      </w:pPr>
      <w:r>
        <w:rPr>
          <w:noProof/>
          <w:lang w:eastAsia="es-CO"/>
        </w:rPr>
        <w:drawing>
          <wp:inline distT="0" distB="0" distL="0" distR="0" wp14:anchorId="7A94BFB1" wp14:editId="6B33206E">
            <wp:extent cx="5612130" cy="2560320"/>
            <wp:effectExtent l="0" t="0" r="7620" b="0"/>
            <wp:docPr id="238" name="Imagen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2560320"/>
                    </a:xfrm>
                    <a:prstGeom prst="rect">
                      <a:avLst/>
                    </a:prstGeom>
                  </pic:spPr>
                </pic:pic>
              </a:graphicData>
            </a:graphic>
          </wp:inline>
        </w:drawing>
      </w:r>
    </w:p>
    <w:p w14:paraId="394B81AC" w14:textId="77777777" w:rsidR="00454A4A" w:rsidRPr="00C36BA3" w:rsidRDefault="00454A4A" w:rsidP="00C36BA3">
      <w:pPr>
        <w:rPr>
          <w:lang w:val="es-ES"/>
        </w:rPr>
      </w:pPr>
    </w:p>
    <w:p w14:paraId="1D0A91D9" w14:textId="73C867B1" w:rsidR="00F9524C" w:rsidRPr="00F9524C" w:rsidRDefault="00F9524C" w:rsidP="00F9524C">
      <w:pPr>
        <w:pStyle w:val="Ttulo1"/>
        <w:rPr>
          <w:rFonts w:eastAsia="DejaVu Sans"/>
          <w:lang w:val="es-ES"/>
        </w:rPr>
      </w:pPr>
      <w:bookmarkStart w:id="74" w:name="_Toc457139228"/>
      <w:bookmarkStart w:id="75" w:name="_Toc457367050"/>
      <w:r w:rsidRPr="00F9524C">
        <w:rPr>
          <w:rFonts w:eastAsia="DejaVu Sans"/>
          <w:lang w:val="es-ES"/>
        </w:rPr>
        <w:t>Diseño Detallado</w:t>
      </w:r>
      <w:bookmarkEnd w:id="59"/>
      <w:bookmarkEnd w:id="60"/>
      <w:bookmarkEnd w:id="74"/>
      <w:bookmarkEnd w:id="75"/>
    </w:p>
    <w:p w14:paraId="541AF672" w14:textId="77777777" w:rsidR="00F9524C" w:rsidRDefault="00F9524C" w:rsidP="00F9524C">
      <w:pPr>
        <w:pStyle w:val="Ttulo2"/>
        <w:rPr>
          <w:rFonts w:eastAsia="Times New Roman"/>
          <w:lang w:val="es-ES"/>
        </w:rPr>
      </w:pPr>
      <w:bookmarkStart w:id="76" w:name="_Ref370732616"/>
      <w:bookmarkStart w:id="77" w:name="_Toc455578682"/>
      <w:bookmarkStart w:id="78" w:name="_Toc455579112"/>
      <w:bookmarkStart w:id="79" w:name="_Toc457139229"/>
      <w:bookmarkStart w:id="80" w:name="_Toc457367051"/>
      <w:r w:rsidRPr="00F9524C">
        <w:rPr>
          <w:rFonts w:eastAsia="Times New Roman"/>
          <w:lang w:val="es-ES"/>
        </w:rPr>
        <w:t>Estructura del Sistema</w:t>
      </w:r>
      <w:bookmarkEnd w:id="76"/>
      <w:bookmarkEnd w:id="77"/>
      <w:bookmarkEnd w:id="78"/>
      <w:bookmarkEnd w:id="79"/>
      <w:bookmarkEnd w:id="80"/>
    </w:p>
    <w:p w14:paraId="335B8A22" w14:textId="70137CF2" w:rsidR="00A24E3A" w:rsidRPr="00A24E3A" w:rsidRDefault="00362315" w:rsidP="00A24E3A">
      <w:pPr>
        <w:rPr>
          <w:lang w:val="es-ES"/>
        </w:rPr>
      </w:pPr>
      <w:r>
        <w:rPr>
          <w:lang w:val="es-ES"/>
        </w:rPr>
        <w:t>Esta sección consta de la información relevante para que el desarrollador comprenda los detalles de la estructura de los componentes de software del sistema. Provee una guía de las cuales son las vistas, los controladores y la lógica de negocio que se debe utilizar en cada uno de los respectivos casos de uso.</w:t>
      </w:r>
    </w:p>
    <w:p w14:paraId="0C6EB51C" w14:textId="2AA1D53B" w:rsidR="00F32082" w:rsidRDefault="00F32082" w:rsidP="009832D1">
      <w:pPr>
        <w:pStyle w:val="Ttulo3"/>
        <w:rPr>
          <w:lang w:val="es-ES"/>
        </w:rPr>
      </w:pPr>
      <w:bookmarkStart w:id="81" w:name="_Toc455578683"/>
      <w:bookmarkStart w:id="82" w:name="_Toc455579113"/>
      <w:bookmarkStart w:id="83" w:name="_Toc457139230"/>
      <w:bookmarkStart w:id="84" w:name="_Toc457367052"/>
      <w:r>
        <w:rPr>
          <w:lang w:val="es-ES"/>
        </w:rPr>
        <w:t>Casos de uso</w:t>
      </w:r>
      <w:bookmarkEnd w:id="81"/>
      <w:bookmarkEnd w:id="82"/>
      <w:bookmarkEnd w:id="83"/>
      <w:bookmarkEnd w:id="84"/>
    </w:p>
    <w:p w14:paraId="6DFD548F" w14:textId="06E90EC3" w:rsidR="00F32082" w:rsidRDefault="00E468DE" w:rsidP="00E468DE">
      <w:pPr>
        <w:pStyle w:val="Ttulo4"/>
        <w:rPr>
          <w:lang w:val="es-ES"/>
        </w:rPr>
      </w:pPr>
      <w:r>
        <w:rPr>
          <w:lang w:val="es-ES"/>
        </w:rPr>
        <w:t>Crear usuario</w:t>
      </w:r>
    </w:p>
    <w:p w14:paraId="5BDA17A8" w14:textId="6F9FEECC" w:rsidR="00362315" w:rsidRDefault="00362315" w:rsidP="00362315">
      <w:pPr>
        <w:rPr>
          <w:lang w:val="es-ES"/>
        </w:rPr>
      </w:pPr>
      <w:r>
        <w:rPr>
          <w:lang w:val="es-ES"/>
        </w:rPr>
        <w:t>Crear usuario es un caso de uso que requiere de lo siguiente para ser implementado:</w:t>
      </w:r>
    </w:p>
    <w:p w14:paraId="3F926E58" w14:textId="0F874573" w:rsidR="00362315" w:rsidRDefault="00362315" w:rsidP="00362315">
      <w:pPr>
        <w:pStyle w:val="Prrafodelista"/>
        <w:numPr>
          <w:ilvl w:val="0"/>
          <w:numId w:val="12"/>
        </w:numPr>
        <w:rPr>
          <w:lang w:val="es-ES"/>
        </w:rPr>
      </w:pPr>
      <w:r>
        <w:rPr>
          <w:lang w:val="es-ES"/>
        </w:rPr>
        <w:t>Paquete Vista_CelTAppi</w:t>
      </w:r>
    </w:p>
    <w:p w14:paraId="66B1474A" w14:textId="26552E2A" w:rsidR="00362315" w:rsidRDefault="00362315" w:rsidP="00362315">
      <w:pPr>
        <w:pStyle w:val="Prrafodelista"/>
        <w:numPr>
          <w:ilvl w:val="1"/>
          <w:numId w:val="12"/>
        </w:numPr>
        <w:rPr>
          <w:lang w:val="es-ES"/>
        </w:rPr>
      </w:pPr>
      <w:r>
        <w:rPr>
          <w:lang w:val="es-ES"/>
        </w:rPr>
        <w:t>Actividad VistaCrearUsuario, es una vista en Android de lo que se debe mostrar por pantalla cuando el usuario desea crear su sesión.</w:t>
      </w:r>
    </w:p>
    <w:p w14:paraId="7041C5FB" w14:textId="2592FCB6" w:rsidR="00362315" w:rsidRDefault="00362315" w:rsidP="00362315">
      <w:pPr>
        <w:pStyle w:val="Prrafodelista"/>
        <w:numPr>
          <w:ilvl w:val="0"/>
          <w:numId w:val="12"/>
        </w:numPr>
        <w:rPr>
          <w:lang w:val="es-ES"/>
        </w:rPr>
      </w:pPr>
      <w:r>
        <w:rPr>
          <w:lang w:val="es-ES"/>
        </w:rPr>
        <w:t>Paquete Controlador_ CelTAppi</w:t>
      </w:r>
    </w:p>
    <w:p w14:paraId="4AC93F6C" w14:textId="7B0A58F3" w:rsidR="00362315" w:rsidRDefault="00362315" w:rsidP="00362315">
      <w:pPr>
        <w:pStyle w:val="Prrafodelista"/>
        <w:numPr>
          <w:ilvl w:val="1"/>
          <w:numId w:val="12"/>
        </w:numPr>
        <w:rPr>
          <w:lang w:val="es-ES"/>
        </w:rPr>
      </w:pPr>
      <w:r>
        <w:rPr>
          <w:lang w:val="es-ES"/>
        </w:rPr>
        <w:t>View CrearUsuario_Movil, es un controlador el cual se encarga de llevar a cabo las acciones que la pantalla desea realizar.</w:t>
      </w:r>
    </w:p>
    <w:p w14:paraId="7E3965FB" w14:textId="2A36C747" w:rsidR="00362315" w:rsidRDefault="00362315" w:rsidP="00362315">
      <w:pPr>
        <w:pStyle w:val="Prrafodelista"/>
        <w:numPr>
          <w:ilvl w:val="0"/>
          <w:numId w:val="12"/>
        </w:numPr>
        <w:rPr>
          <w:lang w:val="es-ES"/>
        </w:rPr>
      </w:pPr>
      <w:r>
        <w:rPr>
          <w:lang w:val="es-ES"/>
        </w:rPr>
        <w:t>Paquete Integración TAppi</w:t>
      </w:r>
    </w:p>
    <w:p w14:paraId="783F29E2" w14:textId="15CF5389" w:rsidR="00362315" w:rsidRDefault="00362315" w:rsidP="00362315">
      <w:pPr>
        <w:pStyle w:val="Prrafodelista"/>
        <w:numPr>
          <w:ilvl w:val="1"/>
          <w:numId w:val="12"/>
        </w:numPr>
        <w:rPr>
          <w:lang w:val="es-ES"/>
        </w:rPr>
      </w:pPr>
      <w:r>
        <w:rPr>
          <w:lang w:val="es-ES"/>
        </w:rPr>
        <w:t>KSOAP Proxy_Celular, consta de un proxy el cual consume recursos del servidor con el fin de tener acceso a la lógica de negocio.</w:t>
      </w:r>
    </w:p>
    <w:p w14:paraId="22D9BA5D" w14:textId="0CCFF49D" w:rsidR="00362315" w:rsidRDefault="00362315" w:rsidP="00362315">
      <w:pPr>
        <w:pStyle w:val="Prrafodelista"/>
        <w:numPr>
          <w:ilvl w:val="0"/>
          <w:numId w:val="12"/>
        </w:numPr>
        <w:rPr>
          <w:lang w:val="es-ES"/>
        </w:rPr>
      </w:pPr>
      <w:r>
        <w:rPr>
          <w:lang w:val="es-ES"/>
        </w:rPr>
        <w:t>Paquete Servicios_CelTAppi</w:t>
      </w:r>
    </w:p>
    <w:p w14:paraId="02B5A036" w14:textId="435B45CD" w:rsidR="00362315" w:rsidRDefault="00362315" w:rsidP="00362315">
      <w:pPr>
        <w:pStyle w:val="Prrafodelista"/>
        <w:numPr>
          <w:ilvl w:val="1"/>
          <w:numId w:val="12"/>
        </w:numPr>
        <w:rPr>
          <w:lang w:val="es-ES"/>
        </w:rPr>
      </w:pPr>
      <w:r>
        <w:rPr>
          <w:lang w:val="es-ES"/>
        </w:rPr>
        <w:t>Web Service ServicioWebTriage, es el servicio web que provee información del servidor al celular.</w:t>
      </w:r>
    </w:p>
    <w:p w14:paraId="7128C004" w14:textId="78F6FB7F" w:rsidR="00362315" w:rsidRDefault="00362315" w:rsidP="00362315">
      <w:pPr>
        <w:pStyle w:val="Prrafodelista"/>
        <w:numPr>
          <w:ilvl w:val="0"/>
          <w:numId w:val="12"/>
        </w:numPr>
        <w:rPr>
          <w:lang w:val="es-ES"/>
        </w:rPr>
      </w:pPr>
      <w:r>
        <w:rPr>
          <w:lang w:val="es-ES"/>
        </w:rPr>
        <w:t>Paquete Negocio_TAppi</w:t>
      </w:r>
    </w:p>
    <w:p w14:paraId="64D2759D" w14:textId="54C7DD6B" w:rsidR="00362315" w:rsidRDefault="007A1ABA" w:rsidP="00362315">
      <w:pPr>
        <w:pStyle w:val="Prrafodelista"/>
        <w:numPr>
          <w:ilvl w:val="1"/>
          <w:numId w:val="12"/>
        </w:numPr>
        <w:rPr>
          <w:lang w:val="es-ES"/>
        </w:rPr>
      </w:pPr>
      <w:r>
        <w:rPr>
          <w:lang w:val="es-ES"/>
        </w:rPr>
        <w:t>Fachada CrearUsuario, es quien contiene la fachada en la cual se debe implementar toda la lógica de negocio del servidor con tal de que el software lleve a cabo las acciones que le corresponden.</w:t>
      </w:r>
    </w:p>
    <w:p w14:paraId="285B1035" w14:textId="5E3877A1" w:rsidR="00E35D57" w:rsidRDefault="007A1ABA" w:rsidP="00E35D57">
      <w:pPr>
        <w:pStyle w:val="Prrafodelista"/>
        <w:numPr>
          <w:ilvl w:val="0"/>
          <w:numId w:val="12"/>
        </w:numPr>
        <w:rPr>
          <w:lang w:val="es-ES"/>
        </w:rPr>
      </w:pPr>
      <w:r>
        <w:rPr>
          <w:lang w:val="es-ES"/>
        </w:rPr>
        <w:t>Paquete Entidades, corresponde a las entidades que se van a utilizar con el fin de que el servidor pueda utilizar datos de persistencia.</w:t>
      </w:r>
    </w:p>
    <w:p w14:paraId="652BD933" w14:textId="77777777" w:rsidR="007A1ABA" w:rsidRPr="007A1ABA" w:rsidRDefault="007A1ABA" w:rsidP="007A1ABA">
      <w:pPr>
        <w:rPr>
          <w:lang w:val="es-ES"/>
        </w:rPr>
      </w:pPr>
    </w:p>
    <w:p w14:paraId="4E8B8F33" w14:textId="18584CD4" w:rsidR="00CC5374" w:rsidRDefault="00BE0912" w:rsidP="00CC5374">
      <w:pPr>
        <w:keepNext/>
      </w:pPr>
      <w:r>
        <w:rPr>
          <w:noProof/>
          <w:lang w:eastAsia="es-CO"/>
        </w:rPr>
        <w:drawing>
          <wp:inline distT="0" distB="0" distL="0" distR="0" wp14:anchorId="0E881578" wp14:editId="3296AB5D">
            <wp:extent cx="5612130" cy="3598545"/>
            <wp:effectExtent l="0" t="0" r="7620" b="190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U - Crear Usuario.bmp"/>
                    <pic:cNvPicPr/>
                  </pic:nvPicPr>
                  <pic:blipFill>
                    <a:blip r:embed="rId35">
                      <a:extLst>
                        <a:ext uri="{28A0092B-C50C-407E-A947-70E740481C1C}">
                          <a14:useLocalDpi xmlns:a14="http://schemas.microsoft.com/office/drawing/2010/main" val="0"/>
                        </a:ext>
                      </a:extLst>
                    </a:blip>
                    <a:stretch>
                      <a:fillRect/>
                    </a:stretch>
                  </pic:blipFill>
                  <pic:spPr>
                    <a:xfrm>
                      <a:off x="0" y="0"/>
                      <a:ext cx="5612130" cy="3598545"/>
                    </a:xfrm>
                    <a:prstGeom prst="rect">
                      <a:avLst/>
                    </a:prstGeom>
                  </pic:spPr>
                </pic:pic>
              </a:graphicData>
            </a:graphic>
          </wp:inline>
        </w:drawing>
      </w:r>
    </w:p>
    <w:p w14:paraId="70D25886" w14:textId="7751D72B" w:rsidR="00E468DE" w:rsidRPr="00E468DE" w:rsidRDefault="00CC5374" w:rsidP="00CC5374">
      <w:pPr>
        <w:pStyle w:val="Descripcin"/>
        <w:rPr>
          <w:lang w:val="es-ES"/>
        </w:rPr>
      </w:pPr>
      <w:bookmarkStart w:id="85" w:name="_Toc457139193"/>
      <w:bookmarkStart w:id="86" w:name="_Toc457367083"/>
      <w:r>
        <w:t xml:space="preserve">Ilustración </w:t>
      </w:r>
      <w:fldSimple w:instr=" SEQ Ilustración \* ARABIC ">
        <w:r w:rsidR="007746CD">
          <w:rPr>
            <w:noProof/>
          </w:rPr>
          <w:t>6</w:t>
        </w:r>
      </w:fldSimple>
      <w:r>
        <w:t xml:space="preserve"> Crear usuario</w:t>
      </w:r>
      <w:bookmarkEnd w:id="85"/>
      <w:bookmarkEnd w:id="86"/>
    </w:p>
    <w:p w14:paraId="080D725D" w14:textId="18C9C6E1" w:rsidR="00E468DE" w:rsidRDefault="00E468DE" w:rsidP="00E468DE">
      <w:pPr>
        <w:pStyle w:val="Ttulo4"/>
        <w:rPr>
          <w:lang w:val="es-ES"/>
        </w:rPr>
      </w:pPr>
      <w:r>
        <w:rPr>
          <w:lang w:val="es-ES"/>
        </w:rPr>
        <w:t>Iniciar sesión</w:t>
      </w:r>
    </w:p>
    <w:p w14:paraId="72F2FB73" w14:textId="39845346" w:rsidR="007A1ABA" w:rsidRDefault="007A1ABA" w:rsidP="007A1ABA">
      <w:pPr>
        <w:rPr>
          <w:lang w:val="es-ES"/>
        </w:rPr>
      </w:pPr>
      <w:r>
        <w:rPr>
          <w:lang w:val="es-ES"/>
        </w:rPr>
        <w:t>Iniciar Sesión es un caso de uso que requiere de lo siguiente para ser implementado:</w:t>
      </w:r>
    </w:p>
    <w:p w14:paraId="6EA567FB" w14:textId="77777777" w:rsidR="007A1ABA" w:rsidRDefault="007A1ABA" w:rsidP="007A1ABA">
      <w:pPr>
        <w:pStyle w:val="Prrafodelista"/>
        <w:numPr>
          <w:ilvl w:val="0"/>
          <w:numId w:val="12"/>
        </w:numPr>
        <w:rPr>
          <w:lang w:val="es-ES"/>
        </w:rPr>
      </w:pPr>
      <w:r>
        <w:rPr>
          <w:lang w:val="es-ES"/>
        </w:rPr>
        <w:t>Paquete Vista_CelTAppi</w:t>
      </w:r>
    </w:p>
    <w:p w14:paraId="5A92F61A" w14:textId="1BB47B58" w:rsidR="007A1ABA" w:rsidRDefault="007A1ABA" w:rsidP="007A1ABA">
      <w:pPr>
        <w:pStyle w:val="Prrafodelista"/>
        <w:numPr>
          <w:ilvl w:val="1"/>
          <w:numId w:val="12"/>
        </w:numPr>
        <w:rPr>
          <w:lang w:val="es-ES"/>
        </w:rPr>
      </w:pPr>
      <w:r>
        <w:rPr>
          <w:lang w:val="es-ES"/>
        </w:rPr>
        <w:t>Actividad VistaIniciarSesión, es una vista en Android de lo que se debe mostrar por pantalla cuando el usuario desea iniciar sesión.</w:t>
      </w:r>
    </w:p>
    <w:p w14:paraId="52F82F44" w14:textId="77777777" w:rsidR="007A1ABA" w:rsidRDefault="007A1ABA" w:rsidP="007A1ABA">
      <w:pPr>
        <w:pStyle w:val="Prrafodelista"/>
        <w:numPr>
          <w:ilvl w:val="0"/>
          <w:numId w:val="12"/>
        </w:numPr>
        <w:rPr>
          <w:lang w:val="es-ES"/>
        </w:rPr>
      </w:pPr>
      <w:r>
        <w:rPr>
          <w:lang w:val="es-ES"/>
        </w:rPr>
        <w:t>Paquete Controlador_ CelTAppi</w:t>
      </w:r>
    </w:p>
    <w:p w14:paraId="163A2C28" w14:textId="56D8D159" w:rsidR="007A1ABA" w:rsidRDefault="007A1ABA" w:rsidP="007A1ABA">
      <w:pPr>
        <w:pStyle w:val="Prrafodelista"/>
        <w:numPr>
          <w:ilvl w:val="1"/>
          <w:numId w:val="12"/>
        </w:numPr>
        <w:rPr>
          <w:lang w:val="es-ES"/>
        </w:rPr>
      </w:pPr>
      <w:r>
        <w:rPr>
          <w:lang w:val="es-ES"/>
        </w:rPr>
        <w:t>View IniciarSesión_Movil, es un controlador el cual se encarga de llevar a cabo las acciones que la pantalla desea realizar.</w:t>
      </w:r>
    </w:p>
    <w:p w14:paraId="50BCB5F3" w14:textId="77777777" w:rsidR="007A1ABA" w:rsidRDefault="007A1ABA" w:rsidP="007A1ABA">
      <w:pPr>
        <w:pStyle w:val="Prrafodelista"/>
        <w:numPr>
          <w:ilvl w:val="0"/>
          <w:numId w:val="12"/>
        </w:numPr>
        <w:rPr>
          <w:lang w:val="es-ES"/>
        </w:rPr>
      </w:pPr>
      <w:r>
        <w:rPr>
          <w:lang w:val="es-ES"/>
        </w:rPr>
        <w:t>Paquete Integración TAppi</w:t>
      </w:r>
    </w:p>
    <w:p w14:paraId="729D06B0" w14:textId="77777777" w:rsidR="007A1ABA" w:rsidRDefault="007A1ABA" w:rsidP="007A1ABA">
      <w:pPr>
        <w:pStyle w:val="Prrafodelista"/>
        <w:numPr>
          <w:ilvl w:val="1"/>
          <w:numId w:val="12"/>
        </w:numPr>
        <w:rPr>
          <w:lang w:val="es-ES"/>
        </w:rPr>
      </w:pPr>
      <w:r>
        <w:rPr>
          <w:lang w:val="es-ES"/>
        </w:rPr>
        <w:t>KSOAP Proxy_Celular, consta de un proxy el cual consume recursos del servidor con el fin de tener acceso a la lógica de negocio.</w:t>
      </w:r>
    </w:p>
    <w:p w14:paraId="0D167EDC" w14:textId="77777777" w:rsidR="007A1ABA" w:rsidRDefault="007A1ABA" w:rsidP="007A1ABA">
      <w:pPr>
        <w:pStyle w:val="Prrafodelista"/>
        <w:numPr>
          <w:ilvl w:val="0"/>
          <w:numId w:val="12"/>
        </w:numPr>
        <w:rPr>
          <w:lang w:val="es-ES"/>
        </w:rPr>
      </w:pPr>
      <w:r>
        <w:rPr>
          <w:lang w:val="es-ES"/>
        </w:rPr>
        <w:t>Paquete Servicios_CelTAppi</w:t>
      </w:r>
    </w:p>
    <w:p w14:paraId="330D6735" w14:textId="77777777" w:rsidR="007A1ABA" w:rsidRDefault="007A1ABA" w:rsidP="007A1ABA">
      <w:pPr>
        <w:pStyle w:val="Prrafodelista"/>
        <w:numPr>
          <w:ilvl w:val="1"/>
          <w:numId w:val="12"/>
        </w:numPr>
        <w:rPr>
          <w:lang w:val="es-ES"/>
        </w:rPr>
      </w:pPr>
      <w:r>
        <w:rPr>
          <w:lang w:val="es-ES"/>
        </w:rPr>
        <w:t>Web Service ServicioWebTriage, es el servicio web que provee información del servidor al celular.</w:t>
      </w:r>
    </w:p>
    <w:p w14:paraId="243D3951" w14:textId="77777777" w:rsidR="007A1ABA" w:rsidRDefault="007A1ABA" w:rsidP="007A1ABA">
      <w:pPr>
        <w:pStyle w:val="Prrafodelista"/>
        <w:numPr>
          <w:ilvl w:val="0"/>
          <w:numId w:val="12"/>
        </w:numPr>
        <w:rPr>
          <w:lang w:val="es-ES"/>
        </w:rPr>
      </w:pPr>
      <w:r>
        <w:rPr>
          <w:lang w:val="es-ES"/>
        </w:rPr>
        <w:t>Paquete Negocio_TAppi</w:t>
      </w:r>
    </w:p>
    <w:p w14:paraId="5BCCA2D4" w14:textId="3794FD31" w:rsidR="007A1ABA" w:rsidRDefault="007A1ABA" w:rsidP="007A1ABA">
      <w:pPr>
        <w:pStyle w:val="Prrafodelista"/>
        <w:numPr>
          <w:ilvl w:val="1"/>
          <w:numId w:val="12"/>
        </w:numPr>
        <w:rPr>
          <w:lang w:val="es-ES"/>
        </w:rPr>
      </w:pPr>
      <w:r>
        <w:rPr>
          <w:lang w:val="es-ES"/>
        </w:rPr>
        <w:t>Fachada IniciarSesion, es quien contiene la fachada en la cual se debe implementar toda la lógica de negocio del servidor con tal de que el software lleve a cabo las acciones que le corresponden.</w:t>
      </w:r>
    </w:p>
    <w:p w14:paraId="4D428C75" w14:textId="6591661B" w:rsidR="007A1ABA" w:rsidRDefault="007A1ABA" w:rsidP="007A1ABA">
      <w:pPr>
        <w:pStyle w:val="Prrafodelista"/>
        <w:numPr>
          <w:ilvl w:val="0"/>
          <w:numId w:val="12"/>
        </w:numPr>
        <w:rPr>
          <w:lang w:val="es-ES"/>
        </w:rPr>
      </w:pPr>
      <w:r>
        <w:rPr>
          <w:lang w:val="es-ES"/>
        </w:rPr>
        <w:t>Paquete Entidades, corresponde a las entidades que se van a utilizar con el fin de que el servidor pueda utilizar datos de persistencia.</w:t>
      </w:r>
    </w:p>
    <w:p w14:paraId="6CBB3948" w14:textId="77777777" w:rsidR="007A1ABA" w:rsidRPr="007A1ABA" w:rsidRDefault="007A1ABA" w:rsidP="007A1ABA">
      <w:pPr>
        <w:rPr>
          <w:lang w:val="es-ES"/>
        </w:rPr>
      </w:pPr>
    </w:p>
    <w:p w14:paraId="0C880FE9" w14:textId="32D16840" w:rsidR="00CC5374" w:rsidRDefault="00BE0912" w:rsidP="00CC5374">
      <w:pPr>
        <w:keepNext/>
      </w:pPr>
      <w:r>
        <w:rPr>
          <w:noProof/>
          <w:lang w:eastAsia="es-CO"/>
        </w:rPr>
        <w:drawing>
          <wp:inline distT="0" distB="0" distL="0" distR="0" wp14:anchorId="26993B7D" wp14:editId="2E229E58">
            <wp:extent cx="5612130" cy="4434840"/>
            <wp:effectExtent l="0" t="0" r="7620" b="381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 - Iniciar Sesión.bmp"/>
                    <pic:cNvPicPr/>
                  </pic:nvPicPr>
                  <pic:blipFill>
                    <a:blip r:embed="rId36">
                      <a:extLst>
                        <a:ext uri="{28A0092B-C50C-407E-A947-70E740481C1C}">
                          <a14:useLocalDpi xmlns:a14="http://schemas.microsoft.com/office/drawing/2010/main" val="0"/>
                        </a:ext>
                      </a:extLst>
                    </a:blip>
                    <a:stretch>
                      <a:fillRect/>
                    </a:stretch>
                  </pic:blipFill>
                  <pic:spPr>
                    <a:xfrm>
                      <a:off x="0" y="0"/>
                      <a:ext cx="5612130" cy="4434840"/>
                    </a:xfrm>
                    <a:prstGeom prst="rect">
                      <a:avLst/>
                    </a:prstGeom>
                  </pic:spPr>
                </pic:pic>
              </a:graphicData>
            </a:graphic>
          </wp:inline>
        </w:drawing>
      </w:r>
    </w:p>
    <w:p w14:paraId="1D7F8F80" w14:textId="1DC140DC" w:rsidR="00E468DE" w:rsidRPr="00E468DE" w:rsidRDefault="00CC5374" w:rsidP="00CC5374">
      <w:pPr>
        <w:pStyle w:val="Descripcin"/>
        <w:rPr>
          <w:lang w:val="es-ES"/>
        </w:rPr>
      </w:pPr>
      <w:bookmarkStart w:id="87" w:name="_Toc457139194"/>
      <w:bookmarkStart w:id="88" w:name="_Toc457367084"/>
      <w:r>
        <w:t xml:space="preserve">Ilustración </w:t>
      </w:r>
      <w:fldSimple w:instr=" SEQ Ilustración \* ARABIC ">
        <w:r w:rsidR="007746CD">
          <w:rPr>
            <w:noProof/>
          </w:rPr>
          <w:t>7</w:t>
        </w:r>
      </w:fldSimple>
      <w:r>
        <w:t xml:space="preserve"> Iniciar sesión</w:t>
      </w:r>
      <w:bookmarkEnd w:id="87"/>
      <w:bookmarkEnd w:id="88"/>
    </w:p>
    <w:p w14:paraId="1761AA2A" w14:textId="52A93614" w:rsidR="00E468DE" w:rsidRDefault="00E468DE" w:rsidP="00E468DE">
      <w:pPr>
        <w:pStyle w:val="Ttulo4"/>
        <w:rPr>
          <w:lang w:val="es-ES"/>
        </w:rPr>
      </w:pPr>
      <w:r>
        <w:rPr>
          <w:lang w:val="es-ES"/>
        </w:rPr>
        <w:t>Cerrar sesión</w:t>
      </w:r>
    </w:p>
    <w:p w14:paraId="6478743B" w14:textId="09C2FC20" w:rsidR="007A1ABA" w:rsidRDefault="007A1ABA" w:rsidP="007A1ABA">
      <w:pPr>
        <w:rPr>
          <w:lang w:val="es-ES"/>
        </w:rPr>
      </w:pPr>
      <w:r>
        <w:rPr>
          <w:lang w:val="es-ES"/>
        </w:rPr>
        <w:t>Cerrar sesión es un caso de uso que requiere de lo siguiente para ser implementado:</w:t>
      </w:r>
    </w:p>
    <w:p w14:paraId="7C0FE1B5" w14:textId="77777777" w:rsidR="007A1ABA" w:rsidRDefault="007A1ABA" w:rsidP="007A1ABA">
      <w:pPr>
        <w:pStyle w:val="Prrafodelista"/>
        <w:numPr>
          <w:ilvl w:val="0"/>
          <w:numId w:val="12"/>
        </w:numPr>
        <w:rPr>
          <w:lang w:val="es-ES"/>
        </w:rPr>
      </w:pPr>
      <w:r>
        <w:rPr>
          <w:lang w:val="es-ES"/>
        </w:rPr>
        <w:t>Paquete Vista_CelTAppi</w:t>
      </w:r>
    </w:p>
    <w:p w14:paraId="0852DAA3" w14:textId="45AAF195" w:rsidR="007A1ABA" w:rsidRDefault="007A1ABA" w:rsidP="007A1ABA">
      <w:pPr>
        <w:pStyle w:val="Prrafodelista"/>
        <w:numPr>
          <w:ilvl w:val="1"/>
          <w:numId w:val="12"/>
        </w:numPr>
        <w:rPr>
          <w:lang w:val="es-ES"/>
        </w:rPr>
      </w:pPr>
      <w:r>
        <w:rPr>
          <w:lang w:val="es-ES"/>
        </w:rPr>
        <w:t>Actividad VistaCerrarSesion, es una vista en Android de lo que se debe mostrar por pantalla cuando el usuario desea cerrar su sesión.</w:t>
      </w:r>
    </w:p>
    <w:p w14:paraId="6D9A58AF" w14:textId="77777777" w:rsidR="007A1ABA" w:rsidRDefault="007A1ABA" w:rsidP="007A1ABA">
      <w:pPr>
        <w:pStyle w:val="Prrafodelista"/>
        <w:numPr>
          <w:ilvl w:val="0"/>
          <w:numId w:val="12"/>
        </w:numPr>
        <w:rPr>
          <w:lang w:val="es-ES"/>
        </w:rPr>
      </w:pPr>
      <w:r>
        <w:rPr>
          <w:lang w:val="es-ES"/>
        </w:rPr>
        <w:t>Paquete Controlador_ CelTAppi</w:t>
      </w:r>
    </w:p>
    <w:p w14:paraId="554917A0" w14:textId="021816D1" w:rsidR="007A1ABA" w:rsidRDefault="007A1ABA" w:rsidP="007A1ABA">
      <w:pPr>
        <w:pStyle w:val="Prrafodelista"/>
        <w:numPr>
          <w:ilvl w:val="1"/>
          <w:numId w:val="12"/>
        </w:numPr>
        <w:rPr>
          <w:lang w:val="es-ES"/>
        </w:rPr>
      </w:pPr>
      <w:r>
        <w:rPr>
          <w:lang w:val="es-ES"/>
        </w:rPr>
        <w:t>View CerrarSesion_Movil, es un controlador el cual se encarga de llevar a cabo las acciones que la pantalla desea realizar.</w:t>
      </w:r>
    </w:p>
    <w:p w14:paraId="701C3E3F" w14:textId="77777777" w:rsidR="007A1ABA" w:rsidRDefault="007A1ABA" w:rsidP="007A1ABA">
      <w:pPr>
        <w:pStyle w:val="Prrafodelista"/>
        <w:numPr>
          <w:ilvl w:val="0"/>
          <w:numId w:val="12"/>
        </w:numPr>
        <w:rPr>
          <w:lang w:val="es-ES"/>
        </w:rPr>
      </w:pPr>
      <w:r>
        <w:rPr>
          <w:lang w:val="es-ES"/>
        </w:rPr>
        <w:t>Paquete Integración TAppi</w:t>
      </w:r>
    </w:p>
    <w:p w14:paraId="068CF106" w14:textId="77777777" w:rsidR="007A1ABA" w:rsidRDefault="007A1ABA" w:rsidP="007A1ABA">
      <w:pPr>
        <w:pStyle w:val="Prrafodelista"/>
        <w:numPr>
          <w:ilvl w:val="1"/>
          <w:numId w:val="12"/>
        </w:numPr>
        <w:rPr>
          <w:lang w:val="es-ES"/>
        </w:rPr>
      </w:pPr>
      <w:r>
        <w:rPr>
          <w:lang w:val="es-ES"/>
        </w:rPr>
        <w:t>KSOAP Proxy_Celular, consta de un proxy el cual consume recursos del servidor con el fin de tener acceso a la lógica de negocio.</w:t>
      </w:r>
    </w:p>
    <w:p w14:paraId="680729A7" w14:textId="77777777" w:rsidR="007A1ABA" w:rsidRDefault="007A1ABA" w:rsidP="007A1ABA">
      <w:pPr>
        <w:pStyle w:val="Prrafodelista"/>
        <w:numPr>
          <w:ilvl w:val="0"/>
          <w:numId w:val="12"/>
        </w:numPr>
        <w:rPr>
          <w:lang w:val="es-ES"/>
        </w:rPr>
      </w:pPr>
      <w:r>
        <w:rPr>
          <w:lang w:val="es-ES"/>
        </w:rPr>
        <w:t>Paquete Servicios_CelTAppi</w:t>
      </w:r>
    </w:p>
    <w:p w14:paraId="75D5C787" w14:textId="77777777" w:rsidR="007A1ABA" w:rsidRDefault="007A1ABA" w:rsidP="007A1ABA">
      <w:pPr>
        <w:pStyle w:val="Prrafodelista"/>
        <w:numPr>
          <w:ilvl w:val="1"/>
          <w:numId w:val="12"/>
        </w:numPr>
        <w:rPr>
          <w:lang w:val="es-ES"/>
        </w:rPr>
      </w:pPr>
      <w:r>
        <w:rPr>
          <w:lang w:val="es-ES"/>
        </w:rPr>
        <w:t>Web Service ServicioWebTriage, es el servicio web que provee información del servidor al celular.</w:t>
      </w:r>
    </w:p>
    <w:p w14:paraId="25547A69" w14:textId="77777777" w:rsidR="007A1ABA" w:rsidRDefault="007A1ABA" w:rsidP="007A1ABA">
      <w:pPr>
        <w:pStyle w:val="Prrafodelista"/>
        <w:numPr>
          <w:ilvl w:val="0"/>
          <w:numId w:val="12"/>
        </w:numPr>
        <w:rPr>
          <w:lang w:val="es-ES"/>
        </w:rPr>
      </w:pPr>
      <w:r>
        <w:rPr>
          <w:lang w:val="es-ES"/>
        </w:rPr>
        <w:t>Paquete Negocio_TAppi</w:t>
      </w:r>
    </w:p>
    <w:p w14:paraId="34E8C511" w14:textId="77777777" w:rsidR="007A1ABA" w:rsidRDefault="007A1ABA" w:rsidP="007A1ABA">
      <w:pPr>
        <w:pStyle w:val="Prrafodelista"/>
        <w:numPr>
          <w:ilvl w:val="1"/>
          <w:numId w:val="12"/>
        </w:numPr>
        <w:rPr>
          <w:lang w:val="es-ES"/>
        </w:rPr>
      </w:pPr>
      <w:r>
        <w:rPr>
          <w:lang w:val="es-ES"/>
        </w:rPr>
        <w:t>Fachada CrearUsuario, es quien contiene la fachada en la cual se debe implementar toda la lógica de negocio del servidor con tal de que el software lleve a cabo las acciones que le corresponden.</w:t>
      </w:r>
    </w:p>
    <w:p w14:paraId="69C215FE" w14:textId="5CDB3136" w:rsidR="007A1ABA" w:rsidRDefault="007A1ABA" w:rsidP="007A1ABA">
      <w:pPr>
        <w:pStyle w:val="Prrafodelista"/>
        <w:numPr>
          <w:ilvl w:val="0"/>
          <w:numId w:val="12"/>
        </w:numPr>
        <w:rPr>
          <w:lang w:val="es-ES"/>
        </w:rPr>
      </w:pPr>
      <w:r>
        <w:rPr>
          <w:lang w:val="es-ES"/>
        </w:rPr>
        <w:t>Paquete Entidades, corresponde a las entidades que se van a utilizar con el fin de que el servidor pueda utilizar datos de persistencia.</w:t>
      </w:r>
    </w:p>
    <w:p w14:paraId="18727E0F" w14:textId="77777777" w:rsidR="00BE0912" w:rsidRPr="00BE0912" w:rsidRDefault="00BE0912" w:rsidP="00BE0912">
      <w:pPr>
        <w:rPr>
          <w:lang w:val="es-ES"/>
        </w:rPr>
      </w:pPr>
    </w:p>
    <w:p w14:paraId="14E2D391" w14:textId="2165E61A" w:rsidR="007A1ABA" w:rsidRPr="007A1ABA" w:rsidRDefault="00BE0912" w:rsidP="007A1ABA">
      <w:pPr>
        <w:rPr>
          <w:lang w:val="es-ES"/>
        </w:rPr>
      </w:pPr>
      <w:r>
        <w:rPr>
          <w:noProof/>
          <w:lang w:eastAsia="es-CO"/>
        </w:rPr>
        <w:drawing>
          <wp:inline distT="0" distB="0" distL="0" distR="0" wp14:anchorId="5D394437" wp14:editId="4DCEFAA6">
            <wp:extent cx="5612130" cy="3752850"/>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 - Cerrar Sesión.bmp"/>
                    <pic:cNvPicPr/>
                  </pic:nvPicPr>
                  <pic:blipFill>
                    <a:blip r:embed="rId37">
                      <a:extLst>
                        <a:ext uri="{28A0092B-C50C-407E-A947-70E740481C1C}">
                          <a14:useLocalDpi xmlns:a14="http://schemas.microsoft.com/office/drawing/2010/main" val="0"/>
                        </a:ext>
                      </a:extLst>
                    </a:blip>
                    <a:stretch>
                      <a:fillRect/>
                    </a:stretch>
                  </pic:blipFill>
                  <pic:spPr>
                    <a:xfrm>
                      <a:off x="0" y="0"/>
                      <a:ext cx="5612130" cy="3752850"/>
                    </a:xfrm>
                    <a:prstGeom prst="rect">
                      <a:avLst/>
                    </a:prstGeom>
                  </pic:spPr>
                </pic:pic>
              </a:graphicData>
            </a:graphic>
          </wp:inline>
        </w:drawing>
      </w:r>
    </w:p>
    <w:p w14:paraId="7117E140" w14:textId="4A1866A3" w:rsidR="00E468DE" w:rsidRDefault="00CC5374" w:rsidP="00CC5374">
      <w:pPr>
        <w:pStyle w:val="Descripcin"/>
        <w:rPr>
          <w:lang w:val="es-ES"/>
        </w:rPr>
      </w:pPr>
      <w:bookmarkStart w:id="89" w:name="_Toc457139195"/>
      <w:bookmarkStart w:id="90" w:name="_Toc457367085"/>
      <w:r>
        <w:t xml:space="preserve">Ilustración </w:t>
      </w:r>
      <w:fldSimple w:instr=" SEQ Ilustración \* ARABIC ">
        <w:r w:rsidR="007746CD">
          <w:rPr>
            <w:noProof/>
          </w:rPr>
          <w:t>8</w:t>
        </w:r>
      </w:fldSimple>
      <w:r>
        <w:t xml:space="preserve"> Cerrar sesión</w:t>
      </w:r>
      <w:bookmarkEnd w:id="89"/>
      <w:bookmarkEnd w:id="90"/>
    </w:p>
    <w:p w14:paraId="1905B93B" w14:textId="77777777" w:rsidR="00E468DE" w:rsidRPr="00E468DE" w:rsidRDefault="00E468DE" w:rsidP="00E468DE">
      <w:pPr>
        <w:rPr>
          <w:lang w:val="es-ES"/>
        </w:rPr>
      </w:pPr>
    </w:p>
    <w:p w14:paraId="29FC6486" w14:textId="23F5EAAE" w:rsidR="00E468DE" w:rsidRDefault="00E468DE" w:rsidP="00E468DE">
      <w:pPr>
        <w:pStyle w:val="Ttulo4"/>
        <w:rPr>
          <w:lang w:val="es-ES"/>
        </w:rPr>
      </w:pPr>
      <w:r>
        <w:rPr>
          <w:lang w:val="es-ES"/>
        </w:rPr>
        <w:t>Ingresar síntomas</w:t>
      </w:r>
    </w:p>
    <w:p w14:paraId="3351CC57" w14:textId="438587B8" w:rsidR="007A1ABA" w:rsidRDefault="007A1ABA" w:rsidP="007A1ABA">
      <w:pPr>
        <w:rPr>
          <w:lang w:val="es-ES"/>
        </w:rPr>
      </w:pPr>
      <w:r>
        <w:rPr>
          <w:lang w:val="es-ES"/>
        </w:rPr>
        <w:t>Ingresar síntomas es un caso de uso que requiere de lo siguiente para ser implementado:</w:t>
      </w:r>
    </w:p>
    <w:p w14:paraId="6418E990" w14:textId="77777777" w:rsidR="007A1ABA" w:rsidRDefault="007A1ABA" w:rsidP="007A1ABA">
      <w:pPr>
        <w:pStyle w:val="Prrafodelista"/>
        <w:numPr>
          <w:ilvl w:val="0"/>
          <w:numId w:val="12"/>
        </w:numPr>
        <w:rPr>
          <w:lang w:val="es-ES"/>
        </w:rPr>
      </w:pPr>
      <w:r>
        <w:rPr>
          <w:lang w:val="es-ES"/>
        </w:rPr>
        <w:t>Paquete Vista_CelTAppi</w:t>
      </w:r>
    </w:p>
    <w:p w14:paraId="2AC52FDA" w14:textId="72F572C6" w:rsidR="007A1ABA" w:rsidRDefault="007A1ABA" w:rsidP="007A1ABA">
      <w:pPr>
        <w:pStyle w:val="Prrafodelista"/>
        <w:numPr>
          <w:ilvl w:val="1"/>
          <w:numId w:val="12"/>
        </w:numPr>
        <w:rPr>
          <w:lang w:val="es-ES"/>
        </w:rPr>
      </w:pPr>
      <w:r>
        <w:rPr>
          <w:lang w:val="es-ES"/>
        </w:rPr>
        <w:t>Actividad VistaIngresarSintomas, es una vista en Android de lo que se debe mostrar por pantalla cuando el usuario desea ingresar los síntomas de la condición que le aflige.</w:t>
      </w:r>
    </w:p>
    <w:p w14:paraId="69C97F4E" w14:textId="77777777" w:rsidR="007A1ABA" w:rsidRDefault="007A1ABA" w:rsidP="007A1ABA">
      <w:pPr>
        <w:pStyle w:val="Prrafodelista"/>
        <w:numPr>
          <w:ilvl w:val="0"/>
          <w:numId w:val="12"/>
        </w:numPr>
        <w:rPr>
          <w:lang w:val="es-ES"/>
        </w:rPr>
      </w:pPr>
      <w:r>
        <w:rPr>
          <w:lang w:val="es-ES"/>
        </w:rPr>
        <w:t>Paquete Controlador_ CelTAppi</w:t>
      </w:r>
    </w:p>
    <w:p w14:paraId="7225CD9E" w14:textId="03A9C1B0" w:rsidR="007A1ABA" w:rsidRDefault="007A1ABA" w:rsidP="007A1ABA">
      <w:pPr>
        <w:pStyle w:val="Prrafodelista"/>
        <w:numPr>
          <w:ilvl w:val="1"/>
          <w:numId w:val="12"/>
        </w:numPr>
        <w:rPr>
          <w:lang w:val="es-ES"/>
        </w:rPr>
      </w:pPr>
      <w:r>
        <w:rPr>
          <w:lang w:val="es-ES"/>
        </w:rPr>
        <w:t>View IngresarSintomas_Movil, es un controlador el cual se encarga de llevar a cabo las acciones que la pantalla desea realizar.</w:t>
      </w:r>
    </w:p>
    <w:p w14:paraId="2F4E1106" w14:textId="77777777" w:rsidR="007A1ABA" w:rsidRDefault="007A1ABA" w:rsidP="007A1ABA">
      <w:pPr>
        <w:pStyle w:val="Prrafodelista"/>
        <w:numPr>
          <w:ilvl w:val="0"/>
          <w:numId w:val="12"/>
        </w:numPr>
        <w:rPr>
          <w:lang w:val="es-ES"/>
        </w:rPr>
      </w:pPr>
      <w:r>
        <w:rPr>
          <w:lang w:val="es-ES"/>
        </w:rPr>
        <w:t>Paquete Integración TAppi</w:t>
      </w:r>
    </w:p>
    <w:p w14:paraId="60EFD8F0" w14:textId="77777777" w:rsidR="007A1ABA" w:rsidRDefault="007A1ABA" w:rsidP="007A1ABA">
      <w:pPr>
        <w:pStyle w:val="Prrafodelista"/>
        <w:numPr>
          <w:ilvl w:val="1"/>
          <w:numId w:val="12"/>
        </w:numPr>
        <w:rPr>
          <w:lang w:val="es-ES"/>
        </w:rPr>
      </w:pPr>
      <w:r>
        <w:rPr>
          <w:lang w:val="es-ES"/>
        </w:rPr>
        <w:t>KSOAP Proxy_Celular, consta de un proxy el cual consume recursos del servidor con el fin de tener acceso a la lógica de negocio.</w:t>
      </w:r>
    </w:p>
    <w:p w14:paraId="6C624D25" w14:textId="77777777" w:rsidR="007A1ABA" w:rsidRDefault="007A1ABA" w:rsidP="007A1ABA">
      <w:pPr>
        <w:pStyle w:val="Prrafodelista"/>
        <w:numPr>
          <w:ilvl w:val="0"/>
          <w:numId w:val="12"/>
        </w:numPr>
        <w:rPr>
          <w:lang w:val="es-ES"/>
        </w:rPr>
      </w:pPr>
      <w:r>
        <w:rPr>
          <w:lang w:val="es-ES"/>
        </w:rPr>
        <w:t>Paquete Servicios_CelTAppi</w:t>
      </w:r>
    </w:p>
    <w:p w14:paraId="12367C1B" w14:textId="77777777" w:rsidR="007A1ABA" w:rsidRDefault="007A1ABA" w:rsidP="007A1ABA">
      <w:pPr>
        <w:pStyle w:val="Prrafodelista"/>
        <w:numPr>
          <w:ilvl w:val="1"/>
          <w:numId w:val="12"/>
        </w:numPr>
        <w:rPr>
          <w:lang w:val="es-ES"/>
        </w:rPr>
      </w:pPr>
      <w:r>
        <w:rPr>
          <w:lang w:val="es-ES"/>
        </w:rPr>
        <w:t>Web Service ServicioWebTriage, es el servicio web que provee información del servidor al celular.</w:t>
      </w:r>
    </w:p>
    <w:p w14:paraId="4F43CE6E" w14:textId="77777777" w:rsidR="007A1ABA" w:rsidRDefault="007A1ABA" w:rsidP="007A1ABA">
      <w:pPr>
        <w:pStyle w:val="Prrafodelista"/>
        <w:numPr>
          <w:ilvl w:val="0"/>
          <w:numId w:val="12"/>
        </w:numPr>
        <w:rPr>
          <w:lang w:val="es-ES"/>
        </w:rPr>
      </w:pPr>
      <w:r>
        <w:rPr>
          <w:lang w:val="es-ES"/>
        </w:rPr>
        <w:t>Paquete Negocio_TAppi</w:t>
      </w:r>
    </w:p>
    <w:p w14:paraId="77533BC2" w14:textId="2AB83997" w:rsidR="007A1ABA" w:rsidRDefault="007A1ABA" w:rsidP="007A1ABA">
      <w:pPr>
        <w:pStyle w:val="Prrafodelista"/>
        <w:numPr>
          <w:ilvl w:val="1"/>
          <w:numId w:val="12"/>
        </w:numPr>
        <w:rPr>
          <w:lang w:val="es-ES"/>
        </w:rPr>
      </w:pPr>
      <w:r>
        <w:rPr>
          <w:lang w:val="es-ES"/>
        </w:rPr>
        <w:t>Fachada IngresarSintomas, es quien contiene la fachada en la cual se debe implementar toda la lógica de negocio del servidor con tal de que el software lleve a cabo las acciones que le corresponden.</w:t>
      </w:r>
    </w:p>
    <w:p w14:paraId="71300F03" w14:textId="77F7C8C0" w:rsidR="007A1ABA" w:rsidRDefault="007A1ABA" w:rsidP="007A1ABA">
      <w:pPr>
        <w:pStyle w:val="Prrafodelista"/>
        <w:numPr>
          <w:ilvl w:val="0"/>
          <w:numId w:val="12"/>
        </w:numPr>
        <w:rPr>
          <w:lang w:val="es-ES"/>
        </w:rPr>
      </w:pPr>
      <w:r>
        <w:rPr>
          <w:lang w:val="es-ES"/>
        </w:rPr>
        <w:t>Paquete Entidades, corresponde a las entidades que se van a utilizar con el fin de que el servidor pueda utilizar datos de persistencia.</w:t>
      </w:r>
    </w:p>
    <w:p w14:paraId="7D887B86" w14:textId="77777777" w:rsidR="007A1ABA" w:rsidRPr="007A1ABA" w:rsidRDefault="007A1ABA" w:rsidP="007A1ABA">
      <w:pPr>
        <w:rPr>
          <w:lang w:val="es-ES"/>
        </w:rPr>
      </w:pPr>
    </w:p>
    <w:p w14:paraId="6C96CA31" w14:textId="77777777" w:rsidR="00CC5374" w:rsidRDefault="00E468DE" w:rsidP="00CC5374">
      <w:pPr>
        <w:keepNext/>
      </w:pPr>
      <w:r>
        <w:rPr>
          <w:noProof/>
          <w:lang w:eastAsia="es-CO"/>
        </w:rPr>
        <w:drawing>
          <wp:inline distT="0" distB="0" distL="0" distR="0" wp14:anchorId="19A2D554" wp14:editId="418127D1">
            <wp:extent cx="5612130" cy="3524885"/>
            <wp:effectExtent l="0" t="0" r="7620" b="0"/>
            <wp:docPr id="394" name="Imagen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 name="CU - Ingresar Sintomas.bmp"/>
                    <pic:cNvPicPr/>
                  </pic:nvPicPr>
                  <pic:blipFill>
                    <a:blip r:embed="rId38">
                      <a:extLst>
                        <a:ext uri="{28A0092B-C50C-407E-A947-70E740481C1C}">
                          <a14:useLocalDpi xmlns:a14="http://schemas.microsoft.com/office/drawing/2010/main" val="0"/>
                        </a:ext>
                      </a:extLst>
                    </a:blip>
                    <a:stretch>
                      <a:fillRect/>
                    </a:stretch>
                  </pic:blipFill>
                  <pic:spPr>
                    <a:xfrm>
                      <a:off x="0" y="0"/>
                      <a:ext cx="5612130" cy="3524885"/>
                    </a:xfrm>
                    <a:prstGeom prst="rect">
                      <a:avLst/>
                    </a:prstGeom>
                  </pic:spPr>
                </pic:pic>
              </a:graphicData>
            </a:graphic>
          </wp:inline>
        </w:drawing>
      </w:r>
    </w:p>
    <w:p w14:paraId="3F7D7649" w14:textId="529014EE" w:rsidR="00E468DE" w:rsidRDefault="00CC5374" w:rsidP="00CC5374">
      <w:pPr>
        <w:pStyle w:val="Descripcin"/>
      </w:pPr>
      <w:bookmarkStart w:id="91" w:name="_Toc457139196"/>
      <w:bookmarkStart w:id="92" w:name="_Toc457367086"/>
      <w:r>
        <w:t xml:space="preserve">Ilustración </w:t>
      </w:r>
      <w:fldSimple w:instr=" SEQ Ilustración \* ARABIC ">
        <w:r w:rsidR="007746CD">
          <w:rPr>
            <w:noProof/>
          </w:rPr>
          <w:t>9</w:t>
        </w:r>
      </w:fldSimple>
      <w:r>
        <w:t xml:space="preserve"> ingresar síntomas</w:t>
      </w:r>
      <w:bookmarkEnd w:id="91"/>
      <w:bookmarkEnd w:id="92"/>
    </w:p>
    <w:p w14:paraId="037CA9D3" w14:textId="77777777" w:rsidR="007A1ABA" w:rsidRPr="007A1ABA" w:rsidRDefault="007A1ABA" w:rsidP="007A1ABA"/>
    <w:p w14:paraId="5C97D186" w14:textId="1C6337FD" w:rsidR="00E468DE" w:rsidRDefault="00E468DE" w:rsidP="00E468DE">
      <w:pPr>
        <w:pStyle w:val="Ttulo4"/>
        <w:rPr>
          <w:lang w:val="es-ES"/>
        </w:rPr>
      </w:pPr>
      <w:r>
        <w:rPr>
          <w:lang w:val="es-ES"/>
        </w:rPr>
        <w:t>Ingresar antecedentes familiares</w:t>
      </w:r>
    </w:p>
    <w:p w14:paraId="5D70E83E" w14:textId="02360602" w:rsidR="007A1ABA" w:rsidRDefault="007A1ABA" w:rsidP="007A1ABA">
      <w:pPr>
        <w:rPr>
          <w:lang w:val="es-ES"/>
        </w:rPr>
      </w:pPr>
      <w:r>
        <w:rPr>
          <w:lang w:val="es-ES"/>
        </w:rPr>
        <w:t>Ingresar antecedentes familiares es un caso de uso que requiere de lo siguiente para ser implementado:</w:t>
      </w:r>
    </w:p>
    <w:p w14:paraId="4F8A8563" w14:textId="77777777" w:rsidR="007A1ABA" w:rsidRDefault="007A1ABA" w:rsidP="007A1ABA">
      <w:pPr>
        <w:pStyle w:val="Prrafodelista"/>
        <w:numPr>
          <w:ilvl w:val="0"/>
          <w:numId w:val="12"/>
        </w:numPr>
        <w:rPr>
          <w:lang w:val="es-ES"/>
        </w:rPr>
      </w:pPr>
      <w:r>
        <w:rPr>
          <w:lang w:val="es-ES"/>
        </w:rPr>
        <w:t>Paquete Vista_CelTAppi</w:t>
      </w:r>
    </w:p>
    <w:p w14:paraId="102C1244" w14:textId="0B397237" w:rsidR="007A1ABA" w:rsidRDefault="007A1ABA" w:rsidP="007A1ABA">
      <w:pPr>
        <w:pStyle w:val="Prrafodelista"/>
        <w:numPr>
          <w:ilvl w:val="1"/>
          <w:numId w:val="12"/>
        </w:numPr>
        <w:rPr>
          <w:lang w:val="es-ES"/>
        </w:rPr>
      </w:pPr>
      <w:r>
        <w:rPr>
          <w:lang w:val="es-ES"/>
        </w:rPr>
        <w:t xml:space="preserve">Actividad VistaIngresarAntecedentesFamiliares, es una vista en Android de lo que se debe mostrar por pantalla cuando el usuario desea </w:t>
      </w:r>
      <w:r w:rsidR="00BE0912">
        <w:rPr>
          <w:lang w:val="es-ES"/>
        </w:rPr>
        <w:t>ingresar sus antecedentes familiares</w:t>
      </w:r>
      <w:r>
        <w:rPr>
          <w:lang w:val="es-ES"/>
        </w:rPr>
        <w:t>.</w:t>
      </w:r>
    </w:p>
    <w:p w14:paraId="05C57261" w14:textId="77777777" w:rsidR="007A1ABA" w:rsidRDefault="007A1ABA" w:rsidP="007A1ABA">
      <w:pPr>
        <w:pStyle w:val="Prrafodelista"/>
        <w:numPr>
          <w:ilvl w:val="0"/>
          <w:numId w:val="12"/>
        </w:numPr>
        <w:rPr>
          <w:lang w:val="es-ES"/>
        </w:rPr>
      </w:pPr>
      <w:r>
        <w:rPr>
          <w:lang w:val="es-ES"/>
        </w:rPr>
        <w:t>Paquete Controlador_ CelTAppi</w:t>
      </w:r>
    </w:p>
    <w:p w14:paraId="02C1A525" w14:textId="31B2F070" w:rsidR="007A1ABA" w:rsidRDefault="007A1ABA" w:rsidP="007A1ABA">
      <w:pPr>
        <w:pStyle w:val="Prrafodelista"/>
        <w:numPr>
          <w:ilvl w:val="1"/>
          <w:numId w:val="12"/>
        </w:numPr>
        <w:rPr>
          <w:lang w:val="es-ES"/>
        </w:rPr>
      </w:pPr>
      <w:r>
        <w:rPr>
          <w:lang w:val="es-ES"/>
        </w:rPr>
        <w:t>View IngresarAntecedentesFamiliares_Movil, es un controlador el cual se encarga de llevar a cabo las acciones que la pantalla desea realizar.</w:t>
      </w:r>
    </w:p>
    <w:p w14:paraId="59E92EDE" w14:textId="77777777" w:rsidR="007A1ABA" w:rsidRDefault="007A1ABA" w:rsidP="007A1ABA">
      <w:pPr>
        <w:pStyle w:val="Prrafodelista"/>
        <w:numPr>
          <w:ilvl w:val="0"/>
          <w:numId w:val="12"/>
        </w:numPr>
        <w:rPr>
          <w:lang w:val="es-ES"/>
        </w:rPr>
      </w:pPr>
      <w:r>
        <w:rPr>
          <w:lang w:val="es-ES"/>
        </w:rPr>
        <w:t>Paquete Integración TAppi</w:t>
      </w:r>
    </w:p>
    <w:p w14:paraId="61B7DDDB" w14:textId="77777777" w:rsidR="007A1ABA" w:rsidRDefault="007A1ABA" w:rsidP="007A1ABA">
      <w:pPr>
        <w:pStyle w:val="Prrafodelista"/>
        <w:numPr>
          <w:ilvl w:val="1"/>
          <w:numId w:val="12"/>
        </w:numPr>
        <w:rPr>
          <w:lang w:val="es-ES"/>
        </w:rPr>
      </w:pPr>
      <w:r>
        <w:rPr>
          <w:lang w:val="es-ES"/>
        </w:rPr>
        <w:t>KSOAP Proxy_Celular, consta de un proxy el cual consume recursos del servidor con el fin de tener acceso a la lógica de negocio.</w:t>
      </w:r>
    </w:p>
    <w:p w14:paraId="65C6F7EB" w14:textId="77777777" w:rsidR="007A1ABA" w:rsidRDefault="007A1ABA" w:rsidP="007A1ABA">
      <w:pPr>
        <w:pStyle w:val="Prrafodelista"/>
        <w:numPr>
          <w:ilvl w:val="0"/>
          <w:numId w:val="12"/>
        </w:numPr>
        <w:rPr>
          <w:lang w:val="es-ES"/>
        </w:rPr>
      </w:pPr>
      <w:r>
        <w:rPr>
          <w:lang w:val="es-ES"/>
        </w:rPr>
        <w:t>Paquete Servicios_CelTAppi</w:t>
      </w:r>
    </w:p>
    <w:p w14:paraId="1D21D8A7" w14:textId="77777777" w:rsidR="007A1ABA" w:rsidRDefault="007A1ABA" w:rsidP="007A1ABA">
      <w:pPr>
        <w:pStyle w:val="Prrafodelista"/>
        <w:numPr>
          <w:ilvl w:val="1"/>
          <w:numId w:val="12"/>
        </w:numPr>
        <w:rPr>
          <w:lang w:val="es-ES"/>
        </w:rPr>
      </w:pPr>
      <w:r>
        <w:rPr>
          <w:lang w:val="es-ES"/>
        </w:rPr>
        <w:t>Web Service ServicioWebTriage, es el servicio web que provee información del servidor al celular.</w:t>
      </w:r>
    </w:p>
    <w:p w14:paraId="36812FD2" w14:textId="77777777" w:rsidR="007A1ABA" w:rsidRDefault="007A1ABA" w:rsidP="007A1ABA">
      <w:pPr>
        <w:pStyle w:val="Prrafodelista"/>
        <w:numPr>
          <w:ilvl w:val="0"/>
          <w:numId w:val="12"/>
        </w:numPr>
        <w:rPr>
          <w:lang w:val="es-ES"/>
        </w:rPr>
      </w:pPr>
      <w:r>
        <w:rPr>
          <w:lang w:val="es-ES"/>
        </w:rPr>
        <w:t>Paquete Negocio_TAppi</w:t>
      </w:r>
    </w:p>
    <w:p w14:paraId="15146B20" w14:textId="16938727" w:rsidR="007A1ABA" w:rsidRDefault="007A1ABA" w:rsidP="007A1ABA">
      <w:pPr>
        <w:pStyle w:val="Prrafodelista"/>
        <w:numPr>
          <w:ilvl w:val="1"/>
          <w:numId w:val="12"/>
        </w:numPr>
        <w:rPr>
          <w:lang w:val="es-ES"/>
        </w:rPr>
      </w:pPr>
      <w:r>
        <w:rPr>
          <w:lang w:val="es-ES"/>
        </w:rPr>
        <w:t xml:space="preserve">Fachada </w:t>
      </w:r>
      <w:r w:rsidR="00BE0912">
        <w:rPr>
          <w:lang w:val="es-ES"/>
        </w:rPr>
        <w:t>IngresarAntecedentesFamiliares</w:t>
      </w:r>
      <w:r>
        <w:rPr>
          <w:lang w:val="es-ES"/>
        </w:rPr>
        <w:t>, es quien contiene la fachada en la cual se debe implementar toda la lógica de negocio del servidor con tal de que el software lleve a cabo las acciones que le corresponden.</w:t>
      </w:r>
    </w:p>
    <w:p w14:paraId="2E91DCF9" w14:textId="0B66D817" w:rsidR="007A1ABA" w:rsidRPr="007A1ABA" w:rsidRDefault="007A1ABA" w:rsidP="007A1ABA">
      <w:pPr>
        <w:pStyle w:val="Prrafodelista"/>
        <w:numPr>
          <w:ilvl w:val="0"/>
          <w:numId w:val="12"/>
        </w:numPr>
        <w:rPr>
          <w:lang w:val="es-ES"/>
        </w:rPr>
      </w:pPr>
      <w:r>
        <w:rPr>
          <w:lang w:val="es-ES"/>
        </w:rPr>
        <w:t>Paquete Entidades, corresponde a las entidades que se van a utilizar con el fin de que el servidor pueda utilizar datos de persistencia.</w:t>
      </w:r>
    </w:p>
    <w:p w14:paraId="491216B4" w14:textId="7664CD73" w:rsidR="00CC5374" w:rsidRDefault="00BE0912" w:rsidP="00CC5374">
      <w:pPr>
        <w:keepNext/>
      </w:pPr>
      <w:r>
        <w:rPr>
          <w:noProof/>
          <w:lang w:eastAsia="es-CO"/>
        </w:rPr>
        <w:drawing>
          <wp:inline distT="0" distB="0" distL="0" distR="0" wp14:anchorId="142AA087" wp14:editId="5FF60149">
            <wp:extent cx="5612130" cy="3253740"/>
            <wp:effectExtent l="0" t="0" r="7620" b="381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 - IngresarAntecedentesFamiliares.bmp"/>
                    <pic:cNvPicPr/>
                  </pic:nvPicPr>
                  <pic:blipFill>
                    <a:blip r:embed="rId39">
                      <a:extLst>
                        <a:ext uri="{28A0092B-C50C-407E-A947-70E740481C1C}">
                          <a14:useLocalDpi xmlns:a14="http://schemas.microsoft.com/office/drawing/2010/main" val="0"/>
                        </a:ext>
                      </a:extLst>
                    </a:blip>
                    <a:stretch>
                      <a:fillRect/>
                    </a:stretch>
                  </pic:blipFill>
                  <pic:spPr>
                    <a:xfrm>
                      <a:off x="0" y="0"/>
                      <a:ext cx="5612130" cy="3253740"/>
                    </a:xfrm>
                    <a:prstGeom prst="rect">
                      <a:avLst/>
                    </a:prstGeom>
                  </pic:spPr>
                </pic:pic>
              </a:graphicData>
            </a:graphic>
          </wp:inline>
        </w:drawing>
      </w:r>
    </w:p>
    <w:p w14:paraId="1451BE59" w14:textId="7CDA7032" w:rsidR="00E468DE" w:rsidRDefault="00CC5374" w:rsidP="00CC5374">
      <w:pPr>
        <w:pStyle w:val="Descripcin"/>
      </w:pPr>
      <w:bookmarkStart w:id="93" w:name="_Toc457139197"/>
      <w:bookmarkStart w:id="94" w:name="_Toc457367087"/>
      <w:r>
        <w:t xml:space="preserve">Ilustración </w:t>
      </w:r>
      <w:fldSimple w:instr=" SEQ Ilustración \* ARABIC ">
        <w:r w:rsidR="007746CD">
          <w:rPr>
            <w:noProof/>
          </w:rPr>
          <w:t>10</w:t>
        </w:r>
      </w:fldSimple>
      <w:r>
        <w:t xml:space="preserve"> Ingresar antecedentes familiares</w:t>
      </w:r>
      <w:bookmarkEnd w:id="93"/>
      <w:bookmarkEnd w:id="94"/>
    </w:p>
    <w:p w14:paraId="5A52745D" w14:textId="77777777" w:rsidR="00BE0912" w:rsidRPr="00BE0912" w:rsidRDefault="00BE0912" w:rsidP="00BE0912"/>
    <w:p w14:paraId="2C38DC2B" w14:textId="7A9EDE8B" w:rsidR="00E468DE" w:rsidRDefault="00E468DE" w:rsidP="00E468DE">
      <w:pPr>
        <w:pStyle w:val="Ttulo4"/>
        <w:rPr>
          <w:lang w:val="es-ES"/>
        </w:rPr>
      </w:pPr>
      <w:r>
        <w:rPr>
          <w:lang w:val="es-ES"/>
        </w:rPr>
        <w:t>Agregar miembro de la familia</w:t>
      </w:r>
    </w:p>
    <w:p w14:paraId="4102EA85" w14:textId="6A1C92F6" w:rsidR="00BE0912" w:rsidRDefault="00BE0912" w:rsidP="00BE0912">
      <w:pPr>
        <w:rPr>
          <w:lang w:val="es-ES"/>
        </w:rPr>
      </w:pPr>
      <w:r>
        <w:rPr>
          <w:lang w:val="es-ES"/>
        </w:rPr>
        <w:t>Agregar miembro de la familia es un caso de uso que requiere de lo siguiente para ser implementado:</w:t>
      </w:r>
    </w:p>
    <w:p w14:paraId="27EBCB82" w14:textId="77777777" w:rsidR="00BE0912" w:rsidRDefault="00BE0912" w:rsidP="00BE0912">
      <w:pPr>
        <w:pStyle w:val="Prrafodelista"/>
        <w:numPr>
          <w:ilvl w:val="0"/>
          <w:numId w:val="12"/>
        </w:numPr>
        <w:rPr>
          <w:lang w:val="es-ES"/>
        </w:rPr>
      </w:pPr>
      <w:r>
        <w:rPr>
          <w:lang w:val="es-ES"/>
        </w:rPr>
        <w:t>Paquete Vista_CelTAppi</w:t>
      </w:r>
    </w:p>
    <w:p w14:paraId="1BEAEFE1" w14:textId="48F834C8" w:rsidR="00BE0912" w:rsidRDefault="00BE0912" w:rsidP="00BE0912">
      <w:pPr>
        <w:pStyle w:val="Prrafodelista"/>
        <w:numPr>
          <w:ilvl w:val="1"/>
          <w:numId w:val="12"/>
        </w:numPr>
        <w:rPr>
          <w:lang w:val="es-ES"/>
        </w:rPr>
      </w:pPr>
      <w:r>
        <w:rPr>
          <w:lang w:val="es-ES"/>
        </w:rPr>
        <w:t>Actividad VistaAgregarMiembroFamilia, es una vista en Android de lo que se debe mostrar por pantalla cuando el usuario desea agregar un miembro de la familia generando una solicitud a ser aceptada.</w:t>
      </w:r>
    </w:p>
    <w:p w14:paraId="1F014050" w14:textId="77777777" w:rsidR="00BE0912" w:rsidRDefault="00BE0912" w:rsidP="00BE0912">
      <w:pPr>
        <w:pStyle w:val="Prrafodelista"/>
        <w:numPr>
          <w:ilvl w:val="0"/>
          <w:numId w:val="12"/>
        </w:numPr>
        <w:rPr>
          <w:lang w:val="es-ES"/>
        </w:rPr>
      </w:pPr>
      <w:r>
        <w:rPr>
          <w:lang w:val="es-ES"/>
        </w:rPr>
        <w:t>Paquete Controlador_ CelTAppi</w:t>
      </w:r>
    </w:p>
    <w:p w14:paraId="0E0D1209" w14:textId="4C07F45E" w:rsidR="00BE0912" w:rsidRDefault="00BE0912" w:rsidP="00BE0912">
      <w:pPr>
        <w:pStyle w:val="Prrafodelista"/>
        <w:numPr>
          <w:ilvl w:val="1"/>
          <w:numId w:val="12"/>
        </w:numPr>
        <w:rPr>
          <w:lang w:val="es-ES"/>
        </w:rPr>
      </w:pPr>
      <w:r>
        <w:rPr>
          <w:lang w:val="es-ES"/>
        </w:rPr>
        <w:t>View AgregarMiembroFamilia_Movil, es un controlador el cual se encarga de llevar a cabo las acciones que la pantalla desea realizar.</w:t>
      </w:r>
    </w:p>
    <w:p w14:paraId="267995FF" w14:textId="77777777" w:rsidR="00BE0912" w:rsidRDefault="00BE0912" w:rsidP="00BE0912">
      <w:pPr>
        <w:pStyle w:val="Prrafodelista"/>
        <w:numPr>
          <w:ilvl w:val="0"/>
          <w:numId w:val="12"/>
        </w:numPr>
        <w:rPr>
          <w:lang w:val="es-ES"/>
        </w:rPr>
      </w:pPr>
      <w:r>
        <w:rPr>
          <w:lang w:val="es-ES"/>
        </w:rPr>
        <w:t>Paquete Integración TAppi</w:t>
      </w:r>
    </w:p>
    <w:p w14:paraId="217C305B" w14:textId="77777777" w:rsidR="00BE0912" w:rsidRDefault="00BE0912" w:rsidP="00BE0912">
      <w:pPr>
        <w:pStyle w:val="Prrafodelista"/>
        <w:numPr>
          <w:ilvl w:val="1"/>
          <w:numId w:val="12"/>
        </w:numPr>
        <w:rPr>
          <w:lang w:val="es-ES"/>
        </w:rPr>
      </w:pPr>
      <w:r>
        <w:rPr>
          <w:lang w:val="es-ES"/>
        </w:rPr>
        <w:t>KSOAP Proxy_Celular, consta de un proxy el cual consume recursos del servidor con el fin de tener acceso a la lógica de negocio.</w:t>
      </w:r>
    </w:p>
    <w:p w14:paraId="3457C8EF" w14:textId="77777777" w:rsidR="00BE0912" w:rsidRDefault="00BE0912" w:rsidP="00BE0912">
      <w:pPr>
        <w:pStyle w:val="Prrafodelista"/>
        <w:numPr>
          <w:ilvl w:val="0"/>
          <w:numId w:val="12"/>
        </w:numPr>
        <w:rPr>
          <w:lang w:val="es-ES"/>
        </w:rPr>
      </w:pPr>
      <w:r>
        <w:rPr>
          <w:lang w:val="es-ES"/>
        </w:rPr>
        <w:t>Paquete Servicios_CelTAppi</w:t>
      </w:r>
    </w:p>
    <w:p w14:paraId="26C4434E" w14:textId="77777777" w:rsidR="00BE0912" w:rsidRDefault="00BE0912" w:rsidP="00BE0912">
      <w:pPr>
        <w:pStyle w:val="Prrafodelista"/>
        <w:numPr>
          <w:ilvl w:val="1"/>
          <w:numId w:val="12"/>
        </w:numPr>
        <w:rPr>
          <w:lang w:val="es-ES"/>
        </w:rPr>
      </w:pPr>
      <w:r>
        <w:rPr>
          <w:lang w:val="es-ES"/>
        </w:rPr>
        <w:t>Web Service ServicioWebTriage, es el servicio web que provee información del servidor al celular.</w:t>
      </w:r>
    </w:p>
    <w:p w14:paraId="5256CFF1" w14:textId="77777777" w:rsidR="00BE0912" w:rsidRDefault="00BE0912" w:rsidP="00BE0912">
      <w:pPr>
        <w:pStyle w:val="Prrafodelista"/>
        <w:numPr>
          <w:ilvl w:val="0"/>
          <w:numId w:val="12"/>
        </w:numPr>
        <w:rPr>
          <w:lang w:val="es-ES"/>
        </w:rPr>
      </w:pPr>
      <w:r>
        <w:rPr>
          <w:lang w:val="es-ES"/>
        </w:rPr>
        <w:t>Paquete Negocio_TAppi</w:t>
      </w:r>
    </w:p>
    <w:p w14:paraId="67742AC3" w14:textId="115F3C82" w:rsidR="00BE0912" w:rsidRDefault="00BE0912" w:rsidP="00BE0912">
      <w:pPr>
        <w:pStyle w:val="Prrafodelista"/>
        <w:numPr>
          <w:ilvl w:val="1"/>
          <w:numId w:val="12"/>
        </w:numPr>
        <w:rPr>
          <w:lang w:val="es-ES"/>
        </w:rPr>
      </w:pPr>
      <w:r>
        <w:rPr>
          <w:lang w:val="es-ES"/>
        </w:rPr>
        <w:t>Fachada AgregarMiembroFamilia, es quien contiene la fachada en la cual se debe implementar toda la lógica de negocio del servidor con tal de que el software lleve a cabo las acciones que le corresponden.</w:t>
      </w:r>
    </w:p>
    <w:p w14:paraId="6E996F5A" w14:textId="77777777" w:rsidR="00BE0912" w:rsidRPr="007A1ABA" w:rsidRDefault="00BE0912" w:rsidP="00BE0912">
      <w:pPr>
        <w:pStyle w:val="Prrafodelista"/>
        <w:numPr>
          <w:ilvl w:val="0"/>
          <w:numId w:val="12"/>
        </w:numPr>
        <w:rPr>
          <w:lang w:val="es-ES"/>
        </w:rPr>
      </w:pPr>
      <w:r>
        <w:rPr>
          <w:lang w:val="es-ES"/>
        </w:rPr>
        <w:t>Paquete Entidades, corresponde a las entidades que se van a utilizar con el fin de que el servidor pueda utilizar datos de persistencia.</w:t>
      </w:r>
    </w:p>
    <w:p w14:paraId="35DF71F0" w14:textId="77777777" w:rsidR="00BE0912" w:rsidRPr="00BE0912" w:rsidRDefault="00BE0912" w:rsidP="00BE0912">
      <w:pPr>
        <w:rPr>
          <w:lang w:val="es-ES"/>
        </w:rPr>
      </w:pPr>
    </w:p>
    <w:p w14:paraId="5D20FED1" w14:textId="48AB12F4" w:rsidR="00CC5374" w:rsidRDefault="00BE0912" w:rsidP="00CC5374">
      <w:pPr>
        <w:keepNext/>
      </w:pPr>
      <w:r>
        <w:rPr>
          <w:noProof/>
          <w:lang w:eastAsia="es-CO"/>
        </w:rPr>
        <w:drawing>
          <wp:inline distT="0" distB="0" distL="0" distR="0" wp14:anchorId="6602F753" wp14:editId="69DB5C23">
            <wp:extent cx="5612130" cy="3592195"/>
            <wp:effectExtent l="0" t="0" r="762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U - Agregar Miembro Familia.bmp"/>
                    <pic:cNvPicPr/>
                  </pic:nvPicPr>
                  <pic:blipFill>
                    <a:blip r:embed="rId40">
                      <a:extLst>
                        <a:ext uri="{28A0092B-C50C-407E-A947-70E740481C1C}">
                          <a14:useLocalDpi xmlns:a14="http://schemas.microsoft.com/office/drawing/2010/main" val="0"/>
                        </a:ext>
                      </a:extLst>
                    </a:blip>
                    <a:stretch>
                      <a:fillRect/>
                    </a:stretch>
                  </pic:blipFill>
                  <pic:spPr>
                    <a:xfrm>
                      <a:off x="0" y="0"/>
                      <a:ext cx="5612130" cy="3592195"/>
                    </a:xfrm>
                    <a:prstGeom prst="rect">
                      <a:avLst/>
                    </a:prstGeom>
                  </pic:spPr>
                </pic:pic>
              </a:graphicData>
            </a:graphic>
          </wp:inline>
        </w:drawing>
      </w:r>
    </w:p>
    <w:p w14:paraId="799AD980" w14:textId="388C7D5D" w:rsidR="00E468DE" w:rsidRPr="00E468DE" w:rsidRDefault="00CC5374" w:rsidP="00CC5374">
      <w:pPr>
        <w:pStyle w:val="Descripcin"/>
        <w:rPr>
          <w:lang w:val="es-ES"/>
        </w:rPr>
      </w:pPr>
      <w:bookmarkStart w:id="95" w:name="_Toc457139198"/>
      <w:bookmarkStart w:id="96" w:name="_Toc457367088"/>
      <w:r>
        <w:t xml:space="preserve">Ilustración </w:t>
      </w:r>
      <w:fldSimple w:instr=" SEQ Ilustración \* ARABIC ">
        <w:r w:rsidR="007746CD">
          <w:rPr>
            <w:noProof/>
          </w:rPr>
          <w:t>11</w:t>
        </w:r>
      </w:fldSimple>
      <w:r>
        <w:t xml:space="preserve"> agregar miembro de la familia</w:t>
      </w:r>
      <w:bookmarkEnd w:id="95"/>
      <w:bookmarkEnd w:id="96"/>
    </w:p>
    <w:p w14:paraId="447293DA" w14:textId="331740E0" w:rsidR="00E468DE" w:rsidRDefault="00E468DE" w:rsidP="00E468DE">
      <w:pPr>
        <w:pStyle w:val="Ttulo4"/>
        <w:rPr>
          <w:lang w:val="es-ES"/>
        </w:rPr>
      </w:pPr>
      <w:r>
        <w:rPr>
          <w:lang w:val="es-ES"/>
        </w:rPr>
        <w:t>Eliminar miembro de la familia</w:t>
      </w:r>
    </w:p>
    <w:p w14:paraId="44A336EA" w14:textId="20F7AF3B" w:rsidR="00BE0912" w:rsidRDefault="00BE0912" w:rsidP="00BE0912">
      <w:pPr>
        <w:rPr>
          <w:lang w:val="es-ES"/>
        </w:rPr>
      </w:pPr>
      <w:r>
        <w:rPr>
          <w:lang w:val="es-ES"/>
        </w:rPr>
        <w:t>Eliminar miembro de la familia es un caso de uso que requiere de lo siguiente para ser implementado:</w:t>
      </w:r>
    </w:p>
    <w:p w14:paraId="447E9044" w14:textId="77777777" w:rsidR="00BE0912" w:rsidRDefault="00BE0912" w:rsidP="00BE0912">
      <w:pPr>
        <w:pStyle w:val="Prrafodelista"/>
        <w:numPr>
          <w:ilvl w:val="0"/>
          <w:numId w:val="12"/>
        </w:numPr>
        <w:rPr>
          <w:lang w:val="es-ES"/>
        </w:rPr>
      </w:pPr>
      <w:r>
        <w:rPr>
          <w:lang w:val="es-ES"/>
        </w:rPr>
        <w:t>Paquete Vista_CelTAppi</w:t>
      </w:r>
    </w:p>
    <w:p w14:paraId="467151B3" w14:textId="51886DE6" w:rsidR="00BE0912" w:rsidRDefault="00BE0912" w:rsidP="00BE0912">
      <w:pPr>
        <w:pStyle w:val="Prrafodelista"/>
        <w:numPr>
          <w:ilvl w:val="1"/>
          <w:numId w:val="12"/>
        </w:numPr>
        <w:rPr>
          <w:lang w:val="es-ES"/>
        </w:rPr>
      </w:pPr>
      <w:r>
        <w:rPr>
          <w:lang w:val="es-ES"/>
        </w:rPr>
        <w:t>Actividad VistaEliminarMiembroFamilia, es una vista en Android de lo que se debe mostrar por pantalla cuando el usuario desea eliminar un miembro de la familia borrándolo de su círculo cercano.</w:t>
      </w:r>
    </w:p>
    <w:p w14:paraId="0458276F" w14:textId="77777777" w:rsidR="00BE0912" w:rsidRDefault="00BE0912" w:rsidP="00BE0912">
      <w:pPr>
        <w:pStyle w:val="Prrafodelista"/>
        <w:numPr>
          <w:ilvl w:val="0"/>
          <w:numId w:val="12"/>
        </w:numPr>
        <w:rPr>
          <w:lang w:val="es-ES"/>
        </w:rPr>
      </w:pPr>
      <w:r>
        <w:rPr>
          <w:lang w:val="es-ES"/>
        </w:rPr>
        <w:t>Paquete Controlador_ CelTAppi</w:t>
      </w:r>
    </w:p>
    <w:p w14:paraId="44ED73EA" w14:textId="17399A74" w:rsidR="00BE0912" w:rsidRDefault="00BE0912" w:rsidP="00BE0912">
      <w:pPr>
        <w:pStyle w:val="Prrafodelista"/>
        <w:numPr>
          <w:ilvl w:val="1"/>
          <w:numId w:val="12"/>
        </w:numPr>
        <w:rPr>
          <w:lang w:val="es-ES"/>
        </w:rPr>
      </w:pPr>
      <w:r>
        <w:rPr>
          <w:lang w:val="es-ES"/>
        </w:rPr>
        <w:t>View EliminarrMiembroFamilia_Movil, es un controlador el cual se encarga de llevar a cabo las acciones que la pantalla desea realizar.</w:t>
      </w:r>
    </w:p>
    <w:p w14:paraId="6484A063" w14:textId="77777777" w:rsidR="00BE0912" w:rsidRDefault="00BE0912" w:rsidP="00BE0912">
      <w:pPr>
        <w:pStyle w:val="Prrafodelista"/>
        <w:numPr>
          <w:ilvl w:val="0"/>
          <w:numId w:val="12"/>
        </w:numPr>
        <w:rPr>
          <w:lang w:val="es-ES"/>
        </w:rPr>
      </w:pPr>
      <w:r>
        <w:rPr>
          <w:lang w:val="es-ES"/>
        </w:rPr>
        <w:t>Paquete Integración TAppi</w:t>
      </w:r>
    </w:p>
    <w:p w14:paraId="4F09E1A3" w14:textId="77777777" w:rsidR="00BE0912" w:rsidRDefault="00BE0912" w:rsidP="00BE0912">
      <w:pPr>
        <w:pStyle w:val="Prrafodelista"/>
        <w:numPr>
          <w:ilvl w:val="1"/>
          <w:numId w:val="12"/>
        </w:numPr>
        <w:rPr>
          <w:lang w:val="es-ES"/>
        </w:rPr>
      </w:pPr>
      <w:r>
        <w:rPr>
          <w:lang w:val="es-ES"/>
        </w:rPr>
        <w:t>KSOAP Proxy_Celular, consta de un proxy el cual consume recursos del servidor con el fin de tener acceso a la lógica de negocio.</w:t>
      </w:r>
    </w:p>
    <w:p w14:paraId="492204BA" w14:textId="77777777" w:rsidR="00BE0912" w:rsidRDefault="00BE0912" w:rsidP="00BE0912">
      <w:pPr>
        <w:pStyle w:val="Prrafodelista"/>
        <w:numPr>
          <w:ilvl w:val="0"/>
          <w:numId w:val="12"/>
        </w:numPr>
        <w:rPr>
          <w:lang w:val="es-ES"/>
        </w:rPr>
      </w:pPr>
      <w:r>
        <w:rPr>
          <w:lang w:val="es-ES"/>
        </w:rPr>
        <w:t>Paquete Servicios_CelTAppi</w:t>
      </w:r>
    </w:p>
    <w:p w14:paraId="391C3D98" w14:textId="77777777" w:rsidR="00BE0912" w:rsidRDefault="00BE0912" w:rsidP="00BE0912">
      <w:pPr>
        <w:pStyle w:val="Prrafodelista"/>
        <w:numPr>
          <w:ilvl w:val="1"/>
          <w:numId w:val="12"/>
        </w:numPr>
        <w:rPr>
          <w:lang w:val="es-ES"/>
        </w:rPr>
      </w:pPr>
      <w:r>
        <w:rPr>
          <w:lang w:val="es-ES"/>
        </w:rPr>
        <w:t>Web Service ServicioWebTriage, es el servicio web que provee información del servidor al celular.</w:t>
      </w:r>
    </w:p>
    <w:p w14:paraId="0B73CAE3" w14:textId="77777777" w:rsidR="00BE0912" w:rsidRDefault="00BE0912" w:rsidP="00BE0912">
      <w:pPr>
        <w:pStyle w:val="Prrafodelista"/>
        <w:numPr>
          <w:ilvl w:val="0"/>
          <w:numId w:val="12"/>
        </w:numPr>
        <w:rPr>
          <w:lang w:val="es-ES"/>
        </w:rPr>
      </w:pPr>
      <w:r>
        <w:rPr>
          <w:lang w:val="es-ES"/>
        </w:rPr>
        <w:t>Paquete Negocio_TAppi</w:t>
      </w:r>
    </w:p>
    <w:p w14:paraId="743B11B2" w14:textId="51E7CD90" w:rsidR="00BE0912" w:rsidRDefault="00BE0912" w:rsidP="00BE0912">
      <w:pPr>
        <w:pStyle w:val="Prrafodelista"/>
        <w:numPr>
          <w:ilvl w:val="1"/>
          <w:numId w:val="12"/>
        </w:numPr>
        <w:rPr>
          <w:lang w:val="es-ES"/>
        </w:rPr>
      </w:pPr>
      <w:r>
        <w:rPr>
          <w:lang w:val="es-ES"/>
        </w:rPr>
        <w:t>Fachada EliminarMiembroFamilia, es quien contiene la fachada en la cual se debe implementar toda la lógica de negocio del servidor con tal de que el software lleve a cabo las acciones que le corresponden.</w:t>
      </w:r>
    </w:p>
    <w:p w14:paraId="1922D273" w14:textId="77777777" w:rsidR="00BE0912" w:rsidRPr="007A1ABA" w:rsidRDefault="00BE0912" w:rsidP="00BE0912">
      <w:pPr>
        <w:pStyle w:val="Prrafodelista"/>
        <w:numPr>
          <w:ilvl w:val="0"/>
          <w:numId w:val="12"/>
        </w:numPr>
        <w:rPr>
          <w:lang w:val="es-ES"/>
        </w:rPr>
      </w:pPr>
      <w:r>
        <w:rPr>
          <w:lang w:val="es-ES"/>
        </w:rPr>
        <w:t>Paquete Entidades, corresponde a las entidades que se van a utilizar con el fin de que el servidor pueda utilizar datos de persistencia.</w:t>
      </w:r>
    </w:p>
    <w:p w14:paraId="15BB6A1A" w14:textId="77777777" w:rsidR="00BE0912" w:rsidRPr="00BE0912" w:rsidRDefault="00BE0912" w:rsidP="00BE0912">
      <w:pPr>
        <w:rPr>
          <w:lang w:val="es-ES"/>
        </w:rPr>
      </w:pPr>
    </w:p>
    <w:p w14:paraId="60457C8B" w14:textId="64EE6771" w:rsidR="00CC5374" w:rsidRDefault="00BE0912" w:rsidP="00CC5374">
      <w:pPr>
        <w:keepNext/>
      </w:pPr>
      <w:r>
        <w:rPr>
          <w:noProof/>
          <w:lang w:eastAsia="es-CO"/>
        </w:rPr>
        <w:drawing>
          <wp:inline distT="0" distB="0" distL="0" distR="0" wp14:anchorId="29034653" wp14:editId="12E43C7C">
            <wp:extent cx="5612130" cy="3592195"/>
            <wp:effectExtent l="0" t="0" r="7620" b="825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U - Eliminar Miembro Familia.bmp"/>
                    <pic:cNvPicPr/>
                  </pic:nvPicPr>
                  <pic:blipFill>
                    <a:blip r:embed="rId41">
                      <a:extLst>
                        <a:ext uri="{28A0092B-C50C-407E-A947-70E740481C1C}">
                          <a14:useLocalDpi xmlns:a14="http://schemas.microsoft.com/office/drawing/2010/main" val="0"/>
                        </a:ext>
                      </a:extLst>
                    </a:blip>
                    <a:stretch>
                      <a:fillRect/>
                    </a:stretch>
                  </pic:blipFill>
                  <pic:spPr>
                    <a:xfrm>
                      <a:off x="0" y="0"/>
                      <a:ext cx="5612130" cy="3592195"/>
                    </a:xfrm>
                    <a:prstGeom prst="rect">
                      <a:avLst/>
                    </a:prstGeom>
                  </pic:spPr>
                </pic:pic>
              </a:graphicData>
            </a:graphic>
          </wp:inline>
        </w:drawing>
      </w:r>
    </w:p>
    <w:p w14:paraId="43EDBB72" w14:textId="353F8296" w:rsidR="00E468DE" w:rsidRPr="00E468DE" w:rsidRDefault="00CC5374" w:rsidP="00CC5374">
      <w:pPr>
        <w:pStyle w:val="Descripcin"/>
        <w:rPr>
          <w:lang w:val="es-ES"/>
        </w:rPr>
      </w:pPr>
      <w:bookmarkStart w:id="97" w:name="_Toc457139199"/>
      <w:bookmarkStart w:id="98" w:name="_Toc457367089"/>
      <w:r>
        <w:t xml:space="preserve">Ilustración </w:t>
      </w:r>
      <w:fldSimple w:instr=" SEQ Ilustración \* ARABIC ">
        <w:r w:rsidR="007746CD">
          <w:rPr>
            <w:noProof/>
          </w:rPr>
          <w:t>12</w:t>
        </w:r>
      </w:fldSimple>
      <w:r>
        <w:t xml:space="preserve"> eliminar miembro de la familia</w:t>
      </w:r>
      <w:bookmarkEnd w:id="97"/>
      <w:bookmarkEnd w:id="98"/>
    </w:p>
    <w:p w14:paraId="1476F810" w14:textId="1571189A" w:rsidR="00E468DE" w:rsidRDefault="00E468DE" w:rsidP="00E468DE">
      <w:pPr>
        <w:pStyle w:val="Ttulo4"/>
        <w:rPr>
          <w:lang w:val="es-ES"/>
        </w:rPr>
      </w:pPr>
      <w:r>
        <w:rPr>
          <w:lang w:val="es-ES"/>
        </w:rPr>
        <w:t>Eliminar usuario</w:t>
      </w:r>
    </w:p>
    <w:p w14:paraId="5FFFE0ED" w14:textId="76B63049" w:rsidR="0072706D" w:rsidRDefault="0072706D" w:rsidP="0072706D">
      <w:pPr>
        <w:rPr>
          <w:lang w:val="es-ES"/>
        </w:rPr>
      </w:pPr>
      <w:r>
        <w:rPr>
          <w:lang w:val="es-ES"/>
        </w:rPr>
        <w:t>Eliminar Usuario es un caso de uso que requiere de lo siguiente para ser implementado:</w:t>
      </w:r>
    </w:p>
    <w:p w14:paraId="7664C188" w14:textId="77777777" w:rsidR="0072706D" w:rsidRDefault="0072706D" w:rsidP="0072706D">
      <w:pPr>
        <w:pStyle w:val="Prrafodelista"/>
        <w:numPr>
          <w:ilvl w:val="0"/>
          <w:numId w:val="12"/>
        </w:numPr>
        <w:rPr>
          <w:lang w:val="es-ES"/>
        </w:rPr>
      </w:pPr>
      <w:r>
        <w:rPr>
          <w:lang w:val="es-ES"/>
        </w:rPr>
        <w:t>Paquete Vista_CelTAppi</w:t>
      </w:r>
    </w:p>
    <w:p w14:paraId="12616BA8" w14:textId="14829772" w:rsidR="0072706D" w:rsidRDefault="0072706D" w:rsidP="0072706D">
      <w:pPr>
        <w:pStyle w:val="Prrafodelista"/>
        <w:numPr>
          <w:ilvl w:val="1"/>
          <w:numId w:val="12"/>
        </w:numPr>
        <w:rPr>
          <w:lang w:val="es-ES"/>
        </w:rPr>
      </w:pPr>
      <w:r>
        <w:rPr>
          <w:lang w:val="es-ES"/>
        </w:rPr>
        <w:t>Actividad VistaEliminarUsuario, es una vista en Android de lo que se debe mostrar por pantalla cuando el usuario desea eliminar el usuario de la aplicación.</w:t>
      </w:r>
    </w:p>
    <w:p w14:paraId="3E6BB937" w14:textId="77777777" w:rsidR="0072706D" w:rsidRDefault="0072706D" w:rsidP="0072706D">
      <w:pPr>
        <w:pStyle w:val="Prrafodelista"/>
        <w:numPr>
          <w:ilvl w:val="0"/>
          <w:numId w:val="12"/>
        </w:numPr>
        <w:rPr>
          <w:lang w:val="es-ES"/>
        </w:rPr>
      </w:pPr>
      <w:r>
        <w:rPr>
          <w:lang w:val="es-ES"/>
        </w:rPr>
        <w:t>Paquete Controlador_ CelTAppi</w:t>
      </w:r>
    </w:p>
    <w:p w14:paraId="45AD3AC3" w14:textId="3BB44B6B" w:rsidR="0072706D" w:rsidRDefault="0072706D" w:rsidP="0072706D">
      <w:pPr>
        <w:pStyle w:val="Prrafodelista"/>
        <w:numPr>
          <w:ilvl w:val="1"/>
          <w:numId w:val="12"/>
        </w:numPr>
        <w:rPr>
          <w:lang w:val="es-ES"/>
        </w:rPr>
      </w:pPr>
      <w:r>
        <w:rPr>
          <w:lang w:val="es-ES"/>
        </w:rPr>
        <w:t>View EliminarUsuario_Movil, es un controlador el cual se encarga de llevar a cabo las acciones que la pantalla desea realizar.</w:t>
      </w:r>
    </w:p>
    <w:p w14:paraId="21B42521" w14:textId="77777777" w:rsidR="0072706D" w:rsidRDefault="0072706D" w:rsidP="0072706D">
      <w:pPr>
        <w:pStyle w:val="Prrafodelista"/>
        <w:numPr>
          <w:ilvl w:val="0"/>
          <w:numId w:val="12"/>
        </w:numPr>
        <w:rPr>
          <w:lang w:val="es-ES"/>
        </w:rPr>
      </w:pPr>
      <w:r>
        <w:rPr>
          <w:lang w:val="es-ES"/>
        </w:rPr>
        <w:t>Paquete Integración TAppi</w:t>
      </w:r>
    </w:p>
    <w:p w14:paraId="1701381C" w14:textId="77777777" w:rsidR="0072706D" w:rsidRDefault="0072706D" w:rsidP="0072706D">
      <w:pPr>
        <w:pStyle w:val="Prrafodelista"/>
        <w:numPr>
          <w:ilvl w:val="1"/>
          <w:numId w:val="12"/>
        </w:numPr>
        <w:rPr>
          <w:lang w:val="es-ES"/>
        </w:rPr>
      </w:pPr>
      <w:r>
        <w:rPr>
          <w:lang w:val="es-ES"/>
        </w:rPr>
        <w:t>KSOAP Proxy_Celular, consta de un proxy el cual consume recursos del servidor con el fin de tener acceso a la lógica de negocio.</w:t>
      </w:r>
    </w:p>
    <w:p w14:paraId="24D24AD6" w14:textId="77777777" w:rsidR="0072706D" w:rsidRDefault="0072706D" w:rsidP="0072706D">
      <w:pPr>
        <w:pStyle w:val="Prrafodelista"/>
        <w:numPr>
          <w:ilvl w:val="0"/>
          <w:numId w:val="12"/>
        </w:numPr>
        <w:rPr>
          <w:lang w:val="es-ES"/>
        </w:rPr>
      </w:pPr>
      <w:r>
        <w:rPr>
          <w:lang w:val="es-ES"/>
        </w:rPr>
        <w:t>Paquete Servicios_CelTAppi</w:t>
      </w:r>
    </w:p>
    <w:p w14:paraId="328DC437" w14:textId="77777777" w:rsidR="0072706D" w:rsidRDefault="0072706D" w:rsidP="0072706D">
      <w:pPr>
        <w:pStyle w:val="Prrafodelista"/>
        <w:numPr>
          <w:ilvl w:val="1"/>
          <w:numId w:val="12"/>
        </w:numPr>
        <w:rPr>
          <w:lang w:val="es-ES"/>
        </w:rPr>
      </w:pPr>
      <w:r>
        <w:rPr>
          <w:lang w:val="es-ES"/>
        </w:rPr>
        <w:t>Web Service ServicioWebTriage, es el servicio web que provee información del servidor al celular.</w:t>
      </w:r>
    </w:p>
    <w:p w14:paraId="03AD4EF8" w14:textId="77777777" w:rsidR="0072706D" w:rsidRDefault="0072706D" w:rsidP="0072706D">
      <w:pPr>
        <w:pStyle w:val="Prrafodelista"/>
        <w:numPr>
          <w:ilvl w:val="0"/>
          <w:numId w:val="12"/>
        </w:numPr>
        <w:rPr>
          <w:lang w:val="es-ES"/>
        </w:rPr>
      </w:pPr>
      <w:r>
        <w:rPr>
          <w:lang w:val="es-ES"/>
        </w:rPr>
        <w:t>Paquete Negocio_TAppi</w:t>
      </w:r>
    </w:p>
    <w:p w14:paraId="2ABB4388" w14:textId="45B6BC61" w:rsidR="0072706D" w:rsidRDefault="0072706D" w:rsidP="0072706D">
      <w:pPr>
        <w:pStyle w:val="Prrafodelista"/>
        <w:numPr>
          <w:ilvl w:val="1"/>
          <w:numId w:val="12"/>
        </w:numPr>
        <w:rPr>
          <w:lang w:val="es-ES"/>
        </w:rPr>
      </w:pPr>
      <w:r>
        <w:rPr>
          <w:lang w:val="es-ES"/>
        </w:rPr>
        <w:t>Fachada EliminarUsuario, es quien contiene la fachada en la cual se debe implementar toda la lógica de negocio del servidor con tal de que el software lleve a cabo las acciones que le corresponden.</w:t>
      </w:r>
    </w:p>
    <w:p w14:paraId="6D1A7E29" w14:textId="77777777" w:rsidR="0072706D" w:rsidRPr="007A1ABA" w:rsidRDefault="0072706D" w:rsidP="0072706D">
      <w:pPr>
        <w:pStyle w:val="Prrafodelista"/>
        <w:numPr>
          <w:ilvl w:val="0"/>
          <w:numId w:val="12"/>
        </w:numPr>
        <w:rPr>
          <w:lang w:val="es-ES"/>
        </w:rPr>
      </w:pPr>
      <w:r>
        <w:rPr>
          <w:lang w:val="es-ES"/>
        </w:rPr>
        <w:t>Paquete Entidades, corresponde a las entidades que se van a utilizar con el fin de que el servidor pueda utilizar datos de persistencia.</w:t>
      </w:r>
    </w:p>
    <w:p w14:paraId="44C5DBFD" w14:textId="77777777" w:rsidR="00BE0912" w:rsidRPr="00BE0912" w:rsidRDefault="00BE0912" w:rsidP="00BE0912">
      <w:pPr>
        <w:rPr>
          <w:lang w:val="es-ES"/>
        </w:rPr>
      </w:pPr>
    </w:p>
    <w:p w14:paraId="1930B828" w14:textId="77777777" w:rsidR="00CC5374" w:rsidRDefault="00E468DE" w:rsidP="00CC5374">
      <w:pPr>
        <w:keepNext/>
      </w:pPr>
      <w:r>
        <w:rPr>
          <w:noProof/>
          <w:lang w:eastAsia="es-CO"/>
        </w:rPr>
        <w:drawing>
          <wp:inline distT="0" distB="0" distL="0" distR="0" wp14:anchorId="282940F7" wp14:editId="542E5B37">
            <wp:extent cx="5612130" cy="3592195"/>
            <wp:effectExtent l="0" t="0" r="7620" b="8255"/>
            <wp:docPr id="398" name="Imagen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 name="CU - Eliminar Usuario.bmp"/>
                    <pic:cNvPicPr/>
                  </pic:nvPicPr>
                  <pic:blipFill>
                    <a:blip r:embed="rId42">
                      <a:extLst>
                        <a:ext uri="{28A0092B-C50C-407E-A947-70E740481C1C}">
                          <a14:useLocalDpi xmlns:a14="http://schemas.microsoft.com/office/drawing/2010/main" val="0"/>
                        </a:ext>
                      </a:extLst>
                    </a:blip>
                    <a:stretch>
                      <a:fillRect/>
                    </a:stretch>
                  </pic:blipFill>
                  <pic:spPr>
                    <a:xfrm>
                      <a:off x="0" y="0"/>
                      <a:ext cx="5612130" cy="3592195"/>
                    </a:xfrm>
                    <a:prstGeom prst="rect">
                      <a:avLst/>
                    </a:prstGeom>
                  </pic:spPr>
                </pic:pic>
              </a:graphicData>
            </a:graphic>
          </wp:inline>
        </w:drawing>
      </w:r>
    </w:p>
    <w:p w14:paraId="79431232" w14:textId="1DA76188" w:rsidR="00E468DE" w:rsidRDefault="00CC5374" w:rsidP="00CC5374">
      <w:pPr>
        <w:pStyle w:val="Descripcin"/>
      </w:pPr>
      <w:bookmarkStart w:id="99" w:name="_Toc457139200"/>
      <w:bookmarkStart w:id="100" w:name="_Toc457367090"/>
      <w:r>
        <w:t xml:space="preserve">Ilustración </w:t>
      </w:r>
      <w:fldSimple w:instr=" SEQ Ilustración \* ARABIC ">
        <w:r w:rsidR="007746CD">
          <w:rPr>
            <w:noProof/>
          </w:rPr>
          <w:t>13</w:t>
        </w:r>
      </w:fldSimple>
      <w:r>
        <w:t xml:space="preserve"> eliminar usuario</w:t>
      </w:r>
      <w:bookmarkEnd w:id="99"/>
      <w:bookmarkEnd w:id="100"/>
    </w:p>
    <w:p w14:paraId="0E65BD78" w14:textId="77777777" w:rsidR="0072706D" w:rsidRPr="0072706D" w:rsidRDefault="0072706D" w:rsidP="0072706D"/>
    <w:p w14:paraId="4F694B0D" w14:textId="5B6F18D6" w:rsidR="00E468DE" w:rsidRDefault="00E468DE" w:rsidP="00E468DE">
      <w:pPr>
        <w:pStyle w:val="Ttulo4"/>
        <w:rPr>
          <w:lang w:val="es-ES"/>
        </w:rPr>
      </w:pPr>
      <w:r>
        <w:rPr>
          <w:lang w:val="es-ES"/>
        </w:rPr>
        <w:t>Editar información usuario</w:t>
      </w:r>
    </w:p>
    <w:p w14:paraId="588838F2" w14:textId="766D6A71" w:rsidR="0072706D" w:rsidRDefault="0072706D" w:rsidP="0072706D">
      <w:pPr>
        <w:rPr>
          <w:lang w:val="es-ES"/>
        </w:rPr>
      </w:pPr>
      <w:r>
        <w:rPr>
          <w:lang w:val="es-ES"/>
        </w:rPr>
        <w:t>Editar información usuario es un caso de uso que requiere de lo siguiente para ser implementado:</w:t>
      </w:r>
    </w:p>
    <w:p w14:paraId="7CFD8EDA" w14:textId="77777777" w:rsidR="0072706D" w:rsidRDefault="0072706D" w:rsidP="0072706D">
      <w:pPr>
        <w:pStyle w:val="Prrafodelista"/>
        <w:numPr>
          <w:ilvl w:val="0"/>
          <w:numId w:val="12"/>
        </w:numPr>
        <w:rPr>
          <w:lang w:val="es-ES"/>
        </w:rPr>
      </w:pPr>
      <w:r>
        <w:rPr>
          <w:lang w:val="es-ES"/>
        </w:rPr>
        <w:t>Paquete Vista_CelTAppi</w:t>
      </w:r>
    </w:p>
    <w:p w14:paraId="265E3376" w14:textId="2F1A9FFB" w:rsidR="0072706D" w:rsidRDefault="0072706D" w:rsidP="0072706D">
      <w:pPr>
        <w:pStyle w:val="Prrafodelista"/>
        <w:numPr>
          <w:ilvl w:val="1"/>
          <w:numId w:val="12"/>
        </w:numPr>
        <w:rPr>
          <w:lang w:val="es-ES"/>
        </w:rPr>
      </w:pPr>
      <w:r>
        <w:rPr>
          <w:lang w:val="es-ES"/>
        </w:rPr>
        <w:t>Actividad EditarInformacionUsuario, es una vista en Android de lo que se debe mostrar por pantalla cuando el usuario desea editar su información en la aplicación.</w:t>
      </w:r>
    </w:p>
    <w:p w14:paraId="06E90FDC" w14:textId="77777777" w:rsidR="0072706D" w:rsidRDefault="0072706D" w:rsidP="0072706D">
      <w:pPr>
        <w:pStyle w:val="Prrafodelista"/>
        <w:numPr>
          <w:ilvl w:val="0"/>
          <w:numId w:val="12"/>
        </w:numPr>
        <w:rPr>
          <w:lang w:val="es-ES"/>
        </w:rPr>
      </w:pPr>
      <w:r>
        <w:rPr>
          <w:lang w:val="es-ES"/>
        </w:rPr>
        <w:t>Paquete Controlador_ CelTAppi</w:t>
      </w:r>
    </w:p>
    <w:p w14:paraId="3612242B" w14:textId="254B3966" w:rsidR="0072706D" w:rsidRDefault="0072706D" w:rsidP="0072706D">
      <w:pPr>
        <w:pStyle w:val="Prrafodelista"/>
        <w:numPr>
          <w:ilvl w:val="1"/>
          <w:numId w:val="12"/>
        </w:numPr>
        <w:rPr>
          <w:lang w:val="es-ES"/>
        </w:rPr>
      </w:pPr>
      <w:r>
        <w:rPr>
          <w:lang w:val="es-ES"/>
        </w:rPr>
        <w:t>View EditarInformacionUsuario _Movil, es un controlador el cual se encarga de llevar a cabo las acciones que la pantalla desea realizar.</w:t>
      </w:r>
    </w:p>
    <w:p w14:paraId="710256C4" w14:textId="77777777" w:rsidR="0072706D" w:rsidRDefault="0072706D" w:rsidP="0072706D">
      <w:pPr>
        <w:pStyle w:val="Prrafodelista"/>
        <w:numPr>
          <w:ilvl w:val="0"/>
          <w:numId w:val="12"/>
        </w:numPr>
        <w:rPr>
          <w:lang w:val="es-ES"/>
        </w:rPr>
      </w:pPr>
      <w:r>
        <w:rPr>
          <w:lang w:val="es-ES"/>
        </w:rPr>
        <w:t>Paquete Integración TAppi</w:t>
      </w:r>
    </w:p>
    <w:p w14:paraId="01C7928C" w14:textId="77777777" w:rsidR="0072706D" w:rsidRDefault="0072706D" w:rsidP="0072706D">
      <w:pPr>
        <w:pStyle w:val="Prrafodelista"/>
        <w:numPr>
          <w:ilvl w:val="1"/>
          <w:numId w:val="12"/>
        </w:numPr>
        <w:rPr>
          <w:lang w:val="es-ES"/>
        </w:rPr>
      </w:pPr>
      <w:r>
        <w:rPr>
          <w:lang w:val="es-ES"/>
        </w:rPr>
        <w:t>KSOAP Proxy_Celular, consta de un proxy el cual consume recursos del servidor con el fin de tener acceso a la lógica de negocio.</w:t>
      </w:r>
    </w:p>
    <w:p w14:paraId="604DA35B" w14:textId="77777777" w:rsidR="0072706D" w:rsidRDefault="0072706D" w:rsidP="0072706D">
      <w:pPr>
        <w:pStyle w:val="Prrafodelista"/>
        <w:numPr>
          <w:ilvl w:val="0"/>
          <w:numId w:val="12"/>
        </w:numPr>
        <w:rPr>
          <w:lang w:val="es-ES"/>
        </w:rPr>
      </w:pPr>
      <w:r>
        <w:rPr>
          <w:lang w:val="es-ES"/>
        </w:rPr>
        <w:t>Paquete Servicios_CelTAppi</w:t>
      </w:r>
    </w:p>
    <w:p w14:paraId="1D80B121" w14:textId="77777777" w:rsidR="0072706D" w:rsidRDefault="0072706D" w:rsidP="0072706D">
      <w:pPr>
        <w:pStyle w:val="Prrafodelista"/>
        <w:numPr>
          <w:ilvl w:val="1"/>
          <w:numId w:val="12"/>
        </w:numPr>
        <w:rPr>
          <w:lang w:val="es-ES"/>
        </w:rPr>
      </w:pPr>
      <w:r>
        <w:rPr>
          <w:lang w:val="es-ES"/>
        </w:rPr>
        <w:t>Web Service ServicioWebTriage, es el servicio web que provee información del servidor al celular.</w:t>
      </w:r>
    </w:p>
    <w:p w14:paraId="6D180C03" w14:textId="77777777" w:rsidR="0072706D" w:rsidRDefault="0072706D" w:rsidP="0072706D">
      <w:pPr>
        <w:pStyle w:val="Prrafodelista"/>
        <w:numPr>
          <w:ilvl w:val="0"/>
          <w:numId w:val="12"/>
        </w:numPr>
        <w:rPr>
          <w:lang w:val="es-ES"/>
        </w:rPr>
      </w:pPr>
      <w:r>
        <w:rPr>
          <w:lang w:val="es-ES"/>
        </w:rPr>
        <w:t>Paquete Negocio_TAppi</w:t>
      </w:r>
    </w:p>
    <w:p w14:paraId="4E91C4CD" w14:textId="775397FC" w:rsidR="0072706D" w:rsidRDefault="0072706D" w:rsidP="0072706D">
      <w:pPr>
        <w:pStyle w:val="Prrafodelista"/>
        <w:numPr>
          <w:ilvl w:val="1"/>
          <w:numId w:val="12"/>
        </w:numPr>
        <w:rPr>
          <w:lang w:val="es-ES"/>
        </w:rPr>
      </w:pPr>
      <w:r>
        <w:rPr>
          <w:lang w:val="es-ES"/>
        </w:rPr>
        <w:t>Fachada EditarInformacionUsuario, es quien contiene la fachada en la cual se debe implementar toda la lógica de negocio del servidor con tal de que el software lleve a cabo las acciones que le corresponden.</w:t>
      </w:r>
    </w:p>
    <w:p w14:paraId="4937D419" w14:textId="77777777" w:rsidR="0072706D" w:rsidRPr="007A1ABA" w:rsidRDefault="0072706D" w:rsidP="0072706D">
      <w:pPr>
        <w:pStyle w:val="Prrafodelista"/>
        <w:numPr>
          <w:ilvl w:val="0"/>
          <w:numId w:val="12"/>
        </w:numPr>
        <w:rPr>
          <w:lang w:val="es-ES"/>
        </w:rPr>
      </w:pPr>
      <w:r>
        <w:rPr>
          <w:lang w:val="es-ES"/>
        </w:rPr>
        <w:t>Paquete Entidades, corresponde a las entidades que se van a utilizar con el fin de que el servidor pueda utilizar datos de persistencia.</w:t>
      </w:r>
    </w:p>
    <w:p w14:paraId="45A96DFF" w14:textId="77777777" w:rsidR="0072706D" w:rsidRPr="0072706D" w:rsidRDefault="0072706D" w:rsidP="0072706D">
      <w:pPr>
        <w:rPr>
          <w:lang w:val="es-ES"/>
        </w:rPr>
      </w:pPr>
    </w:p>
    <w:p w14:paraId="00F9A51B" w14:textId="77777777" w:rsidR="00CC5374" w:rsidRDefault="00E468DE" w:rsidP="00CC5374">
      <w:pPr>
        <w:keepNext/>
      </w:pPr>
      <w:r>
        <w:rPr>
          <w:noProof/>
          <w:lang w:eastAsia="es-CO"/>
        </w:rPr>
        <w:drawing>
          <wp:inline distT="0" distB="0" distL="0" distR="0" wp14:anchorId="63C04E86" wp14:editId="116E35CF">
            <wp:extent cx="5612130" cy="3592195"/>
            <wp:effectExtent l="0" t="0" r="7620" b="8255"/>
            <wp:docPr id="399" name="Imagen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 name="CU - Editar Usuario.bmp"/>
                    <pic:cNvPicPr/>
                  </pic:nvPicPr>
                  <pic:blipFill>
                    <a:blip r:embed="rId43">
                      <a:extLst>
                        <a:ext uri="{28A0092B-C50C-407E-A947-70E740481C1C}">
                          <a14:useLocalDpi xmlns:a14="http://schemas.microsoft.com/office/drawing/2010/main" val="0"/>
                        </a:ext>
                      </a:extLst>
                    </a:blip>
                    <a:stretch>
                      <a:fillRect/>
                    </a:stretch>
                  </pic:blipFill>
                  <pic:spPr>
                    <a:xfrm>
                      <a:off x="0" y="0"/>
                      <a:ext cx="5612130" cy="3592195"/>
                    </a:xfrm>
                    <a:prstGeom prst="rect">
                      <a:avLst/>
                    </a:prstGeom>
                  </pic:spPr>
                </pic:pic>
              </a:graphicData>
            </a:graphic>
          </wp:inline>
        </w:drawing>
      </w:r>
    </w:p>
    <w:p w14:paraId="360088A7" w14:textId="740CA911" w:rsidR="00E468DE" w:rsidRPr="00E468DE" w:rsidRDefault="00CC5374" w:rsidP="00CC5374">
      <w:pPr>
        <w:pStyle w:val="Descripcin"/>
        <w:rPr>
          <w:lang w:val="es-ES"/>
        </w:rPr>
      </w:pPr>
      <w:bookmarkStart w:id="101" w:name="_Toc457139201"/>
      <w:bookmarkStart w:id="102" w:name="_Toc457367091"/>
      <w:r>
        <w:t xml:space="preserve">Ilustración </w:t>
      </w:r>
      <w:fldSimple w:instr=" SEQ Ilustración \* ARABIC ">
        <w:r w:rsidR="007746CD">
          <w:rPr>
            <w:noProof/>
          </w:rPr>
          <w:t>14</w:t>
        </w:r>
      </w:fldSimple>
      <w:r>
        <w:t xml:space="preserve"> editar información de usuario</w:t>
      </w:r>
      <w:bookmarkEnd w:id="101"/>
      <w:bookmarkEnd w:id="102"/>
    </w:p>
    <w:p w14:paraId="072CC430" w14:textId="46B0A18C" w:rsidR="00E468DE" w:rsidRDefault="00E468DE" w:rsidP="00E468DE">
      <w:pPr>
        <w:pStyle w:val="Ttulo4"/>
        <w:rPr>
          <w:lang w:val="es-ES"/>
        </w:rPr>
      </w:pPr>
      <w:r>
        <w:rPr>
          <w:lang w:val="es-ES"/>
        </w:rPr>
        <w:t>Administrar cuentas</w:t>
      </w:r>
    </w:p>
    <w:p w14:paraId="75228341" w14:textId="6D7F81BD" w:rsidR="0072706D" w:rsidRDefault="0072706D" w:rsidP="0072706D">
      <w:pPr>
        <w:rPr>
          <w:lang w:val="es-ES"/>
        </w:rPr>
      </w:pPr>
      <w:r>
        <w:rPr>
          <w:lang w:val="es-ES"/>
        </w:rPr>
        <w:t>Administrar cuentas es un caso de uso que requiere de lo siguiente para ser implementado:</w:t>
      </w:r>
    </w:p>
    <w:p w14:paraId="48124215" w14:textId="77777777" w:rsidR="0072706D" w:rsidRDefault="0072706D" w:rsidP="0072706D">
      <w:pPr>
        <w:pStyle w:val="Prrafodelista"/>
        <w:numPr>
          <w:ilvl w:val="0"/>
          <w:numId w:val="12"/>
        </w:numPr>
        <w:rPr>
          <w:lang w:val="es-ES"/>
        </w:rPr>
      </w:pPr>
      <w:r>
        <w:rPr>
          <w:lang w:val="es-ES"/>
        </w:rPr>
        <w:t>Paquete Vista_CelTAppi</w:t>
      </w:r>
    </w:p>
    <w:p w14:paraId="7F7E0800" w14:textId="574DE5E1" w:rsidR="0072706D" w:rsidRDefault="0072706D" w:rsidP="0072706D">
      <w:pPr>
        <w:pStyle w:val="Prrafodelista"/>
        <w:numPr>
          <w:ilvl w:val="1"/>
          <w:numId w:val="12"/>
        </w:numPr>
        <w:rPr>
          <w:lang w:val="es-ES"/>
        </w:rPr>
      </w:pPr>
      <w:r>
        <w:rPr>
          <w:lang w:val="es-ES"/>
        </w:rPr>
        <w:t>Actividad AdministrarCuentas, es una vista en Android de lo que se debe mostrar por pantalla cuando el administrador de la aplicación desea hacer cambios respecto a los usuarios que usan la aplicación.</w:t>
      </w:r>
    </w:p>
    <w:p w14:paraId="2105E92E" w14:textId="77777777" w:rsidR="0072706D" w:rsidRDefault="0072706D" w:rsidP="0072706D">
      <w:pPr>
        <w:pStyle w:val="Prrafodelista"/>
        <w:numPr>
          <w:ilvl w:val="0"/>
          <w:numId w:val="12"/>
        </w:numPr>
        <w:rPr>
          <w:lang w:val="es-ES"/>
        </w:rPr>
      </w:pPr>
      <w:r>
        <w:rPr>
          <w:lang w:val="es-ES"/>
        </w:rPr>
        <w:t>Paquete Controlador_ CelTAppi</w:t>
      </w:r>
    </w:p>
    <w:p w14:paraId="7ACF42E1" w14:textId="487CD855" w:rsidR="0072706D" w:rsidRDefault="0072706D" w:rsidP="0072706D">
      <w:pPr>
        <w:pStyle w:val="Prrafodelista"/>
        <w:numPr>
          <w:ilvl w:val="1"/>
          <w:numId w:val="12"/>
        </w:numPr>
        <w:rPr>
          <w:lang w:val="es-ES"/>
        </w:rPr>
      </w:pPr>
      <w:r>
        <w:rPr>
          <w:lang w:val="es-ES"/>
        </w:rPr>
        <w:t>View</w:t>
      </w:r>
      <w:r w:rsidRPr="0072706D">
        <w:rPr>
          <w:lang w:val="es-ES"/>
        </w:rPr>
        <w:t xml:space="preserve"> </w:t>
      </w:r>
      <w:r>
        <w:rPr>
          <w:lang w:val="es-ES"/>
        </w:rPr>
        <w:t>AdministrarCuentas_Movil, es un controlador el cual se encarga de llevar a cabo las acciones que la pantalla desea realizar.</w:t>
      </w:r>
    </w:p>
    <w:p w14:paraId="7C45A247" w14:textId="77777777" w:rsidR="0072706D" w:rsidRDefault="0072706D" w:rsidP="0072706D">
      <w:pPr>
        <w:pStyle w:val="Prrafodelista"/>
        <w:numPr>
          <w:ilvl w:val="0"/>
          <w:numId w:val="12"/>
        </w:numPr>
        <w:rPr>
          <w:lang w:val="es-ES"/>
        </w:rPr>
      </w:pPr>
      <w:r>
        <w:rPr>
          <w:lang w:val="es-ES"/>
        </w:rPr>
        <w:t>Paquete Integración TAppi</w:t>
      </w:r>
    </w:p>
    <w:p w14:paraId="166F7768" w14:textId="77777777" w:rsidR="0072706D" w:rsidRDefault="0072706D" w:rsidP="0072706D">
      <w:pPr>
        <w:pStyle w:val="Prrafodelista"/>
        <w:numPr>
          <w:ilvl w:val="1"/>
          <w:numId w:val="12"/>
        </w:numPr>
        <w:rPr>
          <w:lang w:val="es-ES"/>
        </w:rPr>
      </w:pPr>
      <w:r>
        <w:rPr>
          <w:lang w:val="es-ES"/>
        </w:rPr>
        <w:t>KSOAP Proxy_Celular, consta de un proxy el cual consume recursos del servidor con el fin de tener acceso a la lógica de negocio.</w:t>
      </w:r>
    </w:p>
    <w:p w14:paraId="4D447CC4" w14:textId="77777777" w:rsidR="0072706D" w:rsidRDefault="0072706D" w:rsidP="0072706D">
      <w:pPr>
        <w:pStyle w:val="Prrafodelista"/>
        <w:numPr>
          <w:ilvl w:val="0"/>
          <w:numId w:val="12"/>
        </w:numPr>
        <w:rPr>
          <w:lang w:val="es-ES"/>
        </w:rPr>
      </w:pPr>
      <w:r>
        <w:rPr>
          <w:lang w:val="es-ES"/>
        </w:rPr>
        <w:t>Paquete Servicios_CelTAppi</w:t>
      </w:r>
    </w:p>
    <w:p w14:paraId="57733694" w14:textId="77777777" w:rsidR="0072706D" w:rsidRDefault="0072706D" w:rsidP="0072706D">
      <w:pPr>
        <w:pStyle w:val="Prrafodelista"/>
        <w:numPr>
          <w:ilvl w:val="1"/>
          <w:numId w:val="12"/>
        </w:numPr>
        <w:rPr>
          <w:lang w:val="es-ES"/>
        </w:rPr>
      </w:pPr>
      <w:r>
        <w:rPr>
          <w:lang w:val="es-ES"/>
        </w:rPr>
        <w:t>Web Service ServicioWebTriage, es el servicio web que provee información del servidor al celular.</w:t>
      </w:r>
    </w:p>
    <w:p w14:paraId="7A01C1A0" w14:textId="77777777" w:rsidR="0072706D" w:rsidRDefault="0072706D" w:rsidP="0072706D">
      <w:pPr>
        <w:pStyle w:val="Prrafodelista"/>
        <w:numPr>
          <w:ilvl w:val="0"/>
          <w:numId w:val="12"/>
        </w:numPr>
        <w:rPr>
          <w:lang w:val="es-ES"/>
        </w:rPr>
      </w:pPr>
      <w:r>
        <w:rPr>
          <w:lang w:val="es-ES"/>
        </w:rPr>
        <w:t>Paquete Negocio_TAppi</w:t>
      </w:r>
    </w:p>
    <w:p w14:paraId="306E0C9D" w14:textId="5059FC14" w:rsidR="0072706D" w:rsidRDefault="0072706D" w:rsidP="0072706D">
      <w:pPr>
        <w:pStyle w:val="Prrafodelista"/>
        <w:numPr>
          <w:ilvl w:val="1"/>
          <w:numId w:val="12"/>
        </w:numPr>
        <w:rPr>
          <w:lang w:val="es-ES"/>
        </w:rPr>
      </w:pPr>
      <w:r>
        <w:rPr>
          <w:lang w:val="es-ES"/>
        </w:rPr>
        <w:t>Fachada AdministrarCuentas, es quien contiene la fachada en la cual se debe implementar toda la lógica de negocio del servidor con tal de que el software lleve a cabo las acciones que le corresponden.</w:t>
      </w:r>
    </w:p>
    <w:p w14:paraId="08E6B5AF" w14:textId="77777777" w:rsidR="0072706D" w:rsidRPr="007A1ABA" w:rsidRDefault="0072706D" w:rsidP="0072706D">
      <w:pPr>
        <w:pStyle w:val="Prrafodelista"/>
        <w:numPr>
          <w:ilvl w:val="0"/>
          <w:numId w:val="12"/>
        </w:numPr>
        <w:rPr>
          <w:lang w:val="es-ES"/>
        </w:rPr>
      </w:pPr>
      <w:r>
        <w:rPr>
          <w:lang w:val="es-ES"/>
        </w:rPr>
        <w:t>Paquete Entidades, corresponde a las entidades que se van a utilizar con el fin de que el servidor pueda utilizar datos de persistencia.</w:t>
      </w:r>
    </w:p>
    <w:p w14:paraId="5CFA92C2" w14:textId="77777777" w:rsidR="0072706D" w:rsidRPr="0072706D" w:rsidRDefault="0072706D" w:rsidP="0072706D">
      <w:pPr>
        <w:rPr>
          <w:lang w:val="es-ES"/>
        </w:rPr>
      </w:pPr>
    </w:p>
    <w:p w14:paraId="6F5C3E9C" w14:textId="477464DC" w:rsidR="00CC5374" w:rsidRDefault="008C5415" w:rsidP="00CC5374">
      <w:pPr>
        <w:keepNext/>
      </w:pPr>
      <w:r>
        <w:rPr>
          <w:noProof/>
          <w:lang w:eastAsia="es-CO"/>
        </w:rPr>
        <w:drawing>
          <wp:inline distT="0" distB="0" distL="0" distR="0" wp14:anchorId="574E34D2" wp14:editId="6E8170CE">
            <wp:extent cx="5612130" cy="3592195"/>
            <wp:effectExtent l="0" t="0" r="7620" b="825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U - AdministrarCuentas.bmp"/>
                    <pic:cNvPicPr/>
                  </pic:nvPicPr>
                  <pic:blipFill>
                    <a:blip r:embed="rId44">
                      <a:extLst>
                        <a:ext uri="{28A0092B-C50C-407E-A947-70E740481C1C}">
                          <a14:useLocalDpi xmlns:a14="http://schemas.microsoft.com/office/drawing/2010/main" val="0"/>
                        </a:ext>
                      </a:extLst>
                    </a:blip>
                    <a:stretch>
                      <a:fillRect/>
                    </a:stretch>
                  </pic:blipFill>
                  <pic:spPr>
                    <a:xfrm>
                      <a:off x="0" y="0"/>
                      <a:ext cx="5612130" cy="3592195"/>
                    </a:xfrm>
                    <a:prstGeom prst="rect">
                      <a:avLst/>
                    </a:prstGeom>
                  </pic:spPr>
                </pic:pic>
              </a:graphicData>
            </a:graphic>
          </wp:inline>
        </w:drawing>
      </w:r>
    </w:p>
    <w:p w14:paraId="1C204127" w14:textId="50B48F4C" w:rsidR="00E468DE" w:rsidRDefault="00CC5374" w:rsidP="00CC5374">
      <w:pPr>
        <w:pStyle w:val="Descripcin"/>
      </w:pPr>
      <w:bookmarkStart w:id="103" w:name="_Toc457139202"/>
      <w:bookmarkStart w:id="104" w:name="_Toc457367092"/>
      <w:r>
        <w:t xml:space="preserve">Ilustración </w:t>
      </w:r>
      <w:fldSimple w:instr=" SEQ Ilustración \* ARABIC ">
        <w:r w:rsidR="007746CD">
          <w:rPr>
            <w:noProof/>
          </w:rPr>
          <w:t>15</w:t>
        </w:r>
      </w:fldSimple>
      <w:r>
        <w:t xml:space="preserve"> administrar cuentas</w:t>
      </w:r>
      <w:bookmarkEnd w:id="103"/>
      <w:bookmarkEnd w:id="104"/>
    </w:p>
    <w:p w14:paraId="574C855A" w14:textId="77777777" w:rsidR="008C5415" w:rsidRPr="008C5415" w:rsidRDefault="008C5415" w:rsidP="008C5415"/>
    <w:p w14:paraId="4C67D704" w14:textId="5FCEC2E6" w:rsidR="00E468DE" w:rsidRDefault="00E468DE" w:rsidP="00E468DE">
      <w:pPr>
        <w:pStyle w:val="Ttulo4"/>
        <w:rPr>
          <w:lang w:val="es-ES"/>
        </w:rPr>
      </w:pPr>
      <w:r>
        <w:rPr>
          <w:lang w:val="es-ES"/>
        </w:rPr>
        <w:t>Georreferenciar hospital cercano</w:t>
      </w:r>
    </w:p>
    <w:p w14:paraId="779E4487" w14:textId="1355A2A0" w:rsidR="008C5415" w:rsidRDefault="008C5415" w:rsidP="008C5415">
      <w:pPr>
        <w:rPr>
          <w:lang w:val="es-ES"/>
        </w:rPr>
      </w:pPr>
      <w:r>
        <w:rPr>
          <w:lang w:val="es-ES"/>
        </w:rPr>
        <w:t>Georreferenciar hospital cercano es un caso de uso que requiere de lo siguiente para ser implementado:</w:t>
      </w:r>
    </w:p>
    <w:p w14:paraId="0DB7EEE0" w14:textId="77777777" w:rsidR="008C5415" w:rsidRDefault="008C5415" w:rsidP="008C5415">
      <w:pPr>
        <w:pStyle w:val="Prrafodelista"/>
        <w:numPr>
          <w:ilvl w:val="0"/>
          <w:numId w:val="12"/>
        </w:numPr>
        <w:rPr>
          <w:lang w:val="es-ES"/>
        </w:rPr>
      </w:pPr>
      <w:r>
        <w:rPr>
          <w:lang w:val="es-ES"/>
        </w:rPr>
        <w:t>Paquete Vista_CelTAppi</w:t>
      </w:r>
    </w:p>
    <w:p w14:paraId="6453B65A" w14:textId="2E8E5915" w:rsidR="008C5415" w:rsidRDefault="008C5415" w:rsidP="008C5415">
      <w:pPr>
        <w:pStyle w:val="Prrafodelista"/>
        <w:numPr>
          <w:ilvl w:val="1"/>
          <w:numId w:val="12"/>
        </w:numPr>
        <w:rPr>
          <w:lang w:val="es-ES"/>
        </w:rPr>
      </w:pPr>
      <w:r>
        <w:rPr>
          <w:lang w:val="es-ES"/>
        </w:rPr>
        <w:t>Actividad GeorreferenciarHospitalCercano es una vista en Android de lo que se debe mostrar por pantalla cuando se desea mostrar el hospital más cercano de acuerdo a la ubicación actual que presente el paciente con el fin de que se acerque a urgencias.</w:t>
      </w:r>
    </w:p>
    <w:p w14:paraId="7A8796A0" w14:textId="77777777" w:rsidR="008C5415" w:rsidRDefault="008C5415" w:rsidP="008C5415">
      <w:pPr>
        <w:pStyle w:val="Prrafodelista"/>
        <w:numPr>
          <w:ilvl w:val="0"/>
          <w:numId w:val="12"/>
        </w:numPr>
        <w:rPr>
          <w:lang w:val="es-ES"/>
        </w:rPr>
      </w:pPr>
      <w:r>
        <w:rPr>
          <w:lang w:val="es-ES"/>
        </w:rPr>
        <w:t>Paquete Controlador_ CelTAppi</w:t>
      </w:r>
    </w:p>
    <w:p w14:paraId="3EAA6299" w14:textId="716A8B28" w:rsidR="008C5415" w:rsidRDefault="008C5415" w:rsidP="008C5415">
      <w:pPr>
        <w:pStyle w:val="Prrafodelista"/>
        <w:numPr>
          <w:ilvl w:val="1"/>
          <w:numId w:val="12"/>
        </w:numPr>
        <w:rPr>
          <w:lang w:val="es-ES"/>
        </w:rPr>
      </w:pPr>
      <w:r>
        <w:rPr>
          <w:lang w:val="es-ES"/>
        </w:rPr>
        <w:t>View</w:t>
      </w:r>
      <w:r w:rsidRPr="0072706D">
        <w:rPr>
          <w:lang w:val="es-ES"/>
        </w:rPr>
        <w:t xml:space="preserve"> </w:t>
      </w:r>
      <w:r>
        <w:rPr>
          <w:lang w:val="es-ES"/>
        </w:rPr>
        <w:t>GeorreferenciarHospitalCercano_Movil, es un controlador el cual se encarga de llevar a cabo las acciones que la pantalla desea realizar.</w:t>
      </w:r>
    </w:p>
    <w:p w14:paraId="299565C5" w14:textId="77777777" w:rsidR="008C5415" w:rsidRDefault="008C5415" w:rsidP="008C5415">
      <w:pPr>
        <w:pStyle w:val="Prrafodelista"/>
        <w:numPr>
          <w:ilvl w:val="0"/>
          <w:numId w:val="12"/>
        </w:numPr>
        <w:rPr>
          <w:lang w:val="es-ES"/>
        </w:rPr>
      </w:pPr>
      <w:r>
        <w:rPr>
          <w:lang w:val="es-ES"/>
        </w:rPr>
        <w:t>Paquete Integración TAppi</w:t>
      </w:r>
    </w:p>
    <w:p w14:paraId="636DF667" w14:textId="77777777" w:rsidR="008C5415" w:rsidRDefault="008C5415" w:rsidP="008C5415">
      <w:pPr>
        <w:pStyle w:val="Prrafodelista"/>
        <w:numPr>
          <w:ilvl w:val="1"/>
          <w:numId w:val="12"/>
        </w:numPr>
        <w:rPr>
          <w:lang w:val="es-ES"/>
        </w:rPr>
      </w:pPr>
      <w:r>
        <w:rPr>
          <w:lang w:val="es-ES"/>
        </w:rPr>
        <w:t>KSOAP Proxy_Celular, consta de un proxy el cual consume recursos del servidor con el fin de tener acceso a la lógica de negocio.</w:t>
      </w:r>
    </w:p>
    <w:p w14:paraId="0C92C455" w14:textId="77777777" w:rsidR="008C5415" w:rsidRDefault="008C5415" w:rsidP="008C5415">
      <w:pPr>
        <w:pStyle w:val="Prrafodelista"/>
        <w:numPr>
          <w:ilvl w:val="0"/>
          <w:numId w:val="12"/>
        </w:numPr>
        <w:rPr>
          <w:lang w:val="es-ES"/>
        </w:rPr>
      </w:pPr>
      <w:r>
        <w:rPr>
          <w:lang w:val="es-ES"/>
        </w:rPr>
        <w:t>Paquete Servicios_CelTAppi</w:t>
      </w:r>
    </w:p>
    <w:p w14:paraId="7582AE78" w14:textId="77777777" w:rsidR="008C5415" w:rsidRDefault="008C5415" w:rsidP="008C5415">
      <w:pPr>
        <w:pStyle w:val="Prrafodelista"/>
        <w:numPr>
          <w:ilvl w:val="1"/>
          <w:numId w:val="12"/>
        </w:numPr>
        <w:rPr>
          <w:lang w:val="es-ES"/>
        </w:rPr>
      </w:pPr>
      <w:r>
        <w:rPr>
          <w:lang w:val="es-ES"/>
        </w:rPr>
        <w:t>Web Service ServicioWebTriage, es el servicio web que provee información del servidor al celular.</w:t>
      </w:r>
    </w:p>
    <w:p w14:paraId="316C1746" w14:textId="77777777" w:rsidR="008C5415" w:rsidRDefault="008C5415" w:rsidP="008C5415">
      <w:pPr>
        <w:pStyle w:val="Prrafodelista"/>
        <w:numPr>
          <w:ilvl w:val="0"/>
          <w:numId w:val="12"/>
        </w:numPr>
        <w:rPr>
          <w:lang w:val="es-ES"/>
        </w:rPr>
      </w:pPr>
      <w:r>
        <w:rPr>
          <w:lang w:val="es-ES"/>
        </w:rPr>
        <w:t>Paquete Negocio_TAppi</w:t>
      </w:r>
    </w:p>
    <w:p w14:paraId="1AC59EA4" w14:textId="2C966C38" w:rsidR="008C5415" w:rsidRDefault="008C5415" w:rsidP="008C5415">
      <w:pPr>
        <w:pStyle w:val="Prrafodelista"/>
        <w:numPr>
          <w:ilvl w:val="1"/>
          <w:numId w:val="12"/>
        </w:numPr>
        <w:rPr>
          <w:lang w:val="es-ES"/>
        </w:rPr>
      </w:pPr>
      <w:r>
        <w:rPr>
          <w:lang w:val="es-ES"/>
        </w:rPr>
        <w:t>Fachada GeorreferenciarHospitalCercano, es quien contiene la fachada en la cual se debe implementar toda la lógica de negocio del servidor con tal de que el software lleve a cabo las acciones que le corresponden.</w:t>
      </w:r>
    </w:p>
    <w:p w14:paraId="2A63B4A0" w14:textId="77777777" w:rsidR="008C5415" w:rsidRDefault="008C5415" w:rsidP="008C5415">
      <w:pPr>
        <w:pStyle w:val="Prrafodelista"/>
        <w:numPr>
          <w:ilvl w:val="0"/>
          <w:numId w:val="12"/>
        </w:numPr>
        <w:rPr>
          <w:lang w:val="es-ES"/>
        </w:rPr>
      </w:pPr>
      <w:r>
        <w:rPr>
          <w:lang w:val="es-ES"/>
        </w:rPr>
        <w:t>Paquete Entidades, corresponde a las entidades que se van a utilizar con el fin de que el servidor pueda utilizar datos de persistencia.</w:t>
      </w:r>
    </w:p>
    <w:p w14:paraId="1445842F" w14:textId="73C59F20" w:rsidR="008C5415" w:rsidRPr="007A1ABA" w:rsidRDefault="008C5415" w:rsidP="008C5415">
      <w:pPr>
        <w:pStyle w:val="Prrafodelista"/>
        <w:numPr>
          <w:ilvl w:val="0"/>
          <w:numId w:val="12"/>
        </w:numPr>
        <w:rPr>
          <w:lang w:val="es-ES"/>
        </w:rPr>
      </w:pPr>
      <w:r>
        <w:rPr>
          <w:lang w:val="es-ES"/>
        </w:rPr>
        <w:t xml:space="preserve">GPS, es el dispositivo que </w:t>
      </w:r>
      <w:r w:rsidR="00083C1E">
        <w:rPr>
          <w:lang w:val="es-ES"/>
        </w:rPr>
        <w:t>el celular tiene con el fin de proporcionar la ubicación del usuario a la aplicación.</w:t>
      </w:r>
    </w:p>
    <w:p w14:paraId="2A76E968" w14:textId="77777777" w:rsidR="008C5415" w:rsidRPr="008C5415" w:rsidRDefault="008C5415" w:rsidP="008C5415">
      <w:pPr>
        <w:rPr>
          <w:lang w:val="es-ES"/>
        </w:rPr>
      </w:pPr>
    </w:p>
    <w:p w14:paraId="48AB8908" w14:textId="70B7352C" w:rsidR="00CC5374" w:rsidRDefault="008C5415" w:rsidP="00CC5374">
      <w:pPr>
        <w:keepNext/>
      </w:pPr>
      <w:r>
        <w:rPr>
          <w:noProof/>
          <w:lang w:eastAsia="es-CO"/>
        </w:rPr>
        <w:drawing>
          <wp:inline distT="0" distB="0" distL="0" distR="0" wp14:anchorId="3F7FD7D7" wp14:editId="32141A73">
            <wp:extent cx="5612130" cy="4612005"/>
            <wp:effectExtent l="0" t="0" r="7620" b="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CU - Georreferenciar hospital mas cercano.bmp"/>
                    <pic:cNvPicPr/>
                  </pic:nvPicPr>
                  <pic:blipFill>
                    <a:blip r:embed="rId45">
                      <a:extLst>
                        <a:ext uri="{28A0092B-C50C-407E-A947-70E740481C1C}">
                          <a14:useLocalDpi xmlns:a14="http://schemas.microsoft.com/office/drawing/2010/main" val="0"/>
                        </a:ext>
                      </a:extLst>
                    </a:blip>
                    <a:stretch>
                      <a:fillRect/>
                    </a:stretch>
                  </pic:blipFill>
                  <pic:spPr>
                    <a:xfrm>
                      <a:off x="0" y="0"/>
                      <a:ext cx="5612130" cy="4612005"/>
                    </a:xfrm>
                    <a:prstGeom prst="rect">
                      <a:avLst/>
                    </a:prstGeom>
                  </pic:spPr>
                </pic:pic>
              </a:graphicData>
            </a:graphic>
          </wp:inline>
        </w:drawing>
      </w:r>
    </w:p>
    <w:p w14:paraId="70E7E60F" w14:textId="0BBD4937" w:rsidR="00CC5374" w:rsidRDefault="00CC5374" w:rsidP="00CC5374">
      <w:pPr>
        <w:pStyle w:val="Descripcin"/>
      </w:pPr>
      <w:bookmarkStart w:id="105" w:name="_Toc457139203"/>
      <w:bookmarkStart w:id="106" w:name="_Toc457367093"/>
      <w:r>
        <w:t xml:space="preserve">Ilustración </w:t>
      </w:r>
      <w:fldSimple w:instr=" SEQ Ilustración \* ARABIC ">
        <w:r w:rsidR="007746CD">
          <w:rPr>
            <w:noProof/>
          </w:rPr>
          <w:t>16</w:t>
        </w:r>
      </w:fldSimple>
      <w:r>
        <w:t xml:space="preserve"> georreferenciar hospital </w:t>
      </w:r>
      <w:r w:rsidR="008C5415">
        <w:t>más</w:t>
      </w:r>
      <w:r>
        <w:t xml:space="preserve"> cercano</w:t>
      </w:r>
      <w:bookmarkEnd w:id="105"/>
      <w:bookmarkEnd w:id="106"/>
    </w:p>
    <w:p w14:paraId="2CA68807" w14:textId="77777777" w:rsidR="00083C1E" w:rsidRPr="00083C1E" w:rsidRDefault="00083C1E" w:rsidP="00083C1E"/>
    <w:p w14:paraId="69AAFD92" w14:textId="35CAB57F" w:rsidR="00E468DE" w:rsidRDefault="00E468DE" w:rsidP="00E468DE">
      <w:pPr>
        <w:pStyle w:val="Ttulo4"/>
        <w:rPr>
          <w:lang w:val="es-ES"/>
        </w:rPr>
      </w:pPr>
      <w:r>
        <w:rPr>
          <w:lang w:val="es-ES"/>
        </w:rPr>
        <w:t xml:space="preserve">Tomar foto </w:t>
      </w:r>
      <w:r w:rsidR="008C5415">
        <w:rPr>
          <w:lang w:val="es-ES"/>
        </w:rPr>
        <w:t>crear usuario</w:t>
      </w:r>
    </w:p>
    <w:p w14:paraId="4936D445" w14:textId="01D3F8B1" w:rsidR="008C5415" w:rsidRDefault="00083C1E" w:rsidP="00083C1E">
      <w:pPr>
        <w:rPr>
          <w:lang w:val="es-ES"/>
        </w:rPr>
      </w:pPr>
      <w:r>
        <w:rPr>
          <w:lang w:val="es-ES"/>
        </w:rPr>
        <w:t xml:space="preserve">Tomar foto crear usuario </w:t>
      </w:r>
      <w:r w:rsidR="008C5415">
        <w:rPr>
          <w:lang w:val="es-ES"/>
        </w:rPr>
        <w:t>es un caso de uso que requiere de lo siguiente para ser implementado:</w:t>
      </w:r>
    </w:p>
    <w:p w14:paraId="577A3D39" w14:textId="77777777" w:rsidR="008C5415" w:rsidRDefault="008C5415" w:rsidP="008C5415">
      <w:pPr>
        <w:pStyle w:val="Prrafodelista"/>
        <w:numPr>
          <w:ilvl w:val="0"/>
          <w:numId w:val="12"/>
        </w:numPr>
        <w:rPr>
          <w:lang w:val="es-ES"/>
        </w:rPr>
      </w:pPr>
      <w:r>
        <w:rPr>
          <w:lang w:val="es-ES"/>
        </w:rPr>
        <w:t>Paquete Vista_CelTAppi</w:t>
      </w:r>
    </w:p>
    <w:p w14:paraId="078B8B9A" w14:textId="7304088E" w:rsidR="008C5415" w:rsidRDefault="008C5415" w:rsidP="008C5415">
      <w:pPr>
        <w:pStyle w:val="Prrafodelista"/>
        <w:numPr>
          <w:ilvl w:val="1"/>
          <w:numId w:val="12"/>
        </w:numPr>
        <w:rPr>
          <w:lang w:val="es-ES"/>
        </w:rPr>
      </w:pPr>
      <w:r>
        <w:rPr>
          <w:lang w:val="es-ES"/>
        </w:rPr>
        <w:t xml:space="preserve">Actividad </w:t>
      </w:r>
      <w:r w:rsidR="00083C1E">
        <w:rPr>
          <w:lang w:val="es-ES"/>
        </w:rPr>
        <w:t>TomarFoto</w:t>
      </w:r>
      <w:r>
        <w:rPr>
          <w:lang w:val="es-ES"/>
        </w:rPr>
        <w:t xml:space="preserve"> es una vista en Android de lo que se debe mostrar por pantalla cuando </w:t>
      </w:r>
      <w:r w:rsidR="00083C1E">
        <w:rPr>
          <w:lang w:val="es-ES"/>
        </w:rPr>
        <w:t>el usuario desea tomarse una foto para crear su usuario.</w:t>
      </w:r>
    </w:p>
    <w:p w14:paraId="0F7748E6" w14:textId="77777777" w:rsidR="008C5415" w:rsidRDefault="008C5415" w:rsidP="008C5415">
      <w:pPr>
        <w:pStyle w:val="Prrafodelista"/>
        <w:numPr>
          <w:ilvl w:val="0"/>
          <w:numId w:val="12"/>
        </w:numPr>
        <w:rPr>
          <w:lang w:val="es-ES"/>
        </w:rPr>
      </w:pPr>
      <w:r>
        <w:rPr>
          <w:lang w:val="es-ES"/>
        </w:rPr>
        <w:t>Paquete Controlador_ CelTAppi</w:t>
      </w:r>
    </w:p>
    <w:p w14:paraId="7696D428" w14:textId="430CDA4C" w:rsidR="00083C1E" w:rsidRDefault="00083C1E" w:rsidP="00083C1E">
      <w:pPr>
        <w:pStyle w:val="Prrafodelista"/>
        <w:numPr>
          <w:ilvl w:val="1"/>
          <w:numId w:val="12"/>
        </w:numPr>
        <w:rPr>
          <w:lang w:val="es-ES"/>
        </w:rPr>
      </w:pPr>
      <w:r>
        <w:rPr>
          <w:lang w:val="es-ES"/>
        </w:rPr>
        <w:t>View CrearUsuario_Movil, es un controlador el cual se encarga de llevar a cabo las acciones que la pantalla desea realizar para continuar con la creación del usuario después de la toma de la foto.</w:t>
      </w:r>
    </w:p>
    <w:p w14:paraId="484769A5" w14:textId="77777777" w:rsidR="008C5415" w:rsidRPr="008C5415" w:rsidRDefault="008C5415" w:rsidP="008C5415">
      <w:pPr>
        <w:rPr>
          <w:lang w:val="es-ES"/>
        </w:rPr>
      </w:pPr>
    </w:p>
    <w:p w14:paraId="6EC9B6B9" w14:textId="663C550E" w:rsidR="00CC5374" w:rsidRDefault="00083C1E" w:rsidP="00CC5374">
      <w:pPr>
        <w:keepNext/>
      </w:pPr>
      <w:r>
        <w:rPr>
          <w:noProof/>
          <w:lang w:eastAsia="es-CO"/>
        </w:rPr>
        <w:drawing>
          <wp:inline distT="0" distB="0" distL="0" distR="0" wp14:anchorId="3397EF0D" wp14:editId="611D39C3">
            <wp:extent cx="5612130" cy="3320415"/>
            <wp:effectExtent l="0" t="0" r="7620" b="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 name="CU - Tomar foto crear usuario.bmp"/>
                    <pic:cNvPicPr/>
                  </pic:nvPicPr>
                  <pic:blipFill>
                    <a:blip r:embed="rId46">
                      <a:extLst>
                        <a:ext uri="{28A0092B-C50C-407E-A947-70E740481C1C}">
                          <a14:useLocalDpi xmlns:a14="http://schemas.microsoft.com/office/drawing/2010/main" val="0"/>
                        </a:ext>
                      </a:extLst>
                    </a:blip>
                    <a:stretch>
                      <a:fillRect/>
                    </a:stretch>
                  </pic:blipFill>
                  <pic:spPr>
                    <a:xfrm>
                      <a:off x="0" y="0"/>
                      <a:ext cx="5612130" cy="3320415"/>
                    </a:xfrm>
                    <a:prstGeom prst="rect">
                      <a:avLst/>
                    </a:prstGeom>
                  </pic:spPr>
                </pic:pic>
              </a:graphicData>
            </a:graphic>
          </wp:inline>
        </w:drawing>
      </w:r>
    </w:p>
    <w:p w14:paraId="38CCC58A" w14:textId="76B2108C" w:rsidR="00CC5374" w:rsidRDefault="00CC5374" w:rsidP="00CC5374">
      <w:pPr>
        <w:pStyle w:val="Descripcin"/>
      </w:pPr>
      <w:bookmarkStart w:id="107" w:name="_Toc457139204"/>
      <w:bookmarkStart w:id="108" w:name="_Toc457367094"/>
      <w:r>
        <w:t xml:space="preserve">Ilustración </w:t>
      </w:r>
      <w:fldSimple w:instr=" SEQ Ilustración \* ARABIC ">
        <w:r w:rsidR="007746CD">
          <w:rPr>
            <w:noProof/>
          </w:rPr>
          <w:t>17</w:t>
        </w:r>
      </w:fldSimple>
      <w:r>
        <w:t xml:space="preserve"> tomar foto inicio de sesión</w:t>
      </w:r>
      <w:bookmarkEnd w:id="107"/>
      <w:bookmarkEnd w:id="108"/>
    </w:p>
    <w:p w14:paraId="5F1F5E5D" w14:textId="77777777" w:rsidR="00083C1E" w:rsidRPr="00083C1E" w:rsidRDefault="00083C1E" w:rsidP="00083C1E"/>
    <w:p w14:paraId="679B9929" w14:textId="6E2B2123" w:rsidR="00E468DE" w:rsidRDefault="00E468DE" w:rsidP="00E468DE">
      <w:pPr>
        <w:pStyle w:val="Ttulo4"/>
        <w:rPr>
          <w:lang w:val="es-ES"/>
        </w:rPr>
      </w:pPr>
      <w:r>
        <w:rPr>
          <w:lang w:val="es-ES"/>
        </w:rPr>
        <w:t>Ingresar usuario no nativo digital</w:t>
      </w:r>
    </w:p>
    <w:p w14:paraId="7DEE10AC" w14:textId="58D69FF2" w:rsidR="00083C1E" w:rsidRDefault="00083C1E" w:rsidP="00083C1E">
      <w:pPr>
        <w:rPr>
          <w:lang w:val="es-ES"/>
        </w:rPr>
      </w:pPr>
      <w:r>
        <w:rPr>
          <w:lang w:val="es-ES"/>
        </w:rPr>
        <w:t>Ingresar usuario no nativo digital es un caso de uso que requiere de lo siguiente para ser implementado:</w:t>
      </w:r>
    </w:p>
    <w:p w14:paraId="31029BA2" w14:textId="77777777" w:rsidR="00083C1E" w:rsidRDefault="00083C1E" w:rsidP="00083C1E">
      <w:pPr>
        <w:pStyle w:val="Prrafodelista"/>
        <w:numPr>
          <w:ilvl w:val="0"/>
          <w:numId w:val="12"/>
        </w:numPr>
        <w:rPr>
          <w:lang w:val="es-ES"/>
        </w:rPr>
      </w:pPr>
      <w:r>
        <w:rPr>
          <w:lang w:val="es-ES"/>
        </w:rPr>
        <w:t>Paquete Vista_CelTAppi</w:t>
      </w:r>
    </w:p>
    <w:p w14:paraId="4C196726" w14:textId="240B5CB4" w:rsidR="00083C1E" w:rsidRDefault="00083C1E" w:rsidP="00083C1E">
      <w:pPr>
        <w:pStyle w:val="Prrafodelista"/>
        <w:numPr>
          <w:ilvl w:val="1"/>
          <w:numId w:val="12"/>
        </w:numPr>
        <w:rPr>
          <w:lang w:val="es-ES"/>
        </w:rPr>
      </w:pPr>
      <w:r>
        <w:rPr>
          <w:lang w:val="es-ES"/>
        </w:rPr>
        <w:t>Actividad IngresaUsuarioNoNativoDigital es una vista en Android de lo que se debe mostrar por pantalla cuando un usuario que ya tiene una cuenta presente en la aplicación desea agregar a una persona que no tiene celular o no conoce cómo manejar un dispositivo móvil.</w:t>
      </w:r>
    </w:p>
    <w:p w14:paraId="0596F9B8" w14:textId="77777777" w:rsidR="00083C1E" w:rsidRDefault="00083C1E" w:rsidP="00083C1E">
      <w:pPr>
        <w:pStyle w:val="Prrafodelista"/>
        <w:numPr>
          <w:ilvl w:val="0"/>
          <w:numId w:val="12"/>
        </w:numPr>
        <w:rPr>
          <w:lang w:val="es-ES"/>
        </w:rPr>
      </w:pPr>
      <w:r>
        <w:rPr>
          <w:lang w:val="es-ES"/>
        </w:rPr>
        <w:t>Paquete Controlador_ CelTAppi</w:t>
      </w:r>
    </w:p>
    <w:p w14:paraId="0BF6C450" w14:textId="248A3B7E" w:rsidR="00083C1E" w:rsidRDefault="00083C1E" w:rsidP="00083C1E">
      <w:pPr>
        <w:pStyle w:val="Prrafodelista"/>
        <w:numPr>
          <w:ilvl w:val="1"/>
          <w:numId w:val="12"/>
        </w:numPr>
        <w:rPr>
          <w:lang w:val="es-ES"/>
        </w:rPr>
      </w:pPr>
      <w:r>
        <w:rPr>
          <w:lang w:val="es-ES"/>
        </w:rPr>
        <w:t>View</w:t>
      </w:r>
      <w:r w:rsidRPr="0072706D">
        <w:rPr>
          <w:lang w:val="es-ES"/>
        </w:rPr>
        <w:t xml:space="preserve"> </w:t>
      </w:r>
      <w:r>
        <w:rPr>
          <w:lang w:val="es-ES"/>
        </w:rPr>
        <w:t>IngresaUsuarioNoNativoDigital_Movil, es un controlador el cual se encarga de llevar a cabo las acciones que la pantalla desea realizar.</w:t>
      </w:r>
    </w:p>
    <w:p w14:paraId="14D5FAF2" w14:textId="77777777" w:rsidR="00083C1E" w:rsidRDefault="00083C1E" w:rsidP="00083C1E">
      <w:pPr>
        <w:pStyle w:val="Prrafodelista"/>
        <w:numPr>
          <w:ilvl w:val="0"/>
          <w:numId w:val="12"/>
        </w:numPr>
        <w:rPr>
          <w:lang w:val="es-ES"/>
        </w:rPr>
      </w:pPr>
      <w:r>
        <w:rPr>
          <w:lang w:val="es-ES"/>
        </w:rPr>
        <w:t>Paquete Integración TAppi</w:t>
      </w:r>
    </w:p>
    <w:p w14:paraId="7008CD22" w14:textId="77777777" w:rsidR="00083C1E" w:rsidRDefault="00083C1E" w:rsidP="00083C1E">
      <w:pPr>
        <w:pStyle w:val="Prrafodelista"/>
        <w:numPr>
          <w:ilvl w:val="1"/>
          <w:numId w:val="12"/>
        </w:numPr>
        <w:rPr>
          <w:lang w:val="es-ES"/>
        </w:rPr>
      </w:pPr>
      <w:r>
        <w:rPr>
          <w:lang w:val="es-ES"/>
        </w:rPr>
        <w:t>KSOAP Proxy_Celular, consta de un proxy el cual consume recursos del servidor con el fin de tener acceso a la lógica de negocio.</w:t>
      </w:r>
    </w:p>
    <w:p w14:paraId="1CB28C89" w14:textId="77777777" w:rsidR="00083C1E" w:rsidRDefault="00083C1E" w:rsidP="00083C1E">
      <w:pPr>
        <w:pStyle w:val="Prrafodelista"/>
        <w:numPr>
          <w:ilvl w:val="0"/>
          <w:numId w:val="12"/>
        </w:numPr>
        <w:rPr>
          <w:lang w:val="es-ES"/>
        </w:rPr>
      </w:pPr>
      <w:r>
        <w:rPr>
          <w:lang w:val="es-ES"/>
        </w:rPr>
        <w:t>Paquete Servicios_CelTAppi</w:t>
      </w:r>
    </w:p>
    <w:p w14:paraId="08C62EED" w14:textId="77777777" w:rsidR="00083C1E" w:rsidRDefault="00083C1E" w:rsidP="00083C1E">
      <w:pPr>
        <w:pStyle w:val="Prrafodelista"/>
        <w:numPr>
          <w:ilvl w:val="1"/>
          <w:numId w:val="12"/>
        </w:numPr>
        <w:rPr>
          <w:lang w:val="es-ES"/>
        </w:rPr>
      </w:pPr>
      <w:r>
        <w:rPr>
          <w:lang w:val="es-ES"/>
        </w:rPr>
        <w:t>Web Service ServicioWebTriage, es el servicio web que provee información del servidor al celular.</w:t>
      </w:r>
    </w:p>
    <w:p w14:paraId="3602F4B1" w14:textId="77777777" w:rsidR="00083C1E" w:rsidRDefault="00083C1E" w:rsidP="00083C1E">
      <w:pPr>
        <w:pStyle w:val="Prrafodelista"/>
        <w:numPr>
          <w:ilvl w:val="0"/>
          <w:numId w:val="12"/>
        </w:numPr>
        <w:rPr>
          <w:lang w:val="es-ES"/>
        </w:rPr>
      </w:pPr>
      <w:r>
        <w:rPr>
          <w:lang w:val="es-ES"/>
        </w:rPr>
        <w:t>Paquete Negocio_TAppi</w:t>
      </w:r>
    </w:p>
    <w:p w14:paraId="2A7205CA" w14:textId="6C79723E" w:rsidR="00083C1E" w:rsidRDefault="00083C1E" w:rsidP="00083C1E">
      <w:pPr>
        <w:pStyle w:val="Prrafodelista"/>
        <w:numPr>
          <w:ilvl w:val="1"/>
          <w:numId w:val="12"/>
        </w:numPr>
        <w:rPr>
          <w:lang w:val="es-ES"/>
        </w:rPr>
      </w:pPr>
      <w:r>
        <w:rPr>
          <w:lang w:val="es-ES"/>
        </w:rPr>
        <w:t>Fachada IngresaUsuarioNoNativoDigital, es quien contiene la fachada en la cual se debe implementar toda la lógica de negocio del servidor con tal de que el software lleve a cabo las acciones que le corresponden.</w:t>
      </w:r>
    </w:p>
    <w:p w14:paraId="7354E7E7" w14:textId="77777777" w:rsidR="00083C1E" w:rsidRDefault="00083C1E" w:rsidP="00083C1E">
      <w:pPr>
        <w:pStyle w:val="Prrafodelista"/>
        <w:numPr>
          <w:ilvl w:val="0"/>
          <w:numId w:val="12"/>
        </w:numPr>
        <w:rPr>
          <w:lang w:val="es-ES"/>
        </w:rPr>
      </w:pPr>
      <w:r>
        <w:rPr>
          <w:lang w:val="es-ES"/>
        </w:rPr>
        <w:t>Paquete Entidades, corresponde a las entidades que se van a utilizar con el fin de que el servidor pueda utilizar datos de persistencia.</w:t>
      </w:r>
    </w:p>
    <w:p w14:paraId="10ADD29E" w14:textId="77777777" w:rsidR="00083C1E" w:rsidRPr="00083C1E" w:rsidRDefault="00083C1E" w:rsidP="00083C1E">
      <w:pPr>
        <w:rPr>
          <w:lang w:val="es-ES"/>
        </w:rPr>
      </w:pPr>
    </w:p>
    <w:p w14:paraId="4BA876CD" w14:textId="621B835C" w:rsidR="007746CD" w:rsidRDefault="00083C1E" w:rsidP="007746CD">
      <w:pPr>
        <w:keepNext/>
      </w:pPr>
      <w:r>
        <w:rPr>
          <w:noProof/>
          <w:lang w:eastAsia="es-CO"/>
        </w:rPr>
        <w:drawing>
          <wp:inline distT="0" distB="0" distL="0" distR="0" wp14:anchorId="548B5409" wp14:editId="447149B8">
            <wp:extent cx="5612130" cy="3392805"/>
            <wp:effectExtent l="0" t="0" r="7620" b="0"/>
            <wp:docPr id="462" name="Imagen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 name="CU - Ingresar usuario no nativo digital.bmp"/>
                    <pic:cNvPicPr/>
                  </pic:nvPicPr>
                  <pic:blipFill>
                    <a:blip r:embed="rId47">
                      <a:extLst>
                        <a:ext uri="{28A0092B-C50C-407E-A947-70E740481C1C}">
                          <a14:useLocalDpi xmlns:a14="http://schemas.microsoft.com/office/drawing/2010/main" val="0"/>
                        </a:ext>
                      </a:extLst>
                    </a:blip>
                    <a:stretch>
                      <a:fillRect/>
                    </a:stretch>
                  </pic:blipFill>
                  <pic:spPr>
                    <a:xfrm>
                      <a:off x="0" y="0"/>
                      <a:ext cx="5612130" cy="3392805"/>
                    </a:xfrm>
                    <a:prstGeom prst="rect">
                      <a:avLst/>
                    </a:prstGeom>
                  </pic:spPr>
                </pic:pic>
              </a:graphicData>
            </a:graphic>
          </wp:inline>
        </w:drawing>
      </w:r>
    </w:p>
    <w:p w14:paraId="18E2849F" w14:textId="1B816AC9" w:rsidR="007746CD" w:rsidRDefault="007746CD" w:rsidP="007746CD">
      <w:pPr>
        <w:pStyle w:val="Descripcin"/>
      </w:pPr>
      <w:bookmarkStart w:id="109" w:name="_Toc457139205"/>
      <w:bookmarkStart w:id="110" w:name="_Toc457367095"/>
      <w:r>
        <w:t xml:space="preserve">Ilustración </w:t>
      </w:r>
      <w:fldSimple w:instr=" SEQ Ilustración \* ARABIC ">
        <w:r>
          <w:rPr>
            <w:noProof/>
          </w:rPr>
          <w:t>18</w:t>
        </w:r>
      </w:fldSimple>
      <w:r>
        <w:t xml:space="preserve"> ingresar usuario no nativo digital</w:t>
      </w:r>
      <w:bookmarkEnd w:id="109"/>
      <w:bookmarkEnd w:id="110"/>
    </w:p>
    <w:p w14:paraId="04027ABC" w14:textId="43E5382A" w:rsidR="00CC5374" w:rsidRPr="00CC5374" w:rsidRDefault="00CC5374" w:rsidP="00CC5374">
      <w:pPr>
        <w:rPr>
          <w:lang w:val="es-ES"/>
        </w:rPr>
      </w:pPr>
    </w:p>
    <w:p w14:paraId="6330606A" w14:textId="77777777" w:rsidR="00F9524C" w:rsidRDefault="00F9524C" w:rsidP="00F9524C">
      <w:pPr>
        <w:pStyle w:val="Ttulo2"/>
        <w:rPr>
          <w:rFonts w:eastAsia="Times New Roman"/>
          <w:lang w:val="es-ES"/>
        </w:rPr>
      </w:pPr>
      <w:bookmarkStart w:id="111" w:name="_Toc455578684"/>
      <w:bookmarkStart w:id="112" w:name="_Toc455579114"/>
      <w:bookmarkStart w:id="113" w:name="_Toc457139231"/>
      <w:bookmarkStart w:id="114" w:name="_Toc457367053"/>
      <w:r w:rsidRPr="00F9524C">
        <w:rPr>
          <w:rFonts w:eastAsia="Times New Roman"/>
          <w:lang w:val="es-ES"/>
        </w:rPr>
        <w:t>Comportamiento del Sistema</w:t>
      </w:r>
      <w:bookmarkEnd w:id="111"/>
      <w:bookmarkEnd w:id="112"/>
      <w:bookmarkEnd w:id="113"/>
      <w:bookmarkEnd w:id="114"/>
    </w:p>
    <w:p w14:paraId="1E2EF2BB" w14:textId="041B6174" w:rsidR="005F7D86" w:rsidRDefault="005F7D86" w:rsidP="005F7D86">
      <w:pPr>
        <w:rPr>
          <w:lang w:val="es-ES"/>
        </w:rPr>
      </w:pPr>
      <w:r>
        <w:rPr>
          <w:lang w:val="es-ES"/>
        </w:rPr>
        <w:t>El pro</w:t>
      </w:r>
      <w:r w:rsidR="006A4018">
        <w:rPr>
          <w:lang w:val="es-ES"/>
        </w:rPr>
        <w:t xml:space="preserve">pósito de esta sección es que el programador entienda como cambia el sistema en el tiempo, provee una guía general de la secuencia que se debe llevar a cabo en los diferentes componentes del software con el fin de que se ejecute de manera efectiva, concreta y correcta. En esta sección se mostrarán los diagramas de secuencia de los casos de uso más significativos junto con su explicación, cabe resaltar que únicamente se incluyen aquellos que sean lo suficientemente complejos con el fin de ejemplificar y brindar claridad en su posterior </w:t>
      </w:r>
      <w:r w:rsidR="00E0060F">
        <w:rPr>
          <w:lang w:val="es-ES"/>
        </w:rPr>
        <w:t>desarrollo</w:t>
      </w:r>
      <w:r w:rsidR="006A4018">
        <w:rPr>
          <w:lang w:val="es-ES"/>
        </w:rPr>
        <w:t>.</w:t>
      </w:r>
    </w:p>
    <w:p w14:paraId="79A63720" w14:textId="77777777" w:rsidR="004D157F" w:rsidRDefault="004D157F" w:rsidP="005F7D86">
      <w:pPr>
        <w:rPr>
          <w:lang w:val="es-ES"/>
        </w:rPr>
        <w:sectPr w:rsidR="004D157F" w:rsidSect="008026A1">
          <w:pgSz w:w="12240" w:h="15840"/>
          <w:pgMar w:top="1417" w:right="1701" w:bottom="1417" w:left="1701" w:header="708" w:footer="708" w:gutter="0"/>
          <w:cols w:space="708"/>
          <w:titlePg/>
          <w:docGrid w:linePitch="360"/>
        </w:sectPr>
      </w:pPr>
    </w:p>
    <w:p w14:paraId="52408371" w14:textId="67AAD38A" w:rsidR="006A4018" w:rsidRDefault="009354B2" w:rsidP="005F7D86">
      <w:pPr>
        <w:rPr>
          <w:lang w:val="es-ES"/>
        </w:rPr>
      </w:pPr>
      <w:r>
        <w:rPr>
          <w:noProof/>
          <w:lang w:eastAsia="es-CO"/>
        </w:rPr>
        <w:t xml:space="preserve"> </w:t>
      </w:r>
      <w:r w:rsidR="004D157F">
        <w:rPr>
          <w:noProof/>
          <w:lang w:eastAsia="es-CO"/>
        </w:rPr>
        <w:drawing>
          <wp:inline distT="0" distB="0" distL="0" distR="0" wp14:anchorId="2F63E7A8" wp14:editId="6D29C536">
            <wp:extent cx="8257540" cy="4453255"/>
            <wp:effectExtent l="0" t="0" r="0" b="4445"/>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CU- Georreferenciar hospital cercano.bmp"/>
                    <pic:cNvPicPr/>
                  </pic:nvPicPr>
                  <pic:blipFill>
                    <a:blip r:embed="rId48">
                      <a:extLst>
                        <a:ext uri="{28A0092B-C50C-407E-A947-70E740481C1C}">
                          <a14:useLocalDpi xmlns:a14="http://schemas.microsoft.com/office/drawing/2010/main" val="0"/>
                        </a:ext>
                      </a:extLst>
                    </a:blip>
                    <a:stretch>
                      <a:fillRect/>
                    </a:stretch>
                  </pic:blipFill>
                  <pic:spPr>
                    <a:xfrm>
                      <a:off x="0" y="0"/>
                      <a:ext cx="8257540" cy="4453255"/>
                    </a:xfrm>
                    <a:prstGeom prst="rect">
                      <a:avLst/>
                    </a:prstGeom>
                  </pic:spPr>
                </pic:pic>
              </a:graphicData>
            </a:graphic>
          </wp:inline>
        </w:drawing>
      </w:r>
    </w:p>
    <w:p w14:paraId="593D6C1E" w14:textId="77777777" w:rsidR="004D157F" w:rsidRDefault="004D157F" w:rsidP="005F7D86">
      <w:pPr>
        <w:rPr>
          <w:lang w:val="es-ES"/>
        </w:rPr>
        <w:sectPr w:rsidR="004D157F" w:rsidSect="004D157F">
          <w:pgSz w:w="15840" w:h="12240" w:orient="landscape"/>
          <w:pgMar w:top="1701" w:right="1418" w:bottom="1701" w:left="1418" w:header="709" w:footer="709" w:gutter="0"/>
          <w:cols w:space="708"/>
          <w:titlePg/>
          <w:docGrid w:linePitch="360"/>
        </w:sectPr>
      </w:pPr>
    </w:p>
    <w:p w14:paraId="0464FD4C" w14:textId="789DCFE5" w:rsidR="004D157F" w:rsidRPr="005F7D86" w:rsidRDefault="004D157F" w:rsidP="005F7D86">
      <w:pPr>
        <w:rPr>
          <w:lang w:val="es-ES"/>
        </w:rPr>
      </w:pPr>
    </w:p>
    <w:p w14:paraId="6E10662C" w14:textId="205BDD59" w:rsidR="00F9524C" w:rsidRDefault="00F9524C" w:rsidP="00F9524C">
      <w:pPr>
        <w:pStyle w:val="Ttulo2"/>
        <w:rPr>
          <w:rFonts w:eastAsia="Times New Roman"/>
          <w:lang w:val="es-ES"/>
        </w:rPr>
      </w:pPr>
      <w:bookmarkStart w:id="115" w:name="_Toc455578685"/>
      <w:bookmarkStart w:id="116" w:name="_Toc455579115"/>
      <w:bookmarkStart w:id="117" w:name="_Toc457139232"/>
      <w:bookmarkStart w:id="118" w:name="_Toc457367054"/>
      <w:r w:rsidRPr="00F9524C">
        <w:rPr>
          <w:rFonts w:eastAsia="Times New Roman"/>
          <w:lang w:val="es-ES"/>
        </w:rPr>
        <w:t>Persistencia</w:t>
      </w:r>
      <w:bookmarkEnd w:id="115"/>
      <w:bookmarkEnd w:id="116"/>
      <w:r w:rsidR="00C50F76">
        <w:rPr>
          <w:rFonts w:eastAsia="Times New Roman"/>
          <w:lang w:val="es-ES"/>
        </w:rPr>
        <w:t>, Modelo de dominio</w:t>
      </w:r>
      <w:bookmarkEnd w:id="117"/>
      <w:bookmarkEnd w:id="118"/>
    </w:p>
    <w:p w14:paraId="2E25CF89" w14:textId="204EFA0D" w:rsidR="00C50F76" w:rsidRPr="00C50F76" w:rsidRDefault="00C50F76" w:rsidP="00C50F76">
      <w:pPr>
        <w:rPr>
          <w:lang w:val="es-ES"/>
        </w:rPr>
      </w:pPr>
      <w:r>
        <w:rPr>
          <w:lang w:val="es-ES"/>
        </w:rPr>
        <w:t>En esta sección se ilustra cómo se van a persistir los datos de TAppi en la base de datos. Cabe resaltar que si se desea mayor detalle referirse al documento SRS en el cual se explica cada una de las tablas con sus respectivos atributos en la sección de Modelo de Dominio.</w:t>
      </w:r>
    </w:p>
    <w:p w14:paraId="33062381" w14:textId="77777777" w:rsidR="00C50F76" w:rsidRDefault="00C50F76" w:rsidP="00C50F76">
      <w:pPr>
        <w:keepNext/>
      </w:pPr>
      <w:r>
        <w:rPr>
          <w:rFonts w:eastAsia="Times New Roman"/>
          <w:noProof/>
          <w:lang w:eastAsia="es-CO"/>
        </w:rPr>
        <w:drawing>
          <wp:inline distT="0" distB="0" distL="0" distR="0" wp14:anchorId="3DC6D1B2" wp14:editId="297862B5">
            <wp:extent cx="5612130" cy="4507230"/>
            <wp:effectExtent l="0" t="0" r="762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omain Objects.bmp"/>
                    <pic:cNvPicPr/>
                  </pic:nvPicPr>
                  <pic:blipFill>
                    <a:blip r:embed="rId49">
                      <a:extLst>
                        <a:ext uri="{28A0092B-C50C-407E-A947-70E740481C1C}">
                          <a14:useLocalDpi xmlns:a14="http://schemas.microsoft.com/office/drawing/2010/main" val="0"/>
                        </a:ext>
                      </a:extLst>
                    </a:blip>
                    <a:stretch>
                      <a:fillRect/>
                    </a:stretch>
                  </pic:blipFill>
                  <pic:spPr>
                    <a:xfrm>
                      <a:off x="0" y="0"/>
                      <a:ext cx="5612130" cy="4507230"/>
                    </a:xfrm>
                    <a:prstGeom prst="rect">
                      <a:avLst/>
                    </a:prstGeom>
                  </pic:spPr>
                </pic:pic>
              </a:graphicData>
            </a:graphic>
          </wp:inline>
        </w:drawing>
      </w:r>
    </w:p>
    <w:p w14:paraId="0D8CE58E" w14:textId="4A32AFC7" w:rsidR="00C50F76" w:rsidRDefault="00C50F76" w:rsidP="00C50F76">
      <w:pPr>
        <w:pStyle w:val="Descripcin"/>
      </w:pPr>
      <w:bookmarkStart w:id="119" w:name="_Toc457139206"/>
      <w:bookmarkStart w:id="120" w:name="_Toc457367096"/>
      <w:r>
        <w:t xml:space="preserve">Ilustración </w:t>
      </w:r>
      <w:fldSimple w:instr=" SEQ Ilustración \* ARABIC ">
        <w:r w:rsidR="007746CD">
          <w:rPr>
            <w:noProof/>
          </w:rPr>
          <w:t>19</w:t>
        </w:r>
      </w:fldSimple>
      <w:r>
        <w:t xml:space="preserve"> Modelo de dominio</w:t>
      </w:r>
      <w:bookmarkEnd w:id="119"/>
      <w:bookmarkEnd w:id="120"/>
    </w:p>
    <w:p w14:paraId="4EB46211" w14:textId="77777777" w:rsidR="00C50F76" w:rsidRPr="00C50F76" w:rsidRDefault="00C50F76" w:rsidP="00C50F76"/>
    <w:p w14:paraId="7DC0DD16" w14:textId="77777777" w:rsidR="00F9524C" w:rsidRPr="00F9524C" w:rsidRDefault="00F9524C" w:rsidP="00C50F76">
      <w:pPr>
        <w:pStyle w:val="Ttulo2"/>
        <w:rPr>
          <w:rFonts w:eastAsia="Times New Roman"/>
          <w:lang w:val="es-ES"/>
        </w:rPr>
      </w:pPr>
      <w:bookmarkStart w:id="121" w:name="_Toc455578686"/>
      <w:bookmarkStart w:id="122" w:name="_Toc455579116"/>
      <w:bookmarkStart w:id="123" w:name="_Toc457139233"/>
      <w:bookmarkStart w:id="124" w:name="_Toc457367055"/>
      <w:r w:rsidRPr="00F9524C">
        <w:rPr>
          <w:rFonts w:eastAsia="Times New Roman"/>
          <w:lang w:val="es-ES"/>
        </w:rPr>
        <w:t>Interfaz de Usuario</w:t>
      </w:r>
      <w:bookmarkEnd w:id="121"/>
      <w:bookmarkEnd w:id="122"/>
      <w:bookmarkEnd w:id="123"/>
      <w:bookmarkEnd w:id="124"/>
    </w:p>
    <w:p w14:paraId="234C545B" w14:textId="22992FA1" w:rsidR="00FB2B5F" w:rsidRDefault="00FB2B5F" w:rsidP="00FB2B5F">
      <w:pPr>
        <w:rPr>
          <w:lang w:val="es-ES"/>
        </w:rPr>
      </w:pPr>
      <w:bookmarkStart w:id="125" w:name="_Toc455578687"/>
      <w:bookmarkStart w:id="126" w:name="_Toc455579117"/>
      <w:r>
        <w:rPr>
          <w:lang w:val="es-ES"/>
        </w:rPr>
        <w:t>A continuación</w:t>
      </w:r>
      <w:r w:rsidR="00724DF7">
        <w:rPr>
          <w:lang w:val="es-ES"/>
        </w:rPr>
        <w:t>,</w:t>
      </w:r>
      <w:r>
        <w:rPr>
          <w:lang w:val="es-ES"/>
        </w:rPr>
        <w:t xml:space="preserve"> se muestra el diagrama de flujo de las interfaces de </w:t>
      </w:r>
      <w:r w:rsidR="00D20F68">
        <w:rPr>
          <w:lang w:val="es-ES"/>
        </w:rPr>
        <w:t>los usuarios</w:t>
      </w:r>
      <w:r w:rsidR="00724DF7">
        <w:rPr>
          <w:lang w:val="es-ES"/>
        </w:rPr>
        <w:t>. Las primeras etapas</w:t>
      </w:r>
      <w:r w:rsidR="00C57FC4">
        <w:rPr>
          <w:lang w:val="es-ES"/>
        </w:rPr>
        <w:t xml:space="preserve"> son el registro y el inicio de sesión.</w:t>
      </w:r>
    </w:p>
    <w:p w14:paraId="5B88200C" w14:textId="74EE4045" w:rsidR="00F262E3" w:rsidRDefault="00507BFA" w:rsidP="00F16F33">
      <w:pPr>
        <w:pStyle w:val="Ttulo3"/>
        <w:rPr>
          <w:lang w:val="es-ES"/>
        </w:rPr>
      </w:pPr>
      <w:bookmarkStart w:id="127" w:name="_Toc457139234"/>
      <w:bookmarkStart w:id="128" w:name="_Toc457367056"/>
      <w:r>
        <w:rPr>
          <w:lang w:val="es-ES"/>
        </w:rPr>
        <w:t>Interfaz de usuario paciente</w:t>
      </w:r>
      <w:bookmarkEnd w:id="127"/>
      <w:bookmarkEnd w:id="128"/>
    </w:p>
    <w:p w14:paraId="72ABD6BF" w14:textId="260A8D17" w:rsidR="00507417" w:rsidRDefault="00507417" w:rsidP="00507417">
      <w:pPr>
        <w:rPr>
          <w:noProof/>
          <w:lang w:eastAsia="es-CO"/>
        </w:rPr>
      </w:pPr>
    </w:p>
    <w:p w14:paraId="7DD375D5" w14:textId="23033180" w:rsidR="0005280E" w:rsidRDefault="0005280E" w:rsidP="00507417">
      <w:pPr>
        <w:rPr>
          <w:noProof/>
          <w:lang w:eastAsia="es-CO"/>
        </w:rPr>
      </w:pPr>
    </w:p>
    <w:p w14:paraId="4C8EB292" w14:textId="77777777" w:rsidR="0005280E" w:rsidRDefault="0005280E" w:rsidP="00507417">
      <w:pPr>
        <w:rPr>
          <w:noProof/>
          <w:lang w:eastAsia="es-CO"/>
        </w:rPr>
      </w:pPr>
    </w:p>
    <w:p w14:paraId="368AB860" w14:textId="455A45EA" w:rsidR="00F262E3" w:rsidRDefault="009212C3" w:rsidP="00507417">
      <w:pPr>
        <w:rPr>
          <w:noProof/>
          <w:lang w:eastAsia="es-CO"/>
        </w:rPr>
      </w:pPr>
      <w:r>
        <w:rPr>
          <w:noProof/>
          <w:lang w:eastAsia="es-CO"/>
        </w:rPr>
        <mc:AlternateContent>
          <mc:Choice Requires="wpg">
            <w:drawing>
              <wp:anchor distT="0" distB="0" distL="114300" distR="114300" simplePos="0" relativeHeight="251658253" behindDoc="0" locked="0" layoutInCell="1" allowOverlap="1" wp14:anchorId="45651036" wp14:editId="15905A52">
                <wp:simplePos x="0" y="0"/>
                <wp:positionH relativeFrom="column">
                  <wp:posOffset>541631</wp:posOffset>
                </wp:positionH>
                <wp:positionV relativeFrom="paragraph">
                  <wp:posOffset>57737</wp:posOffset>
                </wp:positionV>
                <wp:extent cx="4867275" cy="8199628"/>
                <wp:effectExtent l="0" t="0" r="28575" b="11430"/>
                <wp:wrapNone/>
                <wp:docPr id="420" name="Grupo 420"/>
                <wp:cNvGraphicFramePr/>
                <a:graphic xmlns:a="http://schemas.openxmlformats.org/drawingml/2006/main">
                  <a:graphicData uri="http://schemas.microsoft.com/office/word/2010/wordprocessingGroup">
                    <wpg:wgp>
                      <wpg:cNvGrpSpPr/>
                      <wpg:grpSpPr>
                        <a:xfrm>
                          <a:off x="0" y="0"/>
                          <a:ext cx="4867275" cy="8199628"/>
                          <a:chOff x="0" y="0"/>
                          <a:chExt cx="4867275" cy="8199628"/>
                        </a:xfrm>
                      </wpg:grpSpPr>
                      <wpg:grpSp>
                        <wpg:cNvPr id="421" name="Grupo 421"/>
                        <wpg:cNvGrpSpPr/>
                        <wpg:grpSpPr>
                          <a:xfrm>
                            <a:off x="0" y="0"/>
                            <a:ext cx="4867275" cy="7649608"/>
                            <a:chOff x="0" y="0"/>
                            <a:chExt cx="4867275" cy="7649608"/>
                          </a:xfrm>
                        </wpg:grpSpPr>
                        <wpg:grpSp>
                          <wpg:cNvPr id="422" name="Grupo 422"/>
                          <wpg:cNvGrpSpPr/>
                          <wpg:grpSpPr>
                            <a:xfrm>
                              <a:off x="0" y="0"/>
                              <a:ext cx="4867275" cy="4231592"/>
                              <a:chOff x="0" y="0"/>
                              <a:chExt cx="4867275" cy="4231592"/>
                            </a:xfrm>
                          </wpg:grpSpPr>
                          <wpg:grpSp>
                            <wpg:cNvPr id="423" name="Grupo 423"/>
                            <wpg:cNvGrpSpPr/>
                            <wpg:grpSpPr>
                              <a:xfrm>
                                <a:off x="0" y="0"/>
                                <a:ext cx="4867275" cy="4026090"/>
                                <a:chOff x="0" y="0"/>
                                <a:chExt cx="4867275" cy="4026090"/>
                              </a:xfrm>
                            </wpg:grpSpPr>
                            <wpg:grpSp>
                              <wpg:cNvPr id="424" name="Grupo 424"/>
                              <wpg:cNvGrpSpPr/>
                              <wpg:grpSpPr>
                                <a:xfrm>
                                  <a:off x="1066800" y="0"/>
                                  <a:ext cx="2706601" cy="4026090"/>
                                  <a:chOff x="0" y="0"/>
                                  <a:chExt cx="2706601" cy="4026090"/>
                                </a:xfrm>
                              </wpg:grpSpPr>
                              <wpg:grpSp>
                                <wpg:cNvPr id="425" name="Grupo 425"/>
                                <wpg:cNvGrpSpPr/>
                                <wpg:grpSpPr>
                                  <a:xfrm>
                                    <a:off x="558141" y="0"/>
                                    <a:ext cx="1552635" cy="4026090"/>
                                    <a:chOff x="0" y="0"/>
                                    <a:chExt cx="1552635" cy="4026090"/>
                                  </a:xfrm>
                                </wpg:grpSpPr>
                                <wpg:grpSp>
                                  <wpg:cNvPr id="426" name="Grupo 426"/>
                                  <wpg:cNvGrpSpPr/>
                                  <wpg:grpSpPr>
                                    <a:xfrm>
                                      <a:off x="0" y="0"/>
                                      <a:ext cx="1552635" cy="4026090"/>
                                      <a:chOff x="0" y="0"/>
                                      <a:chExt cx="1552635" cy="4026090"/>
                                    </a:xfrm>
                                  </wpg:grpSpPr>
                                  <wpg:grpSp>
                                    <wpg:cNvPr id="427" name="Grupo 427"/>
                                    <wpg:cNvGrpSpPr/>
                                    <wpg:grpSpPr>
                                      <a:xfrm>
                                        <a:off x="0" y="0"/>
                                        <a:ext cx="1541721" cy="783675"/>
                                        <a:chOff x="-116959" y="63758"/>
                                        <a:chExt cx="1541721" cy="783675"/>
                                      </a:xfrm>
                                    </wpg:grpSpPr>
                                    <wps:wsp>
                                      <wps:cNvPr id="428" name="Elipse 428"/>
                                      <wps:cNvSpPr/>
                                      <wps:spPr>
                                        <a:xfrm>
                                          <a:off x="-116959" y="63758"/>
                                          <a:ext cx="1541721" cy="450376"/>
                                        </a:xfrm>
                                        <a:prstGeom prst="ellipse">
                                          <a:avLst/>
                                        </a:prstGeom>
                                      </wps:spPr>
                                      <wps:style>
                                        <a:lnRef idx="3">
                                          <a:schemeClr val="lt1"/>
                                        </a:lnRef>
                                        <a:fillRef idx="1">
                                          <a:schemeClr val="accent5"/>
                                        </a:fillRef>
                                        <a:effectRef idx="1">
                                          <a:schemeClr val="accent5"/>
                                        </a:effectRef>
                                        <a:fontRef idx="minor">
                                          <a:schemeClr val="lt1"/>
                                        </a:fontRef>
                                      </wps:style>
                                      <wps:txbx>
                                        <w:txbxContent>
                                          <w:p w14:paraId="112E4C42" w14:textId="5856AEE8" w:rsidR="004D157F" w:rsidRPr="00F262E3" w:rsidRDefault="004D157F" w:rsidP="00F262E3">
                                            <w:pPr>
                                              <w:jc w:val="center"/>
                                            </w:pPr>
                                            <w:r w:rsidRPr="00F262E3">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9" name="Conector recto de flecha 429"/>
                                      <wps:cNvCnPr/>
                                      <wps:spPr>
                                        <a:xfrm>
                                          <a:off x="669852" y="496558"/>
                                          <a:ext cx="0" cy="35087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30" name="Rombo 430"/>
                                    <wps:cNvSpPr/>
                                    <wps:spPr>
                                      <a:xfrm>
                                        <a:off x="60385" y="3459180"/>
                                        <a:ext cx="1492250" cy="56691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3B184543" w14:textId="0629B020" w:rsidR="004D157F" w:rsidRDefault="004D157F" w:rsidP="00C9641A">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31" name="Conector recto de flecha 431"/>
                                  <wps:cNvCnPr/>
                                  <wps:spPr>
                                    <a:xfrm>
                                      <a:off x="810883" y="3079630"/>
                                      <a:ext cx="0" cy="35052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32" name="Conector recto de flecha 432"/>
                                <wps:cNvCnPr/>
                                <wps:spPr>
                                  <a:xfrm flipH="1" flipV="1">
                                    <a:off x="0" y="3669475"/>
                                    <a:ext cx="618524" cy="4571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33" name="Conector recto de flecha 433"/>
                                <wps:cNvCnPr/>
                                <wps:spPr>
                                  <a:xfrm flipV="1">
                                    <a:off x="2119746" y="3663538"/>
                                    <a:ext cx="586855" cy="4571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34" name="Rectángulo 434"/>
                              <wps:cNvSpPr/>
                              <wps:spPr>
                                <a:xfrm>
                                  <a:off x="0" y="3514725"/>
                                  <a:ext cx="1019175" cy="314325"/>
                                </a:xfrm>
                                <a:prstGeom prst="rect">
                                  <a:avLst/>
                                </a:prstGeom>
                              </wps:spPr>
                              <wps:style>
                                <a:lnRef idx="2">
                                  <a:schemeClr val="accent5"/>
                                </a:lnRef>
                                <a:fillRef idx="1">
                                  <a:schemeClr val="lt1"/>
                                </a:fillRef>
                                <a:effectRef idx="0">
                                  <a:schemeClr val="accent5"/>
                                </a:effectRef>
                                <a:fontRef idx="minor">
                                  <a:schemeClr val="dk1"/>
                                </a:fontRef>
                              </wps:style>
                              <wps:txbx>
                                <w:txbxContent>
                                  <w:p w14:paraId="54DF702C" w14:textId="5DBDDF22" w:rsidR="004D157F" w:rsidRDefault="004D157F" w:rsidP="0021252E">
                                    <w:pPr>
                                      <w:jc w:val="center"/>
                                    </w:pPr>
                                    <w:r>
                                      <w:t>Registr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5" name="Rectángulo 435"/>
                              <wps:cNvSpPr/>
                              <wps:spPr>
                                <a:xfrm>
                                  <a:off x="3848100" y="3533775"/>
                                  <a:ext cx="1019175" cy="314325"/>
                                </a:xfrm>
                                <a:prstGeom prst="rect">
                                  <a:avLst/>
                                </a:prstGeom>
                              </wps:spPr>
                              <wps:style>
                                <a:lnRef idx="2">
                                  <a:schemeClr val="accent5"/>
                                </a:lnRef>
                                <a:fillRef idx="1">
                                  <a:schemeClr val="lt1"/>
                                </a:fillRef>
                                <a:effectRef idx="0">
                                  <a:schemeClr val="accent5"/>
                                </a:effectRef>
                                <a:fontRef idx="minor">
                                  <a:schemeClr val="dk1"/>
                                </a:fontRef>
                              </wps:style>
                              <wps:txbx>
                                <w:txbxContent>
                                  <w:p w14:paraId="43F96D6E" w14:textId="6E462AF1" w:rsidR="004D157F" w:rsidRDefault="004D157F" w:rsidP="0021252E">
                                    <w:pPr>
                                      <w:jc w:val="center"/>
                                    </w:pPr>
                                    <w:r>
                                      <w:t>Iniciar sesión</w:t>
                                    </w:r>
                                  </w:p>
                                  <w:p w14:paraId="67DF45D3" w14:textId="77777777" w:rsidR="004D157F" w:rsidRDefault="004D157F" w:rsidP="0021252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36" name="Conector recto de flecha 436"/>
                            <wps:cNvCnPr/>
                            <wps:spPr>
                              <a:xfrm>
                                <a:off x="635120" y="3881707"/>
                                <a:ext cx="0" cy="34988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37" name="Conector recto de flecha 437"/>
                            <wps:cNvCnPr/>
                            <wps:spPr>
                              <a:xfrm>
                                <a:off x="4193516" y="3881705"/>
                                <a:ext cx="0" cy="34988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38" name="Rombo 438"/>
                          <wps:cNvSpPr/>
                          <wps:spPr>
                            <a:xfrm>
                              <a:off x="3343701" y="7083188"/>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05BB94E8" w14:textId="77777777" w:rsidR="004D157F" w:rsidRDefault="004D157F" w:rsidP="009212C3">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9" name="Conector recto de flecha 439"/>
                          <wps:cNvCnPr/>
                          <wps:spPr>
                            <a:xfrm>
                              <a:off x="4107976" y="6714699"/>
                              <a:ext cx="0" cy="35052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40" name="Diagrama de flujo: proceso alternativo 218"/>
                        <wps:cNvSpPr/>
                        <wps:spPr>
                          <a:xfrm>
                            <a:off x="709575" y="7776058"/>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1CE5BBC7" w14:textId="2AA8090D" w:rsidR="004D157F" w:rsidRDefault="004D157F" w:rsidP="009212C3">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1" name="Diagrama de flujo: proceso alternativo 219"/>
                        <wps:cNvSpPr/>
                        <wps:spPr>
                          <a:xfrm>
                            <a:off x="1221639" y="7761427"/>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714E27A6" w14:textId="5C035B4F" w:rsidR="004D157F" w:rsidRDefault="004D157F" w:rsidP="009212C3">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Diagrama de flujo: proceso alternativo 220"/>
                        <wps:cNvSpPr/>
                        <wps:spPr>
                          <a:xfrm>
                            <a:off x="1784909" y="7776058"/>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74CB71E3" w14:textId="4D01C779" w:rsidR="004D157F" w:rsidRDefault="004D157F" w:rsidP="009212C3">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3" name="Diagrama de flujo: proceso alternativo 221"/>
                        <wps:cNvSpPr/>
                        <wps:spPr>
                          <a:xfrm>
                            <a:off x="2326234" y="7783373"/>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78BBE7B9" w14:textId="01F01C48" w:rsidR="004D157F" w:rsidRDefault="004D157F" w:rsidP="009212C3">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4" name="Diagrama de flujo: proceso alternativo 222"/>
                        <wps:cNvSpPr/>
                        <wps:spPr>
                          <a:xfrm>
                            <a:off x="2874874" y="7790688"/>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554F40AA" w14:textId="3ADBB051" w:rsidR="004D157F" w:rsidRDefault="004D157F" w:rsidP="009212C3">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5" name="Conector recto de flecha 445"/>
                        <wps:cNvCnPr/>
                        <wps:spPr>
                          <a:xfrm flipH="1">
                            <a:off x="936346" y="7366407"/>
                            <a:ext cx="2403399" cy="349936"/>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46" name="Conector recto de flecha 446"/>
                        <wps:cNvCnPr>
                          <a:stCxn id="438" idx="1"/>
                        </wps:cNvCnPr>
                        <wps:spPr>
                          <a:xfrm flipH="1">
                            <a:off x="1528877" y="7365942"/>
                            <a:ext cx="1814824" cy="379843"/>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47" name="Conector recto de flecha 447"/>
                        <wps:cNvCnPr>
                          <a:stCxn id="438" idx="1"/>
                        </wps:cNvCnPr>
                        <wps:spPr>
                          <a:xfrm flipH="1">
                            <a:off x="2099464" y="7365942"/>
                            <a:ext cx="1244237" cy="37951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48" name="Conector recto de flecha 448"/>
                        <wps:cNvCnPr>
                          <a:stCxn id="438" idx="1"/>
                        </wps:cNvCnPr>
                        <wps:spPr>
                          <a:xfrm flipH="1">
                            <a:off x="2633473" y="7365942"/>
                            <a:ext cx="710228" cy="394674"/>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49" name="Conector recto de flecha 449"/>
                        <wps:cNvCnPr>
                          <a:stCxn id="438" idx="1"/>
                        </wps:cNvCnPr>
                        <wps:spPr>
                          <a:xfrm flipH="1">
                            <a:off x="3167483" y="7365942"/>
                            <a:ext cx="176218" cy="39436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anchor>
            </w:drawing>
          </mc:Choice>
          <mc:Fallback>
            <w:pict>
              <v:group w14:anchorId="45651036" id="Grupo 420" o:spid="_x0000_s1030" style="position:absolute;left:0;text-align:left;margin-left:42.65pt;margin-top:4.55pt;width:383.25pt;height:645.65pt;z-index:251658253" coordsize="48672,8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">
                <v:group id="Grupo 421" o:spid="_x0000_s1031" style="position:absolute;width:48672;height:76496" coordsize="48672,764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lPAI8QAAADcAAAADwAAAGRycy9kb3ducmV2LnhtbESPQYvCMBSE78L+h/AW&#10;vGlaVxepRhHZFQ8iqAvi7dE822LzUppsW/+9EQSPw8x8w8yXnSlFQ7UrLCuIhxEI4tTqgjMFf6ff&#10;wRSE88gaS8uk4E4OlouP3hwTbVs+UHP0mQgQdgkqyL2vEildmpNBN7QVcfCutjbog6wzqWtsA9yU&#10;chRF39JgwWEhx4rWOaW3479RsGmxXX3FP83udl3fL6fJ/ryLSan+Z7eagfDU+Xf41d5qBeNR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lPAI8QAAADcAAAA&#10;DwAAAAAAAAAAAAAAAACqAgAAZHJzL2Rvd25yZXYueG1sUEsFBgAAAAAEAAQA+gAAAJsDAAAAAA==&#10;">
                  <v:group id="Grupo 422" o:spid="_x0000_s1032" style="position:absolute;width:48672;height:42315" coordsize="48672,423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oFeVMUAAADcAAAADwAAAGRycy9kb3ducmV2LnhtbESPT2vCQBTE7wW/w/IE&#10;b3WT2IpEVxFR6UEK/gHx9sg+k2D2bciuSfz23UKhx2FmfsMsVr2pREuNKy0riMcRCOLM6pJzBZfz&#10;7n0GwnlkjZVlUvAiB6vl4G2BqbYdH6k9+VwECLsUFRTe16mULivIoBvbmjh4d9sY9EE2udQNdgFu&#10;KplE0VQaLDksFFjTpqDscXoaBfsOu/Uk3raHx33zup0/v6+HmJQaDfv1HISn3v+H/9pfWsFHk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KBXlTFAAAA3AAA&#10;AA8AAAAAAAAAAAAAAAAAqgIAAGRycy9kb3ducmV2LnhtbFBLBQYAAAAABAAEAPoAAACcAwAAAAA=&#10;">
                    <v:group id="Grupo 423" o:spid="_x0000_s1033" style="position:absolute;width:48672;height:40260" coordsize="48672,402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c37z8YAAADcAAAADwAAAGRycy9kb3ducmV2LnhtbESPT2vCQBTE7wW/w/IK&#10;vdXNH1skdQ0itngQoSqU3h7ZZxKSfRuy2yR++25B6HGYmd8wq3wyrRiod7VlBfE8AkFcWF1zqeBy&#10;fn9egnAeWWNrmRTcyEG+nj2sMNN25E8aTr4UAcIuQwWV910mpSsqMujmtiMO3tX2Bn2QfSl1j2OA&#10;m1YmUfQqDdYcFirsaFtR0Zx+jIKPEcdNGu+GQ3Pd3r7PL8evQ0xKPT1OmzcQnib/H76391rBIkn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dzfvPxgAAANwA&#10;AAAPAAAAAAAAAAAAAAAAAKoCAABkcnMvZG93bnJldi54bWxQSwUGAAAAAAQABAD6AAAAnQMAAAAA&#10;">
                      <v:group id="Grupo 424" o:spid="_x0000_s1034" style="position:absolute;left:10668;width:27066;height:40260" coordsize="27066,402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iRju8UAAADcAAAADwAAAGRycy9kb3ducmV2LnhtbESPQYvCMBSE78L+h/CE&#10;vWlaV2WpRhFZlz2IoC6It0fzbIvNS2liW/+9EQSPw8x8w8yXnSlFQ7UrLCuIhxEI4tTqgjMF/8fN&#10;4BuE88gaS8uk4E4OlouP3hwTbVveU3PwmQgQdgkqyL2vEildmpNBN7QVcfAutjbog6wzqWtsA9yU&#10;chRFU2mw4LCQY0XrnNLr4WYU/LbYrr7in2Z7vazv5+Nkd9rGpNRnv1vNQHjq/Dv8av9pBePR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IkY7vFAAAA3AAA&#10;AA8AAAAAAAAAAAAAAAAAqgIAAGRycy9kb3ducmV2LnhtbFBLBQYAAAAABAAEAPoAAACcAwAAAAA=&#10;">
                        <v:group id="Grupo 425" o:spid="_x0000_s1035" style="position:absolute;left:5581;width:15526;height:40260" coordsize="15526,402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WjGIMYAAADcAAAADwAAAGRycy9kb3ducmV2LnhtbESPQWvCQBSE7wX/w/KE&#10;3ppNbFMkZhURKx5CoSqU3h7ZZxLMvg3ZbRL/fbdQ6HGYmW+YfDOZVgzUu8aygiSKQRCXVjdcKbic&#10;356WIJxH1thaJgV3crBZzx5yzLQd+YOGk69EgLDLUEHtfZdJ6cqaDLrIdsTBu9reoA+yr6TucQxw&#10;08pFHL9Kgw2HhRo72tVU3k7fRsFhxHH7nOyH4nbd3b/O6ftnkZBSj/NpuwLhafL/4b/2USt4WaT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9aMYgxgAAANwA&#10;AAAPAAAAAAAAAAAAAAAAAKoCAABkcnMvZG93bnJldi54bWxQSwUGAAAAAAQABAD6AAAAnQMAAAAA&#10;">
                          <v:group id="Grupo 426" o:spid="_x0000_s1036" style="position:absolute;width:15526;height:40260" coordsize="15526,402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bpYV8UAAADcAAAADwAAAGRycy9kb3ducmV2LnhtbESPQYvCMBSE78L+h/CE&#10;vWlaV2WpRhFZlz2IoC6It0fzbIvNS2liW/+9EQSPw8x8w8yXnSlFQ7UrLCuIhxEI4tTqgjMF/8fN&#10;4BuE88gaS8uk4E4OlouP3hwTbVveU3PwmQgQdgkqyL2vEildmpNBN7QVcfAutjbog6wzqWtsA9yU&#10;chRFU2mw4LCQY0XrnNLr4WYU/LbYrr7in2Z7vazv5+Nkd9rGpNRnv1vNQHjq/Dv8av9pBePRF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26WFfFAAAA3AAA&#10;AA8AAAAAAAAAAAAAAAAAqgIAAGRycy9kb3ducmV2LnhtbFBLBQYAAAAABAAEAPoAAACcAwAAAAA=&#10;">
                            <v:group id="Grupo 427" o:spid="_x0000_s1037" style="position:absolute;width:15417;height:7836" coordorigin="-1169,637" coordsize="15417,78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vb9zMUAAADcAAAADwAAAGRycy9kb3ducmV2LnhtbESPT2vCQBTE74LfYXmC&#10;t7qJf0t0FRGVHqRQLZTeHtlnEsy+Ddk1id++KxQ8DjPzG2a16UwpGqpdYVlBPIpAEKdWF5wp+L4c&#10;3t5BOI+ssbRMCh7kYLPu91aYaNvyFzVnn4kAYZeggtz7KpHSpTkZdCNbEQfvamuDPsg6k7rGNsBN&#10;KcdRNJcGCw4LOVa0yym9ne9GwbHFdjuJ983pdt09fi+zz59TTEoNB912CcJT51/h//aHVjAdL+B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L2/czFAAAA3AAA&#10;AA8AAAAAAAAAAAAAAAAAqgIAAGRycy9kb3ducmV2LnhtbFBLBQYAAAAABAAEAPoAAACcAwAAAAA=&#10;">
                              <v:oval id="Elipse 428" o:spid="_x0000_s1038" style="position:absolute;left:-1169;top:637;width:15416;height:45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ho/cMA&#10;AADcAAAADwAAAGRycy9kb3ducmV2LnhtbERPz2vCMBS+C/sfwht4s6kiQzqjjEFFD8LUHXZ8a97a&#10;rs1LTaJW/3pzEDx+fL/ny9604kzO15YVjJMUBHFhdc2lgu9DPpqB8AFZY2uZFFzJw3LxMphjpu2F&#10;d3Teh1LEEPYZKqhC6DIpfVGRQZ/Yjjhyf9YZDBG6UmqHlxhuWjlJ0zdpsObYUGFHnxUVzf5kFPx0&#10;v83qeNseNrZZ3b78f+6aca7U8LX/eAcRqA9P8cO91gqmk7g2nolH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ho/cMAAADcAAAADwAAAAAAAAAAAAAAAACYAgAAZHJzL2Rv&#10;d25yZXYueG1sUEsFBgAAAAAEAAQA9QAAAIgDAAAAAA==&#10;" fillcolor="#4ab5c4 [3208]" strokecolor="white [3201]" strokeweight="1.5pt">
                                <v:stroke joinstyle="miter"/>
                                <v:textbox>
                                  <w:txbxContent>
                                    <w:p w14:paraId="112E4C42" w14:textId="5856AEE8" w:rsidR="004D157F" w:rsidRPr="00F262E3" w:rsidRDefault="004D157F" w:rsidP="00F262E3">
                                      <w:pPr>
                                        <w:jc w:val="center"/>
                                      </w:pPr>
                                      <w:r w:rsidRPr="00F262E3">
                                        <w:t>Inicio</w:t>
                                      </w:r>
                                    </w:p>
                                  </w:txbxContent>
                                </v:textbox>
                              </v:oval>
                              <v:shapetype id="_x0000_t32" coordsize="21600,21600" o:spt="32" o:oned="t" path="m,l21600,21600e" filled="f">
                                <v:path arrowok="t" fillok="f" o:connecttype="none"/>
                                <o:lock v:ext="edit" shapetype="t"/>
                              </v:shapetype>
                              <v:shape id="Conector recto de flecha 429" o:spid="_x0000_s1039" type="#_x0000_t32" style="position:absolute;left:6698;top:4965;width:0;height:35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5Uh8YAAADcAAAADwAAAGRycy9kb3ducmV2LnhtbESPQWvCQBSE7wX/w/IKvRSzSVCp0VVK&#10;QWhP0lii3h7ZZ5KafRuyW43/vlsQehxm5htmuR5MKy7Uu8aygiSKQRCXVjdcKfjabcYvIJxH1tha&#10;JgU3crBejR6WmGl75U+65L4SAcIuQwW1910mpStrMugi2xEH72R7gz7IvpK6x2uAm1amcTyTBhsO&#10;CzV29FZTec5/jILiWU+Pw+H7Y1JsKJnuT2abs1Hq6XF4XYDwNPj/8L39rhVM0jn8nQ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Y+VIfGAAAA3AAAAA8AAAAAAAAA&#10;AAAAAAAAoQIAAGRycy9kb3ducmV2LnhtbFBLBQYAAAAABAAEAPkAAACUAwAAAAA=&#10;" strokecolor="#4ab5c4 [3208]" strokeweight="1pt">
                                <v:stroke endarrow="block" joinstyle="miter"/>
                              </v:shape>
                            </v:group>
                            <v:shapetype id="_x0000_t4" coordsize="21600,21600" o:spt="4" path="m10800,l,10800,10800,21600,21600,10800xe">
                              <v:stroke joinstyle="miter"/>
                              <v:path gradientshapeok="t" o:connecttype="rect" textboxrect="5400,5400,16200,16200"/>
                            </v:shapetype>
                            <v:shape id="Rombo 430" o:spid="_x0000_s1040" type="#_x0000_t4" style="position:absolute;left:603;top:34591;width:14923;height:5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l8+VcMA&#10;AADcAAAADwAAAGRycy9kb3ducmV2LnhtbERPz2vCMBS+D/Y/hDfYbaZTkVGNMgaVqQxc1YO3t+at&#10;KWteShK1/vfLQfD48f2eLXrbijP50DhW8DrIQBBXTjdcK9jvipc3ECEia2wdk4IrBVjMHx9mmGt3&#10;4W86l7EWKYRDjgpMjF0uZagMWQwD1xEn7td5izFBX0vt8ZLCbSuHWTaRFhtODQY7+jBU/ZUnq+Br&#10;W6wP3Y83YUurQ1scl8VoY5V6furfpyAi9fEuvrk/tYLxKM1PZ9IR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l8+VcMAAADcAAAADwAAAAAAAAAAAAAAAACYAgAAZHJzL2Rv&#10;d25yZXYueG1sUEsFBgAAAAAEAAQA9QAAAIgDAAAAAA==&#10;" fillcolor="#4ab5c4 [3208]" strokecolor="white [3201]" strokeweight="1.5pt">
                              <v:textbox>
                                <w:txbxContent>
                                  <w:p w14:paraId="3B184543" w14:textId="0629B020" w:rsidR="004D157F" w:rsidRDefault="004D157F" w:rsidP="00C9641A">
                                    <w:pPr>
                                      <w:jc w:val="center"/>
                                    </w:pPr>
                                    <w:r>
                                      <w:t>Decisión</w:t>
                                    </w:r>
                                  </w:p>
                                </w:txbxContent>
                              </v:textbox>
                            </v:shape>
                          </v:group>
                          <v:shape id="Conector recto de flecha 431" o:spid="_x0000_s1041" type="#_x0000_t32" style="position:absolute;left:8108;top:30796;width:0;height:35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ZHOXMUAAADcAAAADwAAAGRycy9kb3ducmV2LnhtbESPT2vCQBTE7wW/w/IEL6Vu4p8i0VVE&#10;EPQkjWLr7ZF9JtHs25BdNX77rlDocZiZ3zCzRWsqcafGlZYVxP0IBHFmdcm5gsN+/TEB4Tyyxsoy&#10;KXiSg8W88zbDRNsHf9E99bkIEHYJKii8rxMpXVaQQde3NXHwzrYx6INscqkbfAS4qeQgij6lwZLD&#10;QoE1rQrKrunNKDi+6/Gp/blsR8c1xePvs9mlbJTqddvlFISn1v+H/9obrWA0jOF1JhwBOf8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ZHOXMUAAADcAAAADwAAAAAAAAAA&#10;AAAAAAChAgAAZHJzL2Rvd25yZXYueG1sUEsFBgAAAAAEAAQA+QAAAJMDAAAAAA==&#10;" strokecolor="#4ab5c4 [3208]" strokeweight="1pt">
                            <v:stroke endarrow="block" joinstyle="miter"/>
                          </v:shape>
                        </v:group>
                        <v:shape id="Conector recto de flecha 432" o:spid="_x0000_s1042" type="#_x0000_t32" style="position:absolute;top:36694;width:6185;height:45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1YqsIAAADcAAAADwAAAGRycy9kb3ducmV2LnhtbESPT4vCMBTE7wt+h/CEva2pdVGpRhFF&#10;dvHm3/OjebbF5qU20dZvbwTB4zAzv2Gm89aU4k61Kywr6PciEMSp1QVnCg779c8YhPPIGkvLpOBB&#10;DuazztcUE20b3tJ95zMRIOwSVJB7XyVSujQng65nK+LgnW1t0AdZZ1LX2AS4KWUcRUNpsOCwkGNF&#10;y5zSy+5mFDSrtrzGbtNfnI+N/DuMTg9zNUp9d9vFBISn1n/C7/a/VvA7iOF1JhwBOXs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d1YqsIAAADcAAAADwAAAAAAAAAAAAAA&#10;AAChAgAAZHJzL2Rvd25yZXYueG1sUEsFBgAAAAAEAAQA+QAAAJADAAAAAA==&#10;" strokecolor="#4ab5c4 [3208]" strokeweight="1pt">
                          <v:stroke endarrow="block" joinstyle="miter"/>
                        </v:shape>
                        <v:shape id="Conector recto de flecha 433" o:spid="_x0000_s1043" type="#_x0000_t32" style="position:absolute;left:21197;top:36635;width:5869;height:4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VgpsYAAADcAAAADwAAAGRycy9kb3ducmV2LnhtbESPT2sCMRTE70K/Q3iF3jTrrpWyNYqI&#10;hYIUqvbS22Pzun+6eVmTVNd+eiMIHoeZ+Q0zW/SmFUdyvrasYDxKQBAXVtdcKvjavw1fQPiArLG1&#10;TArO5GExfxjMMNf2xFs67kIpIoR9jgqqELpcSl9UZNCPbEccvR/rDIYoXSm1w1OEm1amSTKVBmuO&#10;CxV2tKqo+N39GQXfzbZx6fMha9Y8+Zx+/JuNG6dKPT32y1cQgfpwD9/a71rBJMvgeiYeAT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uFYKbGAAAA3AAAAA8AAAAAAAAA&#10;AAAAAAAAoQIAAGRycy9kb3ducmV2LnhtbFBLBQYAAAAABAAEAPkAAACUAwAAAAA=&#10;" strokecolor="#4ab5c4 [3208]" strokeweight="1pt">
                          <v:stroke endarrow="block" joinstyle="miter"/>
                        </v:shape>
                      </v:group>
                      <v:rect id="Rectángulo 434" o:spid="_x0000_s1044" style="position:absolute;top:35147;width:1019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TBsgA&#10;AADcAAAADwAAAGRycy9kb3ducmV2LnhtbESPQWvCQBSE70L/w/IKvenGVouNrlIsBQWxNBbU2yP7&#10;zKbNvk2zW5P++64g9DjMzDfMbNHZSpyp8aVjBcNBAoI4d7rkQsHH7rU/AeEDssbKMSn4JQ+L+U1v&#10;hql2Lb/TOQuFiBD2KSowIdSplD43ZNEPXE0cvZNrLIYom0LqBtsIt5W8T5JHabHkuGCwpqWh/Cv7&#10;sQrG21a+Lb+zJ3NaHV7W++Pabj6PSt3dds9TEIG68B++tldawehhBJcz8QjI+R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L5FMGyAAAANwAAAAPAAAAAAAAAAAAAAAAAJgCAABk&#10;cnMvZG93bnJldi54bWxQSwUGAAAAAAQABAD1AAAAjQMAAAAA&#10;" fillcolor="white [3201]" strokecolor="#4ab5c4 [3208]" strokeweight="1pt">
                        <v:textbox>
                          <w:txbxContent>
                            <w:p w14:paraId="54DF702C" w14:textId="5DBDDF22" w:rsidR="004D157F" w:rsidRDefault="004D157F" w:rsidP="0021252E">
                              <w:pPr>
                                <w:jc w:val="center"/>
                              </w:pPr>
                              <w:r>
                                <w:t>Registrase</w:t>
                              </w:r>
                            </w:p>
                          </w:txbxContent>
                        </v:textbox>
                      </v:rect>
                      <v:rect id="Rectángulo 435" o:spid="_x0000_s1045" style="position:absolute;left:38481;top:35337;width:10191;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j2nccA&#10;AADcAAAADwAAAGRycy9kb3ducmV2LnhtbESP3UrDQBSE7wXfYTmCd3bTXzTttpSWQgvSYhTa3h2y&#10;p9lo9mzMrk18e1cQvBxm5htmtuhsJa7U+NKxgn4vAUGcO11yoeDtdfPwCMIHZI2VY1LwTR4W89ub&#10;GabatfxC1ywUIkLYp6jAhFCnUvrckEXfczVx9C6usRiibAqpG2wj3FZykCQTabHkuGCwppWh/CP7&#10;sgrG+1YeVp/Zk7lsT+vd8byzz+9npe7vuuUURKAu/If/2lutYDQcw++ZeATk/A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So9p3HAAAA3AAAAA8AAAAAAAAAAAAAAAAAmAIAAGRy&#10;cy9kb3ducmV2LnhtbFBLBQYAAAAABAAEAPUAAACMAwAAAAA=&#10;" fillcolor="white [3201]" strokecolor="#4ab5c4 [3208]" strokeweight="1pt">
                        <v:textbox>
                          <w:txbxContent>
                            <w:p w14:paraId="43F96D6E" w14:textId="6E462AF1" w:rsidR="004D157F" w:rsidRDefault="004D157F" w:rsidP="0021252E">
                              <w:pPr>
                                <w:jc w:val="center"/>
                              </w:pPr>
                              <w:r>
                                <w:t>Iniciar sesión</w:t>
                              </w:r>
                            </w:p>
                            <w:p w14:paraId="67DF45D3" w14:textId="77777777" w:rsidR="004D157F" w:rsidRDefault="004D157F" w:rsidP="0021252E">
                              <w:pPr>
                                <w:jc w:val="center"/>
                              </w:pPr>
                            </w:p>
                          </w:txbxContent>
                        </v:textbox>
                      </v:rect>
                    </v:group>
                    <v:shape id="Conector recto de flecha 436" o:spid="_x0000_s1046" type="#_x0000_t32" style="position:absolute;left:6351;top:38817;width:0;height:34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hWKMYAAADcAAAADwAAAGRycy9kb3ducmV2LnhtbESPW2vCQBSE3wv9D8sp+FKajfWCRFcp&#10;hYA+lcZi69she3Kx2bMhu8b477sFwcdhZr5hVpvBNKKnztWWFYyjGARxbnXNpYKvffqyAOE8ssbG&#10;Mim4koPN+vFhhYm2F/6kPvOlCBB2CSqovG8TKV1ekUEX2ZY4eIXtDPogu1LqDi8Bbhr5GsdzabDm&#10;sFBhS+8V5b/Z2Sg4POvZcfg57aaHlMaz78J8ZGyUGj0Nb0sQngZ/D9/aW61gOpnD/5lwBOT6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J4VijGAAAA3AAAAA8AAAAAAAAA&#10;AAAAAAAAoQIAAGRycy9kb3ducmV2LnhtbFBLBQYAAAAABAAEAPkAAACUAwAAAAA=&#10;" strokecolor="#4ab5c4 [3208]" strokeweight="1pt">
                      <v:stroke endarrow="block" joinstyle="miter"/>
                    </v:shape>
                    <v:shape id="Conector recto de flecha 437" o:spid="_x0000_s1047" type="#_x0000_t32" style="position:absolute;left:41935;top:38817;width:0;height:349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Tzs8YAAADcAAAADwAAAGRycy9kb3ducmV2LnhtbESPW2vCQBSE3wX/w3KEvohubL2U1FVE&#10;ENqnYhQvb4fsMYlmz4bsVuO/7wqCj8PMfMNM540pxZVqV1hWMOhHIIhTqwvOFGw3q94nCOeRNZaW&#10;ScGdHMxn7dYUY21vvKZr4jMRIOxiVJB7X8VSujQng65vK+LgnWxt0AdZZ1LXeAtwU8r3KBpLgwWH&#10;hRwrWuaUXpI/o2DX1aNjczj/DHcrGoz2J/ObsFHqrdMsvkB4avwr/Gx/awXDjwk8zoQjIG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0087PGAAAA3AAAAA8AAAAAAAAA&#10;AAAAAAAAoQIAAGRycy9kb3ducmV2LnhtbFBLBQYAAAAABAAEAPkAAACUAwAAAAA=&#10;" strokecolor="#4ab5c4 [3208]" strokeweight="1pt">
                      <v:stroke endarrow="block" joinstyle="miter"/>
                    </v:shape>
                  </v:group>
                  <v:shape id="Rombo 438" o:spid="_x0000_s1048" type="#_x0000_t4" style="position:absolute;left:33437;top:70831;width:14922;height:56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kyU8MA&#10;AADcAAAADwAAAGRycy9kb3ducmV2LnhtbERPz2vCMBS+D/Y/hDfYbaZTkVGNMgaVqQxc1YO3t+at&#10;KWteShK1/vfLQfD48f2eLXrbijP50DhW8DrIQBBXTjdcK9jvipc3ECEia2wdk4IrBVjMHx9mmGt3&#10;4W86l7EWKYRDjgpMjF0uZagMWQwD1xEn7td5izFBX0vt8ZLCbSuHWTaRFhtODQY7+jBU/ZUnq+Br&#10;W6wP3Y83YUurQ1scl8VoY5V6furfpyAi9fEuvrk/tYLxKK1NZ9IR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CkyU8MAAADcAAAADwAAAAAAAAAAAAAAAACYAgAAZHJzL2Rv&#10;d25yZXYueG1sUEsFBgAAAAAEAAQA9QAAAIgDAAAAAA==&#10;" fillcolor="#4ab5c4 [3208]" strokecolor="white [3201]" strokeweight="1.5pt">
                    <v:textbox>
                      <w:txbxContent>
                        <w:p w14:paraId="05BB94E8" w14:textId="77777777" w:rsidR="004D157F" w:rsidRDefault="004D157F" w:rsidP="009212C3">
                          <w:pPr>
                            <w:jc w:val="center"/>
                          </w:pPr>
                          <w:r>
                            <w:t>Decisión</w:t>
                          </w:r>
                        </w:p>
                      </w:txbxContent>
                    </v:textbox>
                  </v:shape>
                  <v:shape id="Conector recto de flecha 439" o:spid="_x0000_s1049" type="#_x0000_t32" style="position:absolute;left:41079;top:67146;width:0;height:35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fCWsUAAADcAAAADwAAAGRycy9kb3ducmV2LnhtbESPT2vCQBTE74LfYXlCL6IbWxWbuooI&#10;QnsqRvHP7ZF9JtHs25Ddavz2XUHwOMzMb5jpvDGluFLtCssKBv0IBHFqdcGZgu1m1ZuAcB5ZY2mZ&#10;FNzJwXzWbk0x1vbGa7omPhMBwi5GBbn3VSylS3My6Pq2Ig7eydYGfZB1JnWNtwA3pXyPorE0WHBY&#10;yLGiZU7pJfkzCnZdPTo2h/PPcLeiwWh/Mr8JG6XeOs3iC4Snxr/Cz/a3VjD8+ITHmXAE5O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fCWsUAAADcAAAADwAAAAAAAAAA&#10;AAAAAAChAgAAZHJzL2Rvd25yZXYueG1sUEsFBgAAAAAEAAQA+QAAAJMDAAAAAA==&#10;" strokecolor="#4ab5c4 [3208]" strokeweight="1pt">
                    <v:stroke endarrow="block" joinstyle="miter"/>
                  </v:shape>
                </v:group>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Diagrama de flujo: proceso alternativo 218" o:spid="_x0000_s1050" type="#_x0000_t176" style="position:absolute;left:7095;top:77760;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LYn8QA&#10;AADcAAAADwAAAGRycy9kb3ducmV2LnhtbERPy2oCMRTdF/yHcAU3RTMVETsaRYT6QEGqdtHdZXKd&#10;GZ3cDEkcp3/fLApdHs57tmhNJRpyvrSs4G2QgCDOrC45V3A5f/QnIHxA1lhZJgU/5GEx77zMMNX2&#10;yZ/UnEIuYgj7FBUUIdSplD4ryKAf2Jo4clfrDIYIXS61w2cMN5UcJslYGiw5NhRY06qg7H56GAXH&#10;vL2ar+/XzTY0h51ent36/bZXqtdtl1MQgdrwL/5zb7WC0SjOj2fiEZD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Ui2J/EAAAA3AAAAA8AAAAAAAAAAAAAAAAAmAIAAGRycy9k&#10;b3ducmV2LnhtbFBLBQYAAAAABAAEAPUAAACJAwAAAAA=&#10;" fillcolor="#4ab5c4 [3208]" strokecolor="white [3201]" strokeweight="1.5pt">
                  <v:textbox>
                    <w:txbxContent>
                      <w:p w14:paraId="1CE5BBC7" w14:textId="2AA8090D" w:rsidR="004D157F" w:rsidRDefault="004D157F" w:rsidP="009212C3">
                        <w:pPr>
                          <w:jc w:val="center"/>
                        </w:pPr>
                        <w:r>
                          <w:t>1</w:t>
                        </w:r>
                      </w:p>
                    </w:txbxContent>
                  </v:textbox>
                </v:shape>
                <v:shape id="Diagrama de flujo: proceso alternativo 219" o:spid="_x0000_s1051" type="#_x0000_t176" style="position:absolute;left:12216;top:77614;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59BMcA&#10;AADcAAAADwAAAGRycy9kb3ducmV2LnhtbESPT2sCMRTE74LfITyhl6JZixRdjSKFVksF8d/B22Pz&#10;3F27eVmSuG6/fVMoeBxm5jfMbNGaSjTkfGlZwXCQgCDOrC45V3A8vPfHIHxA1lhZJgU/5GEx73Zm&#10;mGp75x01+5CLCGGfooIihDqV0mcFGfQDWxNH72KdwRCly6V2eI9wU8mXJHmVBkuOCwXW9FZQ9r2/&#10;GQXbvL2Y0/l5tQ7N5lMvD+5jcv1S6qnXLqcgArXhEf5vr7WC0WgIf2fiEZDz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pufQTHAAAA3AAAAA8AAAAAAAAAAAAAAAAAmAIAAGRy&#10;cy9kb3ducmV2LnhtbFBLBQYAAAAABAAEAPUAAACMAwAAAAA=&#10;" fillcolor="#4ab5c4 [3208]" strokecolor="white [3201]" strokeweight="1.5pt">
                  <v:textbox>
                    <w:txbxContent>
                      <w:p w14:paraId="714E27A6" w14:textId="5C035B4F" w:rsidR="004D157F" w:rsidRDefault="004D157F" w:rsidP="009212C3">
                        <w:pPr>
                          <w:jc w:val="center"/>
                        </w:pPr>
                        <w:r>
                          <w:t>2</w:t>
                        </w:r>
                      </w:p>
                    </w:txbxContent>
                  </v:textbox>
                </v:shape>
                <v:shape id="Diagrama de flujo: proceso alternativo 220" o:spid="_x0000_s1052" type="#_x0000_t176" style="position:absolute;left:17849;top:77760;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zjc8cA&#10;AADcAAAADwAAAGRycy9kb3ducmV2LnhtbESPW2sCMRSE34X+h3AEX4pmFSl2NYoUvJQKUi8Pvh02&#10;x91tNydLEtftv28KBR+HmfmGmS1aU4mGnC8tKxgOEhDEmdUl5wpOx1V/AsIHZI2VZVLwQx4W86fO&#10;DFNt7/xJzSHkIkLYp6igCKFOpfRZQQb9wNbE0btaZzBE6XKpHd4j3FRylCQv0mDJcaHAmt4Kyr4P&#10;N6Ngn7dXc748b7ah2b3r5dGtX78+lOp12+UURKA2PML/7a1WMB6P4O9MPAJy/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q843PHAAAA3AAAAA8AAAAAAAAAAAAAAAAAmAIAAGRy&#10;cy9kb3ducmV2LnhtbFBLBQYAAAAABAAEAPUAAACMAwAAAAA=&#10;" fillcolor="#4ab5c4 [3208]" strokecolor="white [3201]" strokeweight="1.5pt">
                  <v:textbox>
                    <w:txbxContent>
                      <w:p w14:paraId="74CB71E3" w14:textId="4D01C779" w:rsidR="004D157F" w:rsidRDefault="004D157F" w:rsidP="009212C3">
                        <w:pPr>
                          <w:jc w:val="center"/>
                        </w:pPr>
                        <w:r>
                          <w:t>3</w:t>
                        </w:r>
                      </w:p>
                    </w:txbxContent>
                  </v:textbox>
                </v:shape>
                <v:shape id="Diagrama de flujo: proceso alternativo 221" o:spid="_x0000_s1053" type="#_x0000_t176" style="position:absolute;left:23262;top:77833;width:4502;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BG6McA&#10;AADcAAAADwAAAGRycy9kb3ducmV2LnhtbESPT2sCMRTE70K/Q3gFL0WzWim6NYoUWi0WxH8Hb4/N&#10;c3fr5mVJ0nX77U2h4HGYmd8w03lrKtGQ86VlBYN+AoI4s7rkXMFh/94bg/ABWWNlmRT8kof57KEz&#10;xVTbK2+p2YVcRAj7FBUUIdSplD4ryKDv25o4emfrDIYoXS61w2uEm0oOk+RFGiw5LhRY01tB2WX3&#10;YxRs8vZsjqen5So0X596sXcfk++1Ut3HdvEKIlAb7uH/9korGI2e4e9MPAJyd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XwRujHAAAA3AAAAA8AAAAAAAAAAAAAAAAAmAIAAGRy&#10;cy9kb3ducmV2LnhtbFBLBQYAAAAABAAEAPUAAACMAwAAAAA=&#10;" fillcolor="#4ab5c4 [3208]" strokecolor="white [3201]" strokeweight="1.5pt">
                  <v:textbox>
                    <w:txbxContent>
                      <w:p w14:paraId="78BBE7B9" w14:textId="01F01C48" w:rsidR="004D157F" w:rsidRDefault="004D157F" w:rsidP="009212C3">
                        <w:pPr>
                          <w:jc w:val="center"/>
                        </w:pPr>
                        <w:r>
                          <w:t>4</w:t>
                        </w:r>
                      </w:p>
                    </w:txbxContent>
                  </v:textbox>
                </v:shape>
                <v:shape id="Diagrama de flujo: proceso alternativo 222" o:spid="_x0000_s1054" type="#_x0000_t176" style="position:absolute;left:28748;top:77906;width:4502;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nenMcA&#10;AADcAAAADwAAAGRycy9kb3ducmV2LnhtbESPT2vCQBTE74LfYXlCL0U3LaHU6CpSaKsoSP1z8PbI&#10;PpO02bdhdxvjt3cLBY/DzPyGmc47U4uWnK8sK3gaJSCIc6srLhQc9u/DVxA+IGusLZOCK3mYz/q9&#10;KWbaXviL2l0oRISwz1BBGUKTSenzkgz6kW2Io3e2zmCI0hVSO7xEuKnlc5K8SIMVx4USG3orKf/Z&#10;/RoF26I7m+Pp8XMZ2s1KL/buY/y9Vuph0C0mIAJ14R7+by+1gjRN4e9MPAJydg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oZ3pzHAAAA3AAAAA8AAAAAAAAAAAAAAAAAmAIAAGRy&#10;cy9kb3ducmV2LnhtbFBLBQYAAAAABAAEAPUAAACMAwAAAAA=&#10;" fillcolor="#4ab5c4 [3208]" strokecolor="white [3201]" strokeweight="1.5pt">
                  <v:textbox>
                    <w:txbxContent>
                      <w:p w14:paraId="554F40AA" w14:textId="3ADBB051" w:rsidR="004D157F" w:rsidRDefault="004D157F" w:rsidP="009212C3">
                        <w:pPr>
                          <w:jc w:val="center"/>
                        </w:pPr>
                        <w:r>
                          <w:t>5</w:t>
                        </w:r>
                      </w:p>
                    </w:txbxContent>
                  </v:textbox>
                </v:shape>
                <v:shape id="Conector recto de flecha 445" o:spid="_x0000_s1055" type="#_x0000_t32" style="position:absolute;left:9363;top:73664;width:24034;height:349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YuNMYAAADcAAAADwAAAGRycy9kb3ducmV2LnhtbESPW2sCMRSE34X+h3AKfdOs21XK1igi&#10;Fgql4KUvfTtsTvfSzcmapLr6601B8HGYmW+Y2aI3rTiS87VlBeNRAoK4sLrmUsHX/m34AsIHZI2t&#10;ZVJwJg+L+cNghrm2J97ScRdKESHsc1RQhdDlUvqiIoN+ZDvi6P1YZzBE6UqpHZ4i3LQyTZKpNFhz&#10;XKiwo1VFxe/uzyj4braNSyeH52bN2Wb6eTEfbpwq9fTYL19BBOrDPXxrv2sFWTaB/zPxCMj5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MmLjTGAAAA3AAAAA8AAAAAAAAA&#10;AAAAAAAAoQIAAGRycy9kb3ducmV2LnhtbFBLBQYAAAAABAAEAPkAAACUAwAAAAA=&#10;" strokecolor="#4ab5c4 [3208]" strokeweight="1pt">
                  <v:stroke endarrow="block" joinstyle="miter"/>
                </v:shape>
                <v:shape id="Conector recto de flecha 446" o:spid="_x0000_s1056" type="#_x0000_t32" style="position:absolute;left:15288;top:73659;width:18149;height:379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wQ8YAAADcAAAADwAAAGRycy9kb3ducmV2LnhtbESPT2sCMRTE7wW/Q3gFbzXrul3K1igi&#10;LQilUG0vvT02r/unm5c1ibrtpzeC4HGYmd8w8+VgOnEk5xvLCqaTBARxaXXDlYKvz9eHJxA+IGvs&#10;LJOCP/KwXIzu5lhoe+ItHXehEhHCvkAFdQh9IaUvazLoJ7Ynjt6PdQZDlK6S2uEpwk0n0yTJpcGG&#10;40KNPa1rKn93B6Pgu922Ln3cz9oXzj7y93/z5qapUuP7YfUMItAQbuFre6MVZFkOlzPxCMjFG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P0sEPGAAAA3AAAAA8AAAAAAAAA&#10;AAAAAAAAoQIAAGRycy9kb3ducmV2LnhtbFBLBQYAAAAABAAEAPkAAACUAwAAAAA=&#10;" strokecolor="#4ab5c4 [3208]" strokeweight="1pt">
                  <v:stroke endarrow="block" joinstyle="miter"/>
                </v:shape>
                <v:shape id="Conector recto de flecha 447" o:spid="_x0000_s1057" type="#_x0000_t32" style="position:absolute;left:20994;top:73659;width:12443;height:379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LgV2McAAADcAAAADwAAAGRycy9kb3ducmV2LnhtbESPT2sCMRTE74LfITzBm2Zdt1ZWo5RS&#10;oVAKanvp7bF57h83L9sk6rafvikUehxm5jfMetubVlzJ+dqygtk0AUFcWF1zqeD9bTdZgvABWWNr&#10;mRR8kYftZjhYY67tjQ90PYZSRAj7HBVUIXS5lL6oyKCf2o44eifrDIYoXSm1w1uEm1amSbKQBmuO&#10;CxV29FhRcT5ejIKP5tC49O5z3jxxtl+8fpsXN0uVGo/6hxWIQH34D/+1n7WCLLuH3zPxCMjN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uBXYxwAAANwAAAAPAAAAAAAA&#10;AAAAAAAAAKECAABkcnMvZG93bnJldi54bWxQSwUGAAAAAAQABAD5AAAAlQMAAAAA&#10;" strokecolor="#4ab5c4 [3208]" strokeweight="1pt">
                  <v:stroke endarrow="block" joinstyle="miter"/>
                </v:shape>
                <v:shape id="Conector recto de flecha 448" o:spid="_x0000_s1058" type="#_x0000_t32" style="position:absolute;left:26334;top:73659;width:7103;height:394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eBqsMAAADcAAAADwAAAGRycy9kb3ducmV2LnhtbERPy2oCMRTdF/oP4Ra6qxmno5TRKCIW&#10;CqXgoxt3l8l1Hk5uxiTV0a9vFoLLw3lP571pxZmcry0rGA4SEMSF1TWXCn53n28fIHxA1thaJgVX&#10;8jCfPT9NMdf2whs6b0MpYgj7HBVUIXS5lL6oyKAf2I44cgfrDIYIXSm1w0sMN61Mk2QsDdYcGyrs&#10;aFlRcdz+GQX7ZtO4dHR6b1acrcc/N/PthqlSry/9YgIiUB8e4rv7SyvIsrg2nolHQM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0ngarDAAAA3AAAAA8AAAAAAAAAAAAA&#10;AAAAoQIAAGRycy9kb3ducmV2LnhtbFBLBQYAAAAABAAEAPkAAACRAwAAAAA=&#10;" strokecolor="#4ab5c4 [3208]" strokeweight="1pt">
                  <v:stroke endarrow="block" joinstyle="miter"/>
                </v:shape>
                <v:shape id="Conector recto de flecha 449" o:spid="_x0000_s1059" type="#_x0000_t32" style="position:absolute;left:31674;top:73659;width:1763;height:394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mskMccAAADcAAAADwAAAGRycy9kb3ducmV2LnhtbESPT2sCMRTE74LfITzBm2Zdt1JXo5RS&#10;oVAKanvp7bF57h83L9sk6rafvikUehxm5jfMetubVlzJ+dqygtk0AUFcWF1zqeD9bTe5B+EDssbW&#10;Min4Ig/bzXCwxlzbGx/oegyliBD2OSqoQuhyKX1RkUE/tR1x9E7WGQxRulJqh7cIN61Mk2QhDdYc&#10;Fyrs6LGi4ny8GAUfzaFx6d3nvHnibL94/TYvbpYqNR71DysQgfrwH/5rP2sFWbaE3zPxCMjN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ayQxxwAAANwAAAAPAAAAAAAA&#10;AAAAAAAAAKECAABkcnMvZG93bnJldi54bWxQSwUGAAAAAAQABAD5AAAAlQMAAAAA&#10;" strokecolor="#4ab5c4 [3208]" strokeweight="1pt">
                  <v:stroke endarrow="block" joinstyle="miter"/>
                </v:shape>
              </v:group>
            </w:pict>
          </mc:Fallback>
        </mc:AlternateContent>
      </w:r>
    </w:p>
    <w:p w14:paraId="393F47E5" w14:textId="715C53A6" w:rsidR="00F262E3" w:rsidRDefault="00F262E3" w:rsidP="00095565">
      <w:pPr>
        <w:rPr>
          <w:noProof/>
          <w:lang w:eastAsia="es-CO"/>
        </w:rPr>
      </w:pPr>
    </w:p>
    <w:p w14:paraId="2DE230DD" w14:textId="18B541D9" w:rsidR="00F262E3" w:rsidRDefault="00BC378F" w:rsidP="00507417">
      <w:pPr>
        <w:jc w:val="center"/>
        <w:rPr>
          <w:noProof/>
          <w:lang w:eastAsia="es-CO"/>
        </w:rPr>
      </w:pPr>
      <w:r>
        <w:rPr>
          <w:noProof/>
          <w:lang w:eastAsia="es-CO"/>
        </w:rPr>
        <w:drawing>
          <wp:anchor distT="0" distB="0" distL="114300" distR="114300" simplePos="0" relativeHeight="251658255" behindDoc="0" locked="0" layoutInCell="1" allowOverlap="1" wp14:anchorId="573E5FDF" wp14:editId="75334340">
            <wp:simplePos x="0" y="0"/>
            <wp:positionH relativeFrom="column">
              <wp:posOffset>2099295</wp:posOffset>
            </wp:positionH>
            <wp:positionV relativeFrom="paragraph">
              <wp:posOffset>209468</wp:posOffset>
            </wp:positionV>
            <wp:extent cx="1722474" cy="2351500"/>
            <wp:effectExtent l="0" t="0" r="0" b="0"/>
            <wp:wrapThrough wrapText="bothSides">
              <wp:wrapPolygon edited="0">
                <wp:start x="0" y="0"/>
                <wp:lineTo x="0" y="21349"/>
                <wp:lineTo x="21265" y="21349"/>
                <wp:lineTo x="21265" y="0"/>
                <wp:lineTo x="0" y="0"/>
              </wp:wrapPolygon>
            </wp:wrapThrough>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22474" cy="2351500"/>
                    </a:xfrm>
                    <a:prstGeom prst="rect">
                      <a:avLst/>
                    </a:prstGeom>
                    <a:noFill/>
                    <a:ln>
                      <a:noFill/>
                    </a:ln>
                  </pic:spPr>
                </pic:pic>
              </a:graphicData>
            </a:graphic>
          </wp:anchor>
        </w:drawing>
      </w:r>
    </w:p>
    <w:p w14:paraId="5ACBD6E2" w14:textId="6B92129B" w:rsidR="00F262E3" w:rsidRDefault="00F262E3" w:rsidP="00055319"/>
    <w:p w14:paraId="06CF1F0D" w14:textId="2818533A" w:rsidR="00F262E3" w:rsidRDefault="00F262E3" w:rsidP="00055319">
      <w:pPr>
        <w:jc w:val="center"/>
      </w:pPr>
    </w:p>
    <w:p w14:paraId="5383EB92" w14:textId="21D2D21C" w:rsidR="00D20F68" w:rsidRDefault="00D20F68" w:rsidP="00055319">
      <w:pPr>
        <w:jc w:val="center"/>
      </w:pPr>
    </w:p>
    <w:p w14:paraId="70260AFC" w14:textId="26E442A1" w:rsidR="00385A11" w:rsidRDefault="00120F6A" w:rsidP="00120F6A">
      <w:pPr>
        <w:jc w:val="center"/>
        <w:rPr>
          <w:noProof/>
          <w:lang w:eastAsia="es-CO"/>
        </w:rPr>
      </w:pPr>
      <w:r>
        <w:rPr>
          <w:noProof/>
          <w:lang w:eastAsia="es-CO"/>
        </w:rPr>
        <w:t xml:space="preserve">  </w:t>
      </w:r>
      <w:r w:rsidR="00497117">
        <w:rPr>
          <w:noProof/>
          <w:lang w:eastAsia="es-CO"/>
        </w:rPr>
        <w:t xml:space="preserve">                                         </w:t>
      </w:r>
    </w:p>
    <w:p w14:paraId="515F4BCD" w14:textId="77777777" w:rsidR="00BC378F" w:rsidRDefault="00BC378F" w:rsidP="00055319">
      <w:pPr>
        <w:ind w:left="7512" w:firstLine="276"/>
        <w:jc w:val="center"/>
        <w:rPr>
          <w:noProof/>
          <w:lang w:eastAsia="es-CO"/>
        </w:rPr>
      </w:pPr>
    </w:p>
    <w:p w14:paraId="09E240D5" w14:textId="77777777" w:rsidR="00BC378F" w:rsidRDefault="00BC378F" w:rsidP="00055319">
      <w:pPr>
        <w:ind w:left="7512" w:firstLine="276"/>
        <w:jc w:val="center"/>
        <w:rPr>
          <w:noProof/>
          <w:lang w:eastAsia="es-CO"/>
        </w:rPr>
      </w:pPr>
    </w:p>
    <w:p w14:paraId="1C993326" w14:textId="77777777" w:rsidR="00BC378F" w:rsidRDefault="00BC378F" w:rsidP="00055319">
      <w:pPr>
        <w:ind w:left="7512" w:firstLine="276"/>
        <w:jc w:val="center"/>
        <w:rPr>
          <w:noProof/>
          <w:lang w:eastAsia="es-CO"/>
        </w:rPr>
      </w:pPr>
    </w:p>
    <w:p w14:paraId="639B3B47" w14:textId="77777777" w:rsidR="00BC378F" w:rsidRDefault="00BC378F" w:rsidP="00055319">
      <w:pPr>
        <w:ind w:left="7512" w:firstLine="276"/>
        <w:jc w:val="center"/>
        <w:rPr>
          <w:noProof/>
          <w:lang w:eastAsia="es-CO"/>
        </w:rPr>
      </w:pPr>
    </w:p>
    <w:p w14:paraId="22C50C16" w14:textId="77777777" w:rsidR="00BC378F" w:rsidRDefault="00BC378F" w:rsidP="00055319">
      <w:pPr>
        <w:ind w:left="7512" w:firstLine="276"/>
        <w:jc w:val="center"/>
        <w:rPr>
          <w:noProof/>
          <w:lang w:eastAsia="es-CO"/>
        </w:rPr>
      </w:pPr>
    </w:p>
    <w:p w14:paraId="38478A9D" w14:textId="77777777" w:rsidR="00BC378F" w:rsidRDefault="00BC378F" w:rsidP="00055319">
      <w:pPr>
        <w:ind w:left="7512" w:firstLine="276"/>
        <w:jc w:val="center"/>
        <w:rPr>
          <w:noProof/>
          <w:lang w:eastAsia="es-CO"/>
        </w:rPr>
      </w:pPr>
    </w:p>
    <w:p w14:paraId="5D6D9C77" w14:textId="1DDCE4E5" w:rsidR="00BC378F" w:rsidRDefault="001345FC" w:rsidP="00055319">
      <w:pPr>
        <w:ind w:left="7512" w:firstLine="276"/>
        <w:jc w:val="center"/>
        <w:rPr>
          <w:noProof/>
          <w:lang w:eastAsia="es-CO"/>
        </w:rPr>
      </w:pPr>
      <w:r>
        <w:rPr>
          <w:noProof/>
          <w:lang w:eastAsia="es-CO"/>
        </w:rPr>
        <w:drawing>
          <wp:anchor distT="0" distB="0" distL="114300" distR="114300" simplePos="0" relativeHeight="251658256" behindDoc="0" locked="0" layoutInCell="1" allowOverlap="1" wp14:anchorId="320D1D41" wp14:editId="1E56C7DB">
            <wp:simplePos x="0" y="0"/>
            <wp:positionH relativeFrom="margin">
              <wp:posOffset>3564111</wp:posOffset>
            </wp:positionH>
            <wp:positionV relativeFrom="paragraph">
              <wp:posOffset>205476</wp:posOffset>
            </wp:positionV>
            <wp:extent cx="1720215" cy="2373630"/>
            <wp:effectExtent l="0" t="0" r="0" b="7620"/>
            <wp:wrapThrough wrapText="bothSides">
              <wp:wrapPolygon edited="0">
                <wp:start x="0" y="0"/>
                <wp:lineTo x="0" y="21496"/>
                <wp:lineTo x="21289" y="21496"/>
                <wp:lineTo x="21289" y="0"/>
                <wp:lineTo x="0" y="0"/>
              </wp:wrapPolygon>
            </wp:wrapThrough>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20215" cy="2373630"/>
                    </a:xfrm>
                    <a:prstGeom prst="rect">
                      <a:avLst/>
                    </a:prstGeom>
                    <a:noFill/>
                    <a:ln>
                      <a:noFill/>
                    </a:ln>
                  </pic:spPr>
                </pic:pic>
              </a:graphicData>
            </a:graphic>
          </wp:anchor>
        </w:drawing>
      </w:r>
      <w:r w:rsidR="00BC378F">
        <w:rPr>
          <w:noProof/>
          <w:lang w:eastAsia="es-CO"/>
        </w:rPr>
        <w:drawing>
          <wp:anchor distT="0" distB="0" distL="114300" distR="114300" simplePos="0" relativeHeight="251658257" behindDoc="0" locked="0" layoutInCell="1" allowOverlap="1" wp14:anchorId="38AF05EA" wp14:editId="4F038C45">
            <wp:simplePos x="0" y="0"/>
            <wp:positionH relativeFrom="column">
              <wp:posOffset>812393</wp:posOffset>
            </wp:positionH>
            <wp:positionV relativeFrom="paragraph">
              <wp:posOffset>232985</wp:posOffset>
            </wp:positionV>
            <wp:extent cx="1720215" cy="2388235"/>
            <wp:effectExtent l="0" t="0" r="0" b="0"/>
            <wp:wrapNone/>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720215" cy="2388235"/>
                    </a:xfrm>
                    <a:prstGeom prst="rect">
                      <a:avLst/>
                    </a:prstGeom>
                    <a:noFill/>
                    <a:ln>
                      <a:noFill/>
                    </a:ln>
                  </pic:spPr>
                </pic:pic>
              </a:graphicData>
            </a:graphic>
          </wp:anchor>
        </w:drawing>
      </w:r>
    </w:p>
    <w:p w14:paraId="012B706B" w14:textId="03EE0620" w:rsidR="00497117" w:rsidRDefault="00385A11" w:rsidP="00055319">
      <w:pPr>
        <w:ind w:left="7512" w:firstLine="276"/>
        <w:jc w:val="center"/>
        <w:rPr>
          <w:noProof/>
          <w:lang w:eastAsia="es-CO"/>
        </w:rPr>
      </w:pPr>
      <w:r>
        <w:rPr>
          <w:noProof/>
          <w:lang w:eastAsia="es-CO"/>
        </w:rPr>
        <w:t xml:space="preserve">Foto </w:t>
      </w:r>
      <w:r>
        <w:rPr>
          <w:noProof/>
          <w:lang w:eastAsia="es-CO"/>
        </w:rPr>
        <w:fldChar w:fldCharType="begin"/>
      </w:r>
      <w:r>
        <w:rPr>
          <w:noProof/>
          <w:lang w:eastAsia="es-CO"/>
        </w:rPr>
        <w:instrText xml:space="preserve"> ADDIN ZOTERO_ITEM CSL_CITATION {"citationID":"107h99cneu","properties":{"formattedCitation":"[6]","plainCitation":"[6]"},"citationItems":[{"id":923,"uris":["http://zotero.org/users/2930129/items/7UXTXICI"],"uri":["http://zotero.org/users/2930129/items/7UXTXICI"],"itemData":{"id":923,"type":"webpage","title":"profile picture facebook - Buscar con Google","URL":"https://www.google.com/search?q=profile+picture&amp;client=firefox-b-ab&amp;source=lnms&amp;tbm=isch&amp;sa=X&amp;ved=0ahUKEwiasa-ex4zOAhWSMx4KHQ1FCvsQ_AUICCgB&amp;biw=1366&amp;bih=657#tbm=isch&amp;q=profile+picture+facebook&amp;imgdii=uUXT2TY5oA79qM%3A%3BuUXT2TY5oA79qM%3A%3BEU3bol7YwCRVEM%3A&amp;imgrc=uUXT2TY5oA79qM%3A","accessed":{"date-parts":[["2016",7,24]]}}}],"schema":"https://github.com/citation-style-language/schema/raw/master/csl-citation.json"} </w:instrText>
      </w:r>
      <w:r>
        <w:rPr>
          <w:noProof/>
          <w:lang w:eastAsia="es-CO"/>
        </w:rPr>
        <w:fldChar w:fldCharType="separate"/>
      </w:r>
      <w:r w:rsidRPr="00385A11">
        <w:rPr>
          <w:rFonts w:ascii="Calibri" w:hAnsi="Calibri"/>
        </w:rPr>
        <w:t>[6]</w:t>
      </w:r>
      <w:r>
        <w:rPr>
          <w:noProof/>
          <w:lang w:eastAsia="es-CO"/>
        </w:rPr>
        <w:fldChar w:fldCharType="end"/>
      </w:r>
    </w:p>
    <w:p w14:paraId="471AF7A7" w14:textId="1B92D0F9" w:rsidR="009212C3" w:rsidRDefault="009212C3" w:rsidP="00055319">
      <w:pPr>
        <w:ind w:left="7512" w:firstLine="276"/>
        <w:jc w:val="center"/>
        <w:rPr>
          <w:noProof/>
          <w:lang w:eastAsia="es-CO"/>
        </w:rPr>
      </w:pPr>
    </w:p>
    <w:p w14:paraId="0E8F4EB0" w14:textId="13DDC1CE" w:rsidR="009212C3" w:rsidRDefault="009212C3" w:rsidP="00385A11">
      <w:pPr>
        <w:ind w:left="7512" w:firstLine="276"/>
        <w:rPr>
          <w:noProof/>
          <w:lang w:eastAsia="es-CO"/>
        </w:rPr>
      </w:pPr>
    </w:p>
    <w:p w14:paraId="736C87C9" w14:textId="1FA90A85" w:rsidR="008A7477" w:rsidRDefault="008A7477" w:rsidP="008A7477">
      <w:pPr>
        <w:pStyle w:val="Ttulo4"/>
        <w:rPr>
          <w:noProof/>
          <w:lang w:eastAsia="es-CO"/>
        </w:rPr>
      </w:pPr>
      <w:r>
        <w:rPr>
          <w:noProof/>
          <w:lang w:eastAsia="es-CO"/>
        </w:rPr>
        <w:t>Ingresar síntomas</w:t>
      </w:r>
    </w:p>
    <w:p w14:paraId="2ECA7D13" w14:textId="0558D374" w:rsidR="00E3639A" w:rsidRDefault="005849C9" w:rsidP="00E3639A">
      <w:r>
        <w:t>La siguiente imagen muestra la interfaz de usuario paciente para el ingreso de los síntomas.</w:t>
      </w:r>
    </w:p>
    <w:p w14:paraId="7B4E4D20" w14:textId="2332B3F6" w:rsidR="009212C3" w:rsidRDefault="004D0DAD" w:rsidP="00E3639A">
      <w:r>
        <w:t xml:space="preserve">                    </w:t>
      </w:r>
      <w:r w:rsidR="009212C3">
        <w:rPr>
          <w:noProof/>
          <w:lang w:eastAsia="es-CO"/>
        </w:rPr>
        <mc:AlternateContent>
          <mc:Choice Requires="wpg">
            <w:drawing>
              <wp:inline distT="0" distB="0" distL="0" distR="0" wp14:anchorId="51223FDF" wp14:editId="5C7AF611">
                <wp:extent cx="450215" cy="899159"/>
                <wp:effectExtent l="0" t="0" r="26035" b="73025"/>
                <wp:docPr id="231" name="Grupo 231"/>
                <wp:cNvGraphicFramePr/>
                <a:graphic xmlns:a="http://schemas.openxmlformats.org/drawingml/2006/main">
                  <a:graphicData uri="http://schemas.microsoft.com/office/word/2010/wordprocessingGroup">
                    <wpg:wgp>
                      <wpg:cNvGrpSpPr/>
                      <wpg:grpSpPr>
                        <a:xfrm>
                          <a:off x="0" y="0"/>
                          <a:ext cx="450215" cy="899159"/>
                          <a:chOff x="0" y="0"/>
                          <a:chExt cx="450215" cy="899160"/>
                        </a:xfrm>
                      </wpg:grpSpPr>
                      <wps:wsp>
                        <wps:cNvPr id="229" name="Diagrama de flujo: proceso alternativo 229"/>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4A67F5A7" w14:textId="77777777" w:rsidR="004D157F" w:rsidRDefault="004D157F" w:rsidP="009212C3">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Conector recto de flecha 230"/>
                        <wps:cNvCnPr/>
                        <wps:spPr>
                          <a:xfrm>
                            <a:off x="213969" y="469901"/>
                            <a:ext cx="0" cy="42925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inline>
            </w:drawing>
          </mc:Choice>
          <mc:Fallback>
            <w:pict>
              <v:group w14:anchorId="51223FDF" id="Grupo 231" o:spid="_x0000_s1060" style="width:35.45pt;height:70.8pt;mso-position-horizontal-relative:char;mso-position-vertical-relative:line" coordsize="4502,89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">
                <v:shape id="Diagrama de flujo: proceso alternativo 229" o:spid="_x0000_s1061"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xWWsYA&#10;AADcAAAADwAAAGRycy9kb3ducmV2LnhtbESPQWvCQBSE74L/YXmFXqRumkPR1FVEsFUUpNoeentk&#10;n0lq9m3YXWP6711B8DjMzDfMZNaZWrTkfGVZweswAUGcW11xoeD7sHwZgfABWWNtmRT8k4fZtN+b&#10;YKbthb+o3YdCRAj7DBWUITSZlD4vyaAf2oY4ekfrDIYoXSG1w0uEm1qmSfImDVYcF0psaFFSftqf&#10;jYJd0R3Nz+/gcxXa7VrPD+5j/LdR6vmpm7+DCNSFR/jeXmkFaTqG25l4BOT0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4xWWsYAAADcAAAADwAAAAAAAAAAAAAAAACYAgAAZHJz&#10;L2Rvd25yZXYueG1sUEsFBgAAAAAEAAQA9QAAAIsDAAAAAA==&#10;" fillcolor="#4ab5c4 [3208]" strokecolor="white [3201]" strokeweight="1.5pt">
                  <v:textbox>
                    <w:txbxContent>
                      <w:p w14:paraId="4A67F5A7" w14:textId="77777777" w:rsidR="004D157F" w:rsidRDefault="004D157F" w:rsidP="009212C3">
                        <w:pPr>
                          <w:jc w:val="center"/>
                        </w:pPr>
                        <w:r>
                          <w:t>1</w:t>
                        </w:r>
                      </w:p>
                    </w:txbxContent>
                  </v:textbox>
                </v:shape>
                <v:shape id="Conector recto de flecha 230" o:spid="_x0000_s1062" type="#_x0000_t32" style="position:absolute;left:2139;top:4699;width:0;height:42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apP8MAAADcAAAADwAAAGRycy9kb3ducmV2LnhtbERPTWvCQBC9F/wPywi9lGajraVEV5FC&#10;wJ6KUaK9DdkxiWZnQ3aN6b93DwWPj/e9WA2mET11rrasYBLFIIgLq2suFex36esnCOeRNTaWScEf&#10;OVgtR08LTLS98Zb6zJcihLBLUEHlfZtI6YqKDLrItsSBO9nOoA+wK6Xu8BbCTSOncfwhDdYcGips&#10;6aui4pJdjYL8Rc9+h+P5+z1PaTI7nMxPxkap5/GwnoPwNPiH+N+90Qqmb2F+OBOOgF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SWqT/DAAAA3AAAAA8AAAAAAAAAAAAA&#10;AAAAoQIAAGRycy9kb3ducmV2LnhtbFBLBQYAAAAABAAEAPkAAACRAwAAAAA=&#10;" strokecolor="#4ab5c4 [3208]" strokeweight="1pt">
                  <v:stroke endarrow="block" joinstyle="miter"/>
                </v:shape>
                <w10:anchorlock/>
              </v:group>
            </w:pict>
          </mc:Fallback>
        </mc:AlternateContent>
      </w:r>
      <w:r>
        <w:t xml:space="preserve">            </w:t>
      </w:r>
    </w:p>
    <w:p w14:paraId="1EF8FD67" w14:textId="0347E572" w:rsidR="008A7477" w:rsidRDefault="00A515AB" w:rsidP="00FC4532">
      <w:pPr>
        <w:ind w:right="-376"/>
        <w:rPr>
          <w:noProof/>
          <w:lang w:eastAsia="es-CO"/>
        </w:rPr>
      </w:pPr>
      <w:r>
        <w:rPr>
          <w:noProof/>
          <w:lang w:eastAsia="es-CO"/>
        </w:rPr>
        <mc:AlternateContent>
          <mc:Choice Requires="wpg">
            <w:drawing>
              <wp:anchor distT="0" distB="0" distL="114300" distR="114300" simplePos="0" relativeHeight="251658254" behindDoc="0" locked="0" layoutInCell="1" allowOverlap="1" wp14:anchorId="47B71452" wp14:editId="743ED70B">
                <wp:simplePos x="0" y="0"/>
                <wp:positionH relativeFrom="column">
                  <wp:posOffset>1705595</wp:posOffset>
                </wp:positionH>
                <wp:positionV relativeFrom="paragraph">
                  <wp:posOffset>1109758</wp:posOffset>
                </wp:positionV>
                <wp:extent cx="2302187" cy="56352"/>
                <wp:effectExtent l="0" t="57150" r="3175" b="58420"/>
                <wp:wrapNone/>
                <wp:docPr id="404" name="Grupo 404"/>
                <wp:cNvGraphicFramePr/>
                <a:graphic xmlns:a="http://schemas.openxmlformats.org/drawingml/2006/main">
                  <a:graphicData uri="http://schemas.microsoft.com/office/word/2010/wordprocessingGroup">
                    <wpg:wgp>
                      <wpg:cNvGrpSpPr/>
                      <wpg:grpSpPr>
                        <a:xfrm>
                          <a:off x="0" y="0"/>
                          <a:ext cx="2302187" cy="56352"/>
                          <a:chOff x="0" y="0"/>
                          <a:chExt cx="2302187" cy="56352"/>
                        </a:xfrm>
                      </wpg:grpSpPr>
                      <wps:wsp>
                        <wps:cNvPr id="405" name="Conector recto de flecha 405"/>
                        <wps:cNvCnPr/>
                        <wps:spPr>
                          <a:xfrm flipV="1">
                            <a:off x="0" y="10633"/>
                            <a:ext cx="313897" cy="4571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06" name="Conector recto de flecha 406"/>
                        <wps:cNvCnPr/>
                        <wps:spPr>
                          <a:xfrm flipV="1">
                            <a:off x="1988290" y="0"/>
                            <a:ext cx="313897" cy="4571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group w14:anchorId="4DD460E7" id="Grupo 404" o:spid="_x0000_s1026" style="position:absolute;margin-left:134.3pt;margin-top:87.4pt;width:181.25pt;height:4.45pt;z-index:251658254;mso-width-relative:margin;mso-height-relative:margin" coordsize="23021,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">
                <v:shape id="Conector recto de flecha 405" o:spid="_x0000_s1027" type="#_x0000_t32" style="position:absolute;top:106;width:3138;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" strokecolor="#4ab5c4 [3208]" strokeweight="1pt">
                  <v:stroke endarrow="block" joinstyle="miter"/>
                </v:shape>
                <v:shape id="Conector recto de flecha 406" o:spid="_x0000_s1028" type="#_x0000_t32" style="position:absolute;left:19882;width:3139;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" strokecolor="#4ab5c4 [3208]" strokeweight="1pt">
                  <v:stroke endarrow="block" joinstyle="miter"/>
                </v:shape>
              </v:group>
            </w:pict>
          </mc:Fallback>
        </mc:AlternateContent>
      </w:r>
      <w:r w:rsidR="002C60AE">
        <w:rPr>
          <w:noProof/>
          <w:lang w:eastAsia="es-CO"/>
        </w:rPr>
        <w:drawing>
          <wp:inline distT="0" distB="0" distL="0" distR="0" wp14:anchorId="03FE99FD" wp14:editId="29CCBE47">
            <wp:extent cx="1721185" cy="2350800"/>
            <wp:effectExtent l="0" t="0" r="0" b="0"/>
            <wp:docPr id="213" name="Imagen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21185" cy="2350800"/>
                    </a:xfrm>
                    <a:prstGeom prst="rect">
                      <a:avLst/>
                    </a:prstGeom>
                    <a:noFill/>
                    <a:ln>
                      <a:noFill/>
                    </a:ln>
                  </pic:spPr>
                </pic:pic>
              </a:graphicData>
            </a:graphic>
          </wp:inline>
        </w:drawing>
      </w:r>
      <w:r w:rsidR="00E972B6">
        <w:t xml:space="preserve"> </w:t>
      </w:r>
      <w:r w:rsidR="00A641E5">
        <w:rPr>
          <w:noProof/>
          <w:lang w:eastAsia="es-CO"/>
        </w:rPr>
        <w:t xml:space="preserve">       </w:t>
      </w:r>
      <w:r w:rsidR="00E972B6">
        <w:rPr>
          <w:noProof/>
          <w:lang w:eastAsia="es-CO"/>
        </w:rPr>
        <w:drawing>
          <wp:inline distT="0" distB="0" distL="0" distR="0" wp14:anchorId="2AE5BB5A" wp14:editId="288912E0">
            <wp:extent cx="1720800" cy="2383656"/>
            <wp:effectExtent l="0" t="0" r="0" b="0"/>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720800" cy="2383656"/>
                    </a:xfrm>
                    <a:prstGeom prst="rect">
                      <a:avLst/>
                    </a:prstGeom>
                    <a:noFill/>
                    <a:ln>
                      <a:noFill/>
                    </a:ln>
                  </pic:spPr>
                </pic:pic>
              </a:graphicData>
            </a:graphic>
          </wp:inline>
        </w:drawing>
      </w:r>
      <w:r w:rsidR="00E3639A">
        <w:rPr>
          <w:noProof/>
          <w:lang w:eastAsia="es-CO"/>
        </w:rPr>
        <w:t xml:space="preserve">        </w:t>
      </w:r>
      <w:r w:rsidR="00E3639A">
        <w:rPr>
          <w:noProof/>
          <w:lang w:eastAsia="es-CO"/>
        </w:rPr>
        <w:drawing>
          <wp:inline distT="0" distB="0" distL="0" distR="0" wp14:anchorId="59828FE1" wp14:editId="19FE712E">
            <wp:extent cx="1720800" cy="2373326"/>
            <wp:effectExtent l="0" t="0" r="0" b="8255"/>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720800" cy="2373326"/>
                    </a:xfrm>
                    <a:prstGeom prst="rect">
                      <a:avLst/>
                    </a:prstGeom>
                    <a:noFill/>
                    <a:ln>
                      <a:noFill/>
                    </a:ln>
                  </pic:spPr>
                </pic:pic>
              </a:graphicData>
            </a:graphic>
          </wp:inline>
        </w:drawing>
      </w:r>
    </w:p>
    <w:p w14:paraId="0505B65F" w14:textId="4AFD4524" w:rsidR="00FC4532" w:rsidRDefault="00FC4532" w:rsidP="00FC4532">
      <w:pPr>
        <w:ind w:right="-376"/>
        <w:rPr>
          <w:noProof/>
          <w:lang w:eastAsia="es-CO"/>
        </w:rPr>
      </w:pPr>
      <w:r>
        <w:rPr>
          <w:noProof/>
          <w:lang w:eastAsia="es-CO"/>
        </w:rPr>
        <w:t xml:space="preserve">Una vez que el usuario ingresa a la pantalla de </w:t>
      </w:r>
      <w:r w:rsidRPr="00FC4532">
        <w:rPr>
          <w:i/>
          <w:noProof/>
          <w:lang w:eastAsia="es-CO"/>
        </w:rPr>
        <w:t>Ingresar Síntomas</w:t>
      </w:r>
      <w:r>
        <w:rPr>
          <w:i/>
          <w:noProof/>
          <w:lang w:eastAsia="es-CO"/>
        </w:rPr>
        <w:t xml:space="preserve"> </w:t>
      </w:r>
      <w:r w:rsidR="00664BDC">
        <w:rPr>
          <w:noProof/>
          <w:lang w:eastAsia="es-CO"/>
        </w:rPr>
        <w:t xml:space="preserve">se le muestra el dibujo del cuerpo humano para que </w:t>
      </w:r>
      <w:r w:rsidR="002230C5">
        <w:rPr>
          <w:noProof/>
          <w:lang w:eastAsia="es-CO"/>
        </w:rPr>
        <w:t xml:space="preserve">el paciente señale el lugar del cuerpo en donde presenta los sintomas. De acuerdo con el lugar señalado, se mostrará una ampliación del mismo para que señale con más detalle </w:t>
      </w:r>
      <w:r w:rsidR="002F5813">
        <w:rPr>
          <w:noProof/>
          <w:lang w:eastAsia="es-CO"/>
        </w:rPr>
        <w:t>la parte del cuerpo afectada. A continuación, se mostrará una lista con los posibles síntomas que pueda presentar. Si desea agregar más partes del cuerpo en las que presenta molestias</w:t>
      </w:r>
      <w:r w:rsidR="001D1BF7">
        <w:rPr>
          <w:noProof/>
          <w:lang w:eastAsia="es-CO"/>
        </w:rPr>
        <w:t xml:space="preserve">, el usuario oprime el botón </w:t>
      </w:r>
      <w:r w:rsidR="001D1BF7" w:rsidRPr="001D1BF7">
        <w:rPr>
          <w:i/>
          <w:noProof/>
          <w:lang w:eastAsia="es-CO"/>
        </w:rPr>
        <w:t>Agregar síntoma</w:t>
      </w:r>
      <w:r w:rsidR="001D1BF7">
        <w:rPr>
          <w:i/>
          <w:noProof/>
          <w:lang w:eastAsia="es-CO"/>
        </w:rPr>
        <w:t xml:space="preserve"> </w:t>
      </w:r>
      <w:r w:rsidR="001D1BF7">
        <w:rPr>
          <w:noProof/>
          <w:lang w:eastAsia="es-CO"/>
        </w:rPr>
        <w:t xml:space="preserve"> que lo retorna a la pantalla del cuerpo humano.</w:t>
      </w:r>
      <w:r w:rsidR="00FD56C1">
        <w:rPr>
          <w:noProof/>
          <w:lang w:eastAsia="es-CO"/>
        </w:rPr>
        <w:t xml:space="preserve"> Una vez ingresados todos los síntomas, se le mostrará al usuario una priorización tentaiva del Triage. Las pantallas </w:t>
      </w:r>
      <w:r w:rsidR="00991C6E">
        <w:rPr>
          <w:noProof/>
          <w:lang w:eastAsia="es-CO"/>
        </w:rPr>
        <w:t>siguientes muestran la forma en la que se presentará esta priorización</w:t>
      </w:r>
      <w:r w:rsidR="00D67CF9">
        <w:rPr>
          <w:noProof/>
          <w:lang w:eastAsia="es-CO"/>
        </w:rPr>
        <w:t>, con un botón en la parte inferior donde encontrará la lista de los hospitales más cercanos</w:t>
      </w:r>
      <w:r w:rsidR="00991C6E">
        <w:rPr>
          <w:noProof/>
          <w:lang w:eastAsia="es-CO"/>
        </w:rPr>
        <w:t>.</w:t>
      </w:r>
    </w:p>
    <w:p w14:paraId="2A7D5C0E" w14:textId="75FC4485" w:rsidR="00FA117C" w:rsidRDefault="00FD56C1" w:rsidP="00FC4532">
      <w:pPr>
        <w:ind w:right="-376"/>
        <w:rPr>
          <w:noProof/>
          <w:lang w:eastAsia="es-CO"/>
        </w:rPr>
      </w:pPr>
      <w:r>
        <w:rPr>
          <w:noProof/>
          <w:lang w:eastAsia="es-CO"/>
        </w:rPr>
        <w:drawing>
          <wp:inline distT="0" distB="0" distL="0" distR="0" wp14:anchorId="6F168053" wp14:editId="75AFEA3E">
            <wp:extent cx="1702708" cy="2350800"/>
            <wp:effectExtent l="0" t="0" r="0" b="0"/>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702708" cy="2350800"/>
                    </a:xfrm>
                    <a:prstGeom prst="rect">
                      <a:avLst/>
                    </a:prstGeom>
                    <a:noFill/>
                    <a:ln>
                      <a:noFill/>
                    </a:ln>
                  </pic:spPr>
                </pic:pic>
              </a:graphicData>
            </a:graphic>
          </wp:inline>
        </w:drawing>
      </w:r>
      <w:r w:rsidR="00032289">
        <w:rPr>
          <w:noProof/>
          <w:lang w:eastAsia="es-CO"/>
        </w:rPr>
        <w:t xml:space="preserve">          </w:t>
      </w:r>
      <w:r w:rsidR="00533543">
        <w:rPr>
          <w:noProof/>
          <w:lang w:eastAsia="es-CO"/>
        </w:rPr>
        <w:drawing>
          <wp:inline distT="0" distB="0" distL="0" distR="0" wp14:anchorId="115E5C59" wp14:editId="44AD2411">
            <wp:extent cx="1720800" cy="2377292"/>
            <wp:effectExtent l="0" t="0" r="0" b="4445"/>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20800" cy="2377292"/>
                    </a:xfrm>
                    <a:prstGeom prst="rect">
                      <a:avLst/>
                    </a:prstGeom>
                    <a:noFill/>
                    <a:ln>
                      <a:noFill/>
                    </a:ln>
                  </pic:spPr>
                </pic:pic>
              </a:graphicData>
            </a:graphic>
          </wp:inline>
        </w:drawing>
      </w:r>
      <w:r w:rsidR="00D67CF9">
        <w:rPr>
          <w:noProof/>
          <w:lang w:eastAsia="es-CO"/>
        </w:rPr>
        <w:t xml:space="preserve"> </w:t>
      </w:r>
      <w:r w:rsidR="00032289">
        <w:rPr>
          <w:noProof/>
          <w:lang w:eastAsia="es-CO"/>
        </w:rPr>
        <w:t xml:space="preserve">         </w:t>
      </w:r>
      <w:r w:rsidR="00533543">
        <w:rPr>
          <w:noProof/>
          <w:lang w:eastAsia="es-CO"/>
        </w:rPr>
        <w:drawing>
          <wp:inline distT="0" distB="0" distL="0" distR="0" wp14:anchorId="37C30A6A" wp14:editId="13226619">
            <wp:extent cx="1720800" cy="2358038"/>
            <wp:effectExtent l="0" t="0" r="0" b="4445"/>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720800" cy="2358038"/>
                    </a:xfrm>
                    <a:prstGeom prst="rect">
                      <a:avLst/>
                    </a:prstGeom>
                    <a:noFill/>
                    <a:ln>
                      <a:noFill/>
                    </a:ln>
                  </pic:spPr>
                </pic:pic>
              </a:graphicData>
            </a:graphic>
          </wp:inline>
        </w:drawing>
      </w:r>
    </w:p>
    <w:p w14:paraId="6C585314" w14:textId="4411C8CB" w:rsidR="002E6DD0" w:rsidRDefault="00F0028A" w:rsidP="00FC4532">
      <w:pPr>
        <w:ind w:right="-376"/>
        <w:rPr>
          <w:noProof/>
          <w:lang w:eastAsia="es-CO"/>
        </w:rPr>
      </w:pPr>
      <w:r>
        <w:rPr>
          <w:noProof/>
          <w:lang w:eastAsia="es-CO"/>
        </w:rPr>
        <w:drawing>
          <wp:inline distT="0" distB="0" distL="0" distR="0" wp14:anchorId="6565153A" wp14:editId="06263C24">
            <wp:extent cx="1729797" cy="2350800"/>
            <wp:effectExtent l="0" t="0" r="3810" b="0"/>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729797" cy="2350800"/>
                    </a:xfrm>
                    <a:prstGeom prst="rect">
                      <a:avLst/>
                    </a:prstGeom>
                    <a:noFill/>
                    <a:ln>
                      <a:noFill/>
                    </a:ln>
                  </pic:spPr>
                </pic:pic>
              </a:graphicData>
            </a:graphic>
          </wp:inline>
        </w:drawing>
      </w:r>
      <w:r w:rsidR="00D67CF9">
        <w:rPr>
          <w:noProof/>
          <w:lang w:eastAsia="es-CO"/>
        </w:rPr>
        <w:t xml:space="preserve">          </w:t>
      </w:r>
      <w:r w:rsidR="002E6DD0">
        <w:rPr>
          <w:noProof/>
          <w:lang w:eastAsia="es-CO"/>
        </w:rPr>
        <w:drawing>
          <wp:inline distT="0" distB="0" distL="0" distR="0" wp14:anchorId="0D1D8578" wp14:editId="4C776B97">
            <wp:extent cx="1720800" cy="2378291"/>
            <wp:effectExtent l="0" t="0" r="0" b="3175"/>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720800" cy="2378291"/>
                    </a:xfrm>
                    <a:prstGeom prst="rect">
                      <a:avLst/>
                    </a:prstGeom>
                    <a:noFill/>
                    <a:ln>
                      <a:noFill/>
                    </a:ln>
                  </pic:spPr>
                </pic:pic>
              </a:graphicData>
            </a:graphic>
          </wp:inline>
        </w:drawing>
      </w:r>
      <w:r w:rsidR="00D67CF9">
        <w:rPr>
          <w:noProof/>
          <w:lang w:eastAsia="es-CO"/>
        </w:rPr>
        <w:t xml:space="preserve">         </w:t>
      </w:r>
      <w:r w:rsidR="002E6DD0">
        <w:rPr>
          <w:noProof/>
          <w:lang w:eastAsia="es-CO"/>
        </w:rPr>
        <w:drawing>
          <wp:inline distT="0" distB="0" distL="0" distR="0" wp14:anchorId="291788D8" wp14:editId="1C674B63">
            <wp:extent cx="1720800" cy="2344099"/>
            <wp:effectExtent l="0" t="0" r="0" b="0"/>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720800" cy="2344099"/>
                    </a:xfrm>
                    <a:prstGeom prst="rect">
                      <a:avLst/>
                    </a:prstGeom>
                    <a:noFill/>
                    <a:ln>
                      <a:noFill/>
                    </a:ln>
                  </pic:spPr>
                </pic:pic>
              </a:graphicData>
            </a:graphic>
          </wp:inline>
        </w:drawing>
      </w:r>
    </w:p>
    <w:p w14:paraId="7DB2054E" w14:textId="77777777" w:rsidR="00D67CF9" w:rsidRDefault="00D67CF9" w:rsidP="00FC4532">
      <w:pPr>
        <w:ind w:right="-376"/>
        <w:rPr>
          <w:noProof/>
          <w:lang w:eastAsia="es-CO"/>
        </w:rPr>
      </w:pPr>
    </w:p>
    <w:p w14:paraId="2033E0E9" w14:textId="11D32148" w:rsidR="004E17D5" w:rsidRDefault="004E17D5" w:rsidP="00FC4532">
      <w:pPr>
        <w:ind w:right="-376"/>
        <w:rPr>
          <w:noProof/>
          <w:lang w:eastAsia="es-CO"/>
        </w:rPr>
      </w:pPr>
      <w:r>
        <w:rPr>
          <w:noProof/>
          <w:lang w:eastAsia="es-CO"/>
        </w:rPr>
        <w:t>La siguiente patalla que se le mostrará al usuario paciente es una lista de los hospitales más cercanos de acuerdo a su posición geo</w:t>
      </w:r>
      <w:r w:rsidR="00CE7C02">
        <w:rPr>
          <w:noProof/>
          <w:lang w:eastAsia="es-CO"/>
        </w:rPr>
        <w:t xml:space="preserve">gráfica. </w:t>
      </w:r>
      <w:r w:rsidR="00E34396">
        <w:rPr>
          <w:noProof/>
          <w:lang w:eastAsia="es-CO"/>
        </w:rPr>
        <w:t>Cada uno de los hospitales es un botón que al ser orpimido llevará a una pantlla en la que se mostrará la dirección y el mapa</w:t>
      </w:r>
      <w:r w:rsidR="00B270A5">
        <w:rPr>
          <w:noProof/>
          <w:lang w:eastAsia="es-CO"/>
        </w:rPr>
        <w:t xml:space="preserve"> de la ciudad.</w:t>
      </w:r>
    </w:p>
    <w:p w14:paraId="173EA083" w14:textId="66EF7470" w:rsidR="00FA117C" w:rsidRDefault="00FA117C" w:rsidP="00FA117C">
      <w:pPr>
        <w:ind w:right="-376"/>
        <w:jc w:val="center"/>
        <w:rPr>
          <w:noProof/>
          <w:lang w:eastAsia="es-CO"/>
        </w:rPr>
      </w:pPr>
      <w:r>
        <w:rPr>
          <w:noProof/>
          <w:lang w:eastAsia="es-CO"/>
        </w:rPr>
        <w:drawing>
          <wp:inline distT="0" distB="0" distL="0" distR="0" wp14:anchorId="711491B3" wp14:editId="41C3CC0A">
            <wp:extent cx="1721185" cy="2350800"/>
            <wp:effectExtent l="0" t="0" r="0" b="0"/>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721185" cy="2350800"/>
                    </a:xfrm>
                    <a:prstGeom prst="rect">
                      <a:avLst/>
                    </a:prstGeom>
                    <a:noFill/>
                    <a:ln>
                      <a:noFill/>
                    </a:ln>
                  </pic:spPr>
                </pic:pic>
              </a:graphicData>
            </a:graphic>
          </wp:inline>
        </w:drawing>
      </w:r>
      <w:r>
        <w:rPr>
          <w:noProof/>
          <w:lang w:eastAsia="es-CO"/>
        </w:rPr>
        <w:t xml:space="preserve">   </w:t>
      </w:r>
      <w:r w:rsidR="00600A97">
        <w:rPr>
          <w:noProof/>
          <w:lang w:eastAsia="es-CO"/>
        </w:rPr>
        <w:t xml:space="preserve">       </w:t>
      </w:r>
      <w:r>
        <w:rPr>
          <w:noProof/>
          <w:lang w:eastAsia="es-CO"/>
        </w:rPr>
        <w:drawing>
          <wp:inline distT="0" distB="0" distL="0" distR="0" wp14:anchorId="6D011BD1" wp14:editId="0F776285">
            <wp:extent cx="1720800" cy="2354472"/>
            <wp:effectExtent l="0" t="0" r="0" b="8255"/>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720800" cy="2354472"/>
                    </a:xfrm>
                    <a:prstGeom prst="rect">
                      <a:avLst/>
                    </a:prstGeom>
                    <a:noFill/>
                    <a:ln>
                      <a:noFill/>
                    </a:ln>
                  </pic:spPr>
                </pic:pic>
              </a:graphicData>
            </a:graphic>
          </wp:inline>
        </w:drawing>
      </w:r>
    </w:p>
    <w:p w14:paraId="27A8BF3D" w14:textId="036D58C9" w:rsidR="009212C3" w:rsidRDefault="009212C3" w:rsidP="009212C3">
      <w:pPr>
        <w:pStyle w:val="Ttulo4"/>
        <w:rPr>
          <w:noProof/>
          <w:lang w:eastAsia="es-CO"/>
        </w:rPr>
      </w:pPr>
      <w:r>
        <w:rPr>
          <w:noProof/>
          <w:lang w:eastAsia="es-CO"/>
        </w:rPr>
        <w:t>Familiares</w:t>
      </w:r>
    </w:p>
    <w:p w14:paraId="14F3BB70" w14:textId="1FC40D6B" w:rsidR="007313A8" w:rsidRDefault="007313A8" w:rsidP="007313A8">
      <w:pPr>
        <w:rPr>
          <w:lang w:eastAsia="es-CO"/>
        </w:rPr>
      </w:pPr>
    </w:p>
    <w:p w14:paraId="4BF58898" w14:textId="77777777" w:rsidR="007313A8" w:rsidRPr="00600A97" w:rsidRDefault="007313A8" w:rsidP="007313A8">
      <w:pPr>
        <w:rPr>
          <w:lang w:eastAsia="es-CO"/>
        </w:rPr>
      </w:pPr>
      <w:r>
        <w:rPr>
          <w:lang w:eastAsia="es-CO"/>
        </w:rPr>
        <w:t>La interfaz de usuario paciente correspond</w:t>
      </w:r>
      <w:bookmarkStart w:id="129" w:name="_GoBack"/>
      <w:bookmarkEnd w:id="129"/>
      <w:r>
        <w:rPr>
          <w:lang w:eastAsia="es-CO"/>
        </w:rPr>
        <w:t xml:space="preserve">iente a </w:t>
      </w:r>
      <w:r w:rsidRPr="00600A97">
        <w:rPr>
          <w:i/>
          <w:lang w:eastAsia="es-CO"/>
        </w:rPr>
        <w:t>Cuenta</w:t>
      </w:r>
      <w:r>
        <w:rPr>
          <w:i/>
          <w:lang w:eastAsia="es-CO"/>
        </w:rPr>
        <w:t xml:space="preserve">, </w:t>
      </w:r>
      <w:r>
        <w:rPr>
          <w:lang w:eastAsia="es-CO"/>
        </w:rPr>
        <w:t xml:space="preserve">permite al usuario editar los datos asociados a su cuenta, para los antecedentes familiares se cuenta con una pantalla aparte en la que se muestra una lista de </w:t>
      </w:r>
      <w:r w:rsidRPr="00600A97">
        <w:rPr>
          <w:highlight w:val="yellow"/>
          <w:lang w:eastAsia="es-CO"/>
        </w:rPr>
        <w:t>enfermedades</w:t>
      </w:r>
      <w:r>
        <w:rPr>
          <w:lang w:eastAsia="es-CO"/>
        </w:rPr>
        <w:t>. Para las opciones de cerrar sesión y eliminar cuenta, se mostrará al usuario pantallas emergentes.</w:t>
      </w:r>
    </w:p>
    <w:p w14:paraId="3F4380D0" w14:textId="77777777" w:rsidR="007313A8" w:rsidRPr="007313A8" w:rsidRDefault="007313A8" w:rsidP="007313A8">
      <w:pPr>
        <w:rPr>
          <w:lang w:eastAsia="es-CO"/>
        </w:rPr>
      </w:pPr>
    </w:p>
    <w:p w14:paraId="0F060CD8" w14:textId="3A4F530D" w:rsidR="00B85C8A" w:rsidRDefault="00B85C8A" w:rsidP="00B85C8A">
      <w:pPr>
        <w:rPr>
          <w:lang w:eastAsia="es-CO"/>
        </w:rPr>
      </w:pPr>
      <w:r>
        <w:rPr>
          <w:noProof/>
          <w:lang w:eastAsia="es-CO"/>
        </w:rPr>
        <mc:AlternateContent>
          <mc:Choice Requires="wpg">
            <w:drawing>
              <wp:anchor distT="0" distB="0" distL="114300" distR="114300" simplePos="0" relativeHeight="251660306" behindDoc="0" locked="0" layoutInCell="1" allowOverlap="1" wp14:anchorId="1C7F5BFB" wp14:editId="2BF61030">
                <wp:simplePos x="0" y="0"/>
                <wp:positionH relativeFrom="margin">
                  <wp:posOffset>917028</wp:posOffset>
                </wp:positionH>
                <wp:positionV relativeFrom="paragraph">
                  <wp:posOffset>11430</wp:posOffset>
                </wp:positionV>
                <wp:extent cx="823595" cy="408305"/>
                <wp:effectExtent l="0" t="0" r="33655" b="10795"/>
                <wp:wrapSquare wrapText="bothSides"/>
                <wp:docPr id="24" name="Grupo 24"/>
                <wp:cNvGraphicFramePr/>
                <a:graphic xmlns:a="http://schemas.openxmlformats.org/drawingml/2006/main">
                  <a:graphicData uri="http://schemas.microsoft.com/office/word/2010/wordprocessingGroup">
                    <wpg:wgp>
                      <wpg:cNvGrpSpPr/>
                      <wpg:grpSpPr>
                        <a:xfrm>
                          <a:off x="0" y="0"/>
                          <a:ext cx="823595" cy="408305"/>
                          <a:chOff x="0" y="0"/>
                          <a:chExt cx="823926" cy="408915"/>
                        </a:xfrm>
                      </wpg:grpSpPr>
                      <wps:wsp>
                        <wps:cNvPr id="25" name="Diagrama de flujo: proceso alternativo 239"/>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4F676C00" w14:textId="7C3A30A8" w:rsidR="004D157F" w:rsidRDefault="004D157F" w:rsidP="00B85C8A">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Conector recto de flecha 26"/>
                        <wps:cNvCnPr/>
                        <wps:spPr>
                          <a:xfrm>
                            <a:off x="541961" y="196310"/>
                            <a:ext cx="281965" cy="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C7F5BFB" id="Grupo 24" o:spid="_x0000_s1063" style="position:absolute;left:0;text-align:left;margin-left:72.2pt;margin-top:.9pt;width:64.85pt;height:32.15pt;z-index:251660306;mso-position-horizontal-relative:margin;mso-position-vertical-relative:text;mso-width-relative:margin;mso-height-relative:margin" coordsize="8239,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">
                <v:shape id="Diagrama de flujo: proceso alternativo 239" o:spid="_x0000_s1064"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Hqb8YA&#10;AADbAAAADwAAAGRycy9kb3ducmV2LnhtbESPW2sCMRSE3wv+h3AEX0rNVlDs1ihS8FIsFG8PfTts&#10;jrurm5Mliev23xuh0MdhZr5hJrPWVKIh50vLCl77CQjizOqScwWH/eJlDMIHZI2VZVLwSx5m087T&#10;BFNtb7ylZhdyESHsU1RQhFCnUvqsIIO+b2vi6J2sMxiidLnUDm8Rbio5SJKRNFhyXCiwpo+Cssvu&#10;ahR85+3JHH+eV+vQfH3q+d4t384bpXrddv4OIlAb/sN/7bVWMBjC40v8AXJ6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lHqb8YAAADbAAAADwAAAAAAAAAAAAAAAACYAgAAZHJz&#10;L2Rvd25yZXYueG1sUEsFBgAAAAAEAAQA9QAAAIsDAAAAAA==&#10;" fillcolor="#4ab5c4 [3208]" strokecolor="white [3201]" strokeweight="1.5pt">
                  <v:textbox>
                    <w:txbxContent>
                      <w:p w14:paraId="4F676C00" w14:textId="7C3A30A8" w:rsidR="004D157F" w:rsidRDefault="004D157F" w:rsidP="00B85C8A">
                        <w:pPr>
                          <w:jc w:val="center"/>
                        </w:pPr>
                        <w:r>
                          <w:t>2</w:t>
                        </w:r>
                      </w:p>
                    </w:txbxContent>
                  </v:textbox>
                </v:shape>
                <v:shape id="Conector recto de flecha 26" o:spid="_x0000_s1065" type="#_x0000_t32" style="position:absolute;left:5419;top:1963;width:28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Axft8UAAADbAAAADwAAAGRycy9kb3ducmV2LnhtbESPQWvCQBSE74L/YXmCFzEbQxVJXaUU&#10;BHsqjRLt7ZF9Jmmzb0N2G9N/3y0IHoeZ+YbZ7AbTiJ46V1tWsIhiEMSF1TWXCk7H/XwNwnlkjY1l&#10;UvBLDnbb8WiDqbY3/qA+86UIEHYpKqi8b1MpXVGRQRfZljh4V9sZ9EF2pdQd3gLcNDKJ45U0WHNY&#10;qLCl14qK7+zHKMhnevk5XL7envI9LZbnq3nP2Cg1nQwvzyA8Df4RvrcPWkGygv8v4QfI7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Axft8UAAADbAAAADwAAAAAAAAAA&#10;AAAAAAChAgAAZHJzL2Rvd25yZXYueG1sUEsFBgAAAAAEAAQA+QAAAJMDAAAAAA==&#10;" strokecolor="#4ab5c4 [3208]" strokeweight="1pt">
                  <v:stroke endarrow="block" joinstyle="miter"/>
                </v:shape>
                <w10:wrap type="square" anchorx="margin"/>
              </v:group>
            </w:pict>
          </mc:Fallback>
        </mc:AlternateContent>
      </w:r>
      <w:r>
        <w:rPr>
          <w:noProof/>
          <w:lang w:eastAsia="es-CO"/>
        </w:rPr>
        <w:drawing>
          <wp:inline distT="0" distB="0" distL="0" distR="0" wp14:anchorId="58A6238A" wp14:editId="5E7F04AA">
            <wp:extent cx="1720800" cy="236614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720800" cy="2366140"/>
                    </a:xfrm>
                    <a:prstGeom prst="rect">
                      <a:avLst/>
                    </a:prstGeom>
                    <a:noFill/>
                    <a:ln>
                      <a:noFill/>
                    </a:ln>
                  </pic:spPr>
                </pic:pic>
              </a:graphicData>
            </a:graphic>
          </wp:inline>
        </w:drawing>
      </w:r>
    </w:p>
    <w:p w14:paraId="405A707A" w14:textId="77777777" w:rsidR="00B85C8A" w:rsidRDefault="00B85C8A" w:rsidP="00B85C8A">
      <w:pPr>
        <w:jc w:val="center"/>
        <w:rPr>
          <w:lang w:eastAsia="es-CO"/>
        </w:rPr>
      </w:pPr>
      <w:r>
        <w:rPr>
          <w:noProof/>
          <w:lang w:eastAsia="es-CO"/>
        </w:rPr>
        <mc:AlternateContent>
          <mc:Choice Requires="wpg">
            <w:drawing>
              <wp:inline distT="0" distB="0" distL="0" distR="0" wp14:anchorId="00F689C4" wp14:editId="7A29ACF6">
                <wp:extent cx="1285336" cy="793115"/>
                <wp:effectExtent l="19050" t="19050" r="48260" b="45085"/>
                <wp:docPr id="20" name="Grupo 20"/>
                <wp:cNvGraphicFramePr/>
                <a:graphic xmlns:a="http://schemas.openxmlformats.org/drawingml/2006/main">
                  <a:graphicData uri="http://schemas.microsoft.com/office/word/2010/wordprocessingGroup">
                    <wpg:wgp>
                      <wpg:cNvGrpSpPr/>
                      <wpg:grpSpPr>
                        <a:xfrm>
                          <a:off x="0" y="0"/>
                          <a:ext cx="1285336" cy="793115"/>
                          <a:chOff x="-144945" y="63128"/>
                          <a:chExt cx="1492250" cy="975775"/>
                        </a:xfrm>
                      </wpg:grpSpPr>
                      <wps:wsp>
                        <wps:cNvPr id="21" name="Rombo 21"/>
                        <wps:cNvSpPr/>
                        <wps:spPr>
                          <a:xfrm>
                            <a:off x="-144945" y="63128"/>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4A587F8F" w14:textId="77777777" w:rsidR="004D157F" w:rsidRPr="00B85C8A" w:rsidRDefault="004D157F" w:rsidP="00B85C8A">
                              <w:pPr>
                                <w:jc w:val="center"/>
                                <w:rPr>
                                  <w:sz w:val="20"/>
                                </w:rPr>
                              </w:pPr>
                              <w:r w:rsidRPr="00B85C8A">
                                <w:rPr>
                                  <w:sz w:val="20"/>
                                </w:rP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Conector recto de flecha 22"/>
                        <wps:cNvCnPr>
                          <a:stCxn id="21" idx="2"/>
                        </wps:cNvCnPr>
                        <wps:spPr>
                          <a:xfrm flipH="1">
                            <a:off x="70497" y="629180"/>
                            <a:ext cx="530627" cy="409723"/>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23" name="Conector recto de flecha 23"/>
                        <wps:cNvCnPr>
                          <a:stCxn id="21" idx="2"/>
                        </wps:cNvCnPr>
                        <wps:spPr>
                          <a:xfrm>
                            <a:off x="601124" y="629548"/>
                            <a:ext cx="702977" cy="368206"/>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inline>
            </w:drawing>
          </mc:Choice>
          <mc:Fallback>
            <w:pict>
              <v:group w14:anchorId="00F689C4" id="Grupo 20" o:spid="_x0000_s1066" style="width:101.2pt;height:62.45pt;mso-position-horizontal-relative:char;mso-position-vertical-relative:line" coordorigin="-1449,631" coordsize="14922,9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">
                <v:shape id="Rombo 21" o:spid="_x0000_s1067" type="#_x0000_t4" style="position:absolute;left:-1449;top:631;width:14922;height:5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7LRMQA&#10;AADbAAAADwAAAGRycy9kb3ducmV2LnhtbESPT2sCMRTE7wW/Q3hCbzWrhVJWo4iwoi2C9c/B23Pz&#10;3CxuXpYk1e23b4RCj8PM/IaZzDrbiBv5UDtWMBxkIIhLp2uuFBz2xcs7iBCRNTaOScEPBZhNe08T&#10;zLW78xfddrESCcIhRwUmxjaXMpSGLIaBa4mTd3HeYkzSV1J7vCe4beQoy96kxZrTgsGWFobK6+7b&#10;Kthsi49je/YmbGl9bIrTsnj9tEo997v5GESkLv6H/9orrWA0hMeX9APk9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Oey0TEAAAA2wAAAA8AAAAAAAAAAAAAAAAAmAIAAGRycy9k&#10;b3ducmV2LnhtbFBLBQYAAAAABAAEAPUAAACJAwAAAAA=&#10;" fillcolor="#4ab5c4 [3208]" strokecolor="white [3201]" strokeweight="1.5pt">
                  <v:textbox>
                    <w:txbxContent>
                      <w:p w14:paraId="4A587F8F" w14:textId="77777777" w:rsidR="004D157F" w:rsidRPr="00B85C8A" w:rsidRDefault="004D157F" w:rsidP="00B85C8A">
                        <w:pPr>
                          <w:jc w:val="center"/>
                          <w:rPr>
                            <w:sz w:val="20"/>
                          </w:rPr>
                        </w:pPr>
                        <w:r w:rsidRPr="00B85C8A">
                          <w:rPr>
                            <w:sz w:val="20"/>
                          </w:rPr>
                          <w:t>Decisión</w:t>
                        </w:r>
                      </w:p>
                    </w:txbxContent>
                  </v:textbox>
                </v:shape>
                <v:shape id="Conector recto de flecha 22" o:spid="_x0000_s1068" type="#_x0000_t32" style="position:absolute;left:704;top:6291;width:5307;height:409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NscTcUAAADbAAAADwAAAGRycy9kb3ducmV2LnhtbESPW2sCMRSE3wv+h3CEvtWsaSuyNYpI&#10;C4Ui1MtL3w6b417cnGyTVLf++qYg+DjMzDfMbNHbVpzIh9qxhvEoA0FcOFNzqWG/e3uYgggR2WDr&#10;mDT8UoDFfHA3w9y4M2/otI2lSBAOOWqoYuxyKUNRkcUwch1x8g7OW4xJ+lIaj+cEt61UWTaRFmtO&#10;CxV2tKqoOG5/rIavZtN49fz92Lzy0+dkfbEffqy0vh/2yxcQkfp4C1/b70aDUvD/Jf0AOf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NscTcUAAADbAAAADwAAAAAAAAAA&#10;AAAAAAChAgAAZHJzL2Rvd25yZXYueG1sUEsFBgAAAAAEAAQA+QAAAJMDAAAAAA==&#10;" strokecolor="#4ab5c4 [3208]" strokeweight="1pt">
                  <v:stroke endarrow="block" joinstyle="miter"/>
                </v:shape>
                <v:shape id="Conector recto de flecha 23" o:spid="_x0000_s1069" type="#_x0000_t32" style="position:absolute;left:6011;top:6295;width:7030;height:36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Hv8L8QAAADbAAAADwAAAGRycy9kb3ducmV2LnhtbESPT4vCMBTE74LfITzBi6yp/5alaxQR&#10;BD2J3UXd26N5tl2bl9JErd/eCILHYWZ+w0znjSnFlWpXWFYw6EcgiFOrC84U/P6sPr5AOI+ssbRM&#10;Cu7kYD5rt6YYa3vjHV0Tn4kAYRejgtz7KpbSpTkZdH1bEQfvZGuDPsg6k7rGW4CbUg6j6FMaLDgs&#10;5FjRMqf0nFyMgn1PT/6a4/9mvF/RYHI4mW3CRqlup1l8g/DU+Hf41V5rBcMRPL+EH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e/wvxAAAANsAAAAPAAAAAAAAAAAA&#10;AAAAAKECAABkcnMvZG93bnJldi54bWxQSwUGAAAAAAQABAD5AAAAkgMAAAAA&#10;" strokecolor="#4ab5c4 [3208]" strokeweight="1pt">
                  <v:stroke endarrow="block" joinstyle="miter"/>
                </v:shape>
                <w10:anchorlock/>
              </v:group>
            </w:pict>
          </mc:Fallback>
        </mc:AlternateContent>
      </w:r>
    </w:p>
    <w:p w14:paraId="00803808" w14:textId="3F444AF9" w:rsidR="009212C3" w:rsidRDefault="007313A8" w:rsidP="00B85C8A">
      <w:pPr>
        <w:jc w:val="center"/>
        <w:rPr>
          <w:lang w:eastAsia="es-CO"/>
        </w:rPr>
      </w:pPr>
      <w:r>
        <w:rPr>
          <w:noProof/>
          <w:lang w:eastAsia="es-CO"/>
        </w:rPr>
        <w:drawing>
          <wp:inline distT="0" distB="0" distL="0" distR="0" wp14:anchorId="3F23413C" wp14:editId="2A0D0EB1">
            <wp:extent cx="1720800" cy="2359936"/>
            <wp:effectExtent l="0" t="0" r="0" b="254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720800" cy="2359936"/>
                    </a:xfrm>
                    <a:prstGeom prst="rect">
                      <a:avLst/>
                    </a:prstGeom>
                    <a:noFill/>
                    <a:ln>
                      <a:noFill/>
                    </a:ln>
                  </pic:spPr>
                </pic:pic>
              </a:graphicData>
            </a:graphic>
          </wp:inline>
        </w:drawing>
      </w:r>
      <w:r>
        <w:rPr>
          <w:lang w:eastAsia="es-CO"/>
        </w:rPr>
        <w:t xml:space="preserve"> </w:t>
      </w:r>
      <w:r>
        <w:rPr>
          <w:noProof/>
          <w:lang w:eastAsia="es-CO"/>
        </w:rPr>
        <w:t xml:space="preserve">          </w:t>
      </w:r>
      <w:r>
        <w:rPr>
          <w:noProof/>
          <w:lang w:eastAsia="es-CO"/>
        </w:rPr>
        <w:drawing>
          <wp:inline distT="0" distB="0" distL="0" distR="0" wp14:anchorId="247838B1" wp14:editId="446E7DFC">
            <wp:extent cx="1720800" cy="2373977"/>
            <wp:effectExtent l="0" t="0" r="0" b="762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720800" cy="2373977"/>
                    </a:xfrm>
                    <a:prstGeom prst="rect">
                      <a:avLst/>
                    </a:prstGeom>
                    <a:noFill/>
                    <a:ln>
                      <a:noFill/>
                    </a:ln>
                  </pic:spPr>
                </pic:pic>
              </a:graphicData>
            </a:graphic>
          </wp:inline>
        </w:drawing>
      </w:r>
    </w:p>
    <w:p w14:paraId="5685192A" w14:textId="29FADFB2" w:rsidR="009212C3" w:rsidRDefault="009212C3" w:rsidP="009212C3">
      <w:pPr>
        <w:pStyle w:val="Ttulo4"/>
        <w:rPr>
          <w:lang w:eastAsia="es-CO"/>
        </w:rPr>
      </w:pPr>
      <w:r>
        <w:rPr>
          <w:lang w:eastAsia="es-CO"/>
        </w:rPr>
        <w:t>Cuenta</w:t>
      </w:r>
    </w:p>
    <w:p w14:paraId="18646A09" w14:textId="12231C52" w:rsidR="00600A97" w:rsidRPr="00600A97" w:rsidRDefault="00600A97" w:rsidP="00600A97">
      <w:pPr>
        <w:rPr>
          <w:lang w:eastAsia="es-CO"/>
        </w:rPr>
      </w:pPr>
      <w:r>
        <w:rPr>
          <w:lang w:eastAsia="es-CO"/>
        </w:rPr>
        <w:t xml:space="preserve">La interfaz de usuario paciente correspondiente a </w:t>
      </w:r>
      <w:r w:rsidRPr="00600A97">
        <w:rPr>
          <w:i/>
          <w:lang w:eastAsia="es-CO"/>
        </w:rPr>
        <w:t>Cuenta</w:t>
      </w:r>
      <w:r>
        <w:rPr>
          <w:i/>
          <w:lang w:eastAsia="es-CO"/>
        </w:rPr>
        <w:t xml:space="preserve">, </w:t>
      </w:r>
      <w:r>
        <w:rPr>
          <w:lang w:eastAsia="es-CO"/>
        </w:rPr>
        <w:t xml:space="preserve">permite al usuario editar los datos asociados a su cuenta, para los antecedentes familiares se cuenta con una pantalla aparte en la que se muestra una lista de </w:t>
      </w:r>
      <w:r w:rsidRPr="00600A97">
        <w:rPr>
          <w:highlight w:val="yellow"/>
          <w:lang w:eastAsia="es-CO"/>
        </w:rPr>
        <w:t>enfermedades</w:t>
      </w:r>
      <w:r>
        <w:rPr>
          <w:lang w:eastAsia="es-CO"/>
        </w:rPr>
        <w:t>. Para las opciones de cerrar sesión y eliminar cuenta, se mostrará al usuario pantallas emergentes.</w:t>
      </w:r>
    </w:p>
    <w:p w14:paraId="6765DE88" w14:textId="1F22CCBC" w:rsidR="009212C3" w:rsidRPr="009212C3" w:rsidRDefault="00890BFC" w:rsidP="009212C3">
      <w:pPr>
        <w:rPr>
          <w:lang w:eastAsia="es-CO"/>
        </w:rPr>
      </w:pPr>
      <w:r>
        <w:rPr>
          <w:noProof/>
          <w:lang w:eastAsia="es-CO"/>
        </w:rPr>
        <mc:AlternateContent>
          <mc:Choice Requires="wpg">
            <w:drawing>
              <wp:anchor distT="0" distB="0" distL="114300" distR="114300" simplePos="0" relativeHeight="251658247" behindDoc="0" locked="0" layoutInCell="1" allowOverlap="1" wp14:anchorId="664AD893" wp14:editId="330A778B">
                <wp:simplePos x="0" y="0"/>
                <wp:positionH relativeFrom="column">
                  <wp:posOffset>883837</wp:posOffset>
                </wp:positionH>
                <wp:positionV relativeFrom="paragraph">
                  <wp:posOffset>420315</wp:posOffset>
                </wp:positionV>
                <wp:extent cx="823595" cy="408305"/>
                <wp:effectExtent l="0" t="0" r="33655" b="10795"/>
                <wp:wrapSquare wrapText="bothSides"/>
                <wp:docPr id="451" name="Grupo 451"/>
                <wp:cNvGraphicFramePr/>
                <a:graphic xmlns:a="http://schemas.openxmlformats.org/drawingml/2006/main">
                  <a:graphicData uri="http://schemas.microsoft.com/office/word/2010/wordprocessingGroup">
                    <wpg:wgp>
                      <wpg:cNvGrpSpPr/>
                      <wpg:grpSpPr>
                        <a:xfrm>
                          <a:off x="0" y="0"/>
                          <a:ext cx="823595" cy="408305"/>
                          <a:chOff x="0" y="0"/>
                          <a:chExt cx="823926" cy="408915"/>
                        </a:xfrm>
                      </wpg:grpSpPr>
                      <wps:wsp>
                        <wps:cNvPr id="452" name="Diagrama de flujo: proceso alternativo 239"/>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66B00E8B" w14:textId="77777777" w:rsidR="004D157F" w:rsidRDefault="004D157F" w:rsidP="009212C3">
                              <w:pPr>
                                <w:jc w:val="center"/>
                              </w:pPr>
                              <w:r>
                                <w:t xml:space="preserv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3" name="Conector recto de flecha 453"/>
                        <wps:cNvCnPr/>
                        <wps:spPr>
                          <a:xfrm>
                            <a:off x="541961" y="196310"/>
                            <a:ext cx="281965" cy="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64AD893" id="Grupo 451" o:spid="_x0000_s1070" style="position:absolute;left:0;text-align:left;margin-left:69.6pt;margin-top:33.1pt;width:64.85pt;height:32.15pt;z-index:251658247;mso-position-horizontal-relative:text;mso-position-vertical-relative:text;mso-width-relative:margin;mso-height-relative:margin" coordsize="8239,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">
                <v:shape id="Diagrama de flujo: proceso alternativo 239" o:spid="_x0000_s1071"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2V1rscA&#10;AADcAAAADwAAAGRycy9kb3ducmV2LnhtbESPT2sCMRTE70K/Q3iFXqRmFVvq1igiWC0WxD899PbY&#10;PHe3bl6WJK7bb28KgsdhZn7DjKetqURDzpeWFfR7CQjizOqScwWH/eL5DYQPyBory6TgjzxMJw+d&#10;MabaXnhLzS7kIkLYp6igCKFOpfRZQQZ9z9bE0TtaZzBE6XKpHV4i3FRykCSv0mDJcaHAmuYFZafd&#10;2SjY5O3RfP90l6vQfH3q2d59jH7XSj09trN3EIHacA/f2iutYPgygP8z8QjIy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9lda7HAAAA3AAAAA8AAAAAAAAAAAAAAAAAmAIAAGRy&#10;cy9kb3ducmV2LnhtbFBLBQYAAAAABAAEAPUAAACMAwAAAAA=&#10;" fillcolor="#4ab5c4 [3208]" strokecolor="white [3201]" strokeweight="1.5pt">
                  <v:textbox>
                    <w:txbxContent>
                      <w:p w14:paraId="66B00E8B" w14:textId="77777777" w:rsidR="004D157F" w:rsidRDefault="004D157F" w:rsidP="009212C3">
                        <w:pPr>
                          <w:jc w:val="center"/>
                        </w:pPr>
                        <w:r>
                          <w:t xml:space="preserve"> 3</w:t>
                        </w:r>
                      </w:p>
                    </w:txbxContent>
                  </v:textbox>
                </v:shape>
                <v:shape id="Conector recto de flecha 453" o:spid="_x0000_s1072" type="#_x0000_t32" style="position:absolute;left:5419;top:1963;width:28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9AQEMUAAADcAAAADwAAAGRycy9kb3ducmV2LnhtbESPT2vCQBTE7wW/w/IEL6Vu/JMi0VVE&#10;EPQkjWLr7ZF9JtHs25BdNX77rlDocZiZ3zCzRWsqcafGlZYVDPoRCOLM6pJzBYf9+mMCwnlkjZVl&#10;UvAkB4t5522GibYP/qJ76nMRIOwSVFB4XydSuqwgg65va+LgnW1j0AfZ5FI3+AhwU8lhFH1KgyWH&#10;hQJrWhWUXdObUXB81/Gp/blsx8c1DeLvs9mlbJTqddvlFISn1v+H/9obrWAcj+B1JhwBOf8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9AQEMUAAADcAAAADwAAAAAAAAAA&#10;AAAAAAChAgAAZHJzL2Rvd25yZXYueG1sUEsFBgAAAAAEAAQA+QAAAJMDAAAAAA==&#10;" strokecolor="#4ab5c4 [3208]" strokeweight="1pt">
                  <v:stroke endarrow="block" joinstyle="miter"/>
                </v:shape>
                <w10:wrap type="square"/>
              </v:group>
            </w:pict>
          </mc:Fallback>
        </mc:AlternateContent>
      </w:r>
      <w:r w:rsidR="004D0DAD">
        <w:t xml:space="preserve">                 </w:t>
      </w:r>
    </w:p>
    <w:p w14:paraId="7D41671A" w14:textId="5D4E4E6F" w:rsidR="009212C3" w:rsidRDefault="00890BFC" w:rsidP="009212C3">
      <w:pPr>
        <w:rPr>
          <w:lang w:eastAsia="es-CO"/>
        </w:rPr>
      </w:pPr>
      <w:r>
        <w:rPr>
          <w:noProof/>
          <w:lang w:eastAsia="es-CO"/>
        </w:rPr>
        <w:t xml:space="preserve">                     </w:t>
      </w:r>
      <w:r w:rsidR="004D0DAD">
        <w:rPr>
          <w:noProof/>
          <w:lang w:eastAsia="es-CO"/>
        </w:rPr>
        <w:drawing>
          <wp:inline distT="0" distB="0" distL="0" distR="0" wp14:anchorId="1E62C722" wp14:editId="3398CBAA">
            <wp:extent cx="1720800" cy="2347665"/>
            <wp:effectExtent l="0" t="0" r="0" b="0"/>
            <wp:docPr id="244" name="Imagen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720800" cy="2347665"/>
                    </a:xfrm>
                    <a:prstGeom prst="rect">
                      <a:avLst/>
                    </a:prstGeom>
                    <a:noFill/>
                    <a:ln>
                      <a:noFill/>
                    </a:ln>
                  </pic:spPr>
                </pic:pic>
              </a:graphicData>
            </a:graphic>
          </wp:inline>
        </w:drawing>
      </w:r>
    </w:p>
    <w:p w14:paraId="63B72AD8" w14:textId="7ED05246" w:rsidR="00036455" w:rsidRDefault="00247652" w:rsidP="009212C3">
      <w:pPr>
        <w:rPr>
          <w:lang w:eastAsia="es-CO"/>
        </w:rPr>
      </w:pPr>
      <w:r>
        <w:rPr>
          <w:noProof/>
          <w:lang w:eastAsia="es-CO"/>
        </w:rPr>
        <mc:AlternateContent>
          <mc:Choice Requires="wps">
            <w:drawing>
              <wp:anchor distT="0" distB="0" distL="114300" distR="114300" simplePos="0" relativeHeight="251658246" behindDoc="0" locked="0" layoutInCell="1" allowOverlap="1" wp14:anchorId="77AC5EB8" wp14:editId="07CA0D21">
                <wp:simplePos x="0" y="0"/>
                <wp:positionH relativeFrom="column">
                  <wp:posOffset>1978374</wp:posOffset>
                </wp:positionH>
                <wp:positionV relativeFrom="paragraph">
                  <wp:posOffset>606885</wp:posOffset>
                </wp:positionV>
                <wp:extent cx="303005" cy="331076"/>
                <wp:effectExtent l="38100" t="0" r="20955" b="50165"/>
                <wp:wrapNone/>
                <wp:docPr id="333" name="Conector recto de flecha 333"/>
                <wp:cNvGraphicFramePr/>
                <a:graphic xmlns:a="http://schemas.openxmlformats.org/drawingml/2006/main">
                  <a:graphicData uri="http://schemas.microsoft.com/office/word/2010/wordprocessingShape">
                    <wps:wsp>
                      <wps:cNvCnPr/>
                      <wps:spPr>
                        <a:xfrm flipH="1">
                          <a:off x="0" y="0"/>
                          <a:ext cx="303005" cy="331076"/>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5D8C66FB" id="Conector recto de flecha 333" o:spid="_x0000_s1026" type="#_x0000_t32" style="position:absolute;margin-left:155.8pt;margin-top:47.8pt;width:23.85pt;height:26.05pt;flip:x;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" strokecolor="#4ab5c4 [3208]" strokeweight="1pt">
                <v:stroke endarrow="block" joinstyle="miter"/>
              </v:shape>
            </w:pict>
          </mc:Fallback>
        </mc:AlternateContent>
      </w:r>
      <w:r w:rsidR="00036455">
        <w:t xml:space="preserve">                                                          </w:t>
      </w:r>
      <w:r w:rsidR="00036455">
        <w:rPr>
          <w:noProof/>
          <w:lang w:eastAsia="es-CO"/>
        </w:rPr>
        <mc:AlternateContent>
          <mc:Choice Requires="wpg">
            <w:drawing>
              <wp:inline distT="0" distB="0" distL="0" distR="0" wp14:anchorId="40FF35C4" wp14:editId="6D6672B1">
                <wp:extent cx="1509794" cy="993226"/>
                <wp:effectExtent l="19050" t="19050" r="33655" b="54610"/>
                <wp:docPr id="251" name="Grupo 251"/>
                <wp:cNvGraphicFramePr/>
                <a:graphic xmlns:a="http://schemas.openxmlformats.org/drawingml/2006/main">
                  <a:graphicData uri="http://schemas.microsoft.com/office/word/2010/wordprocessingGroup">
                    <wpg:wgp>
                      <wpg:cNvGrpSpPr/>
                      <wpg:grpSpPr>
                        <a:xfrm>
                          <a:off x="0" y="0"/>
                          <a:ext cx="1509794" cy="993226"/>
                          <a:chOff x="-144945" y="63128"/>
                          <a:chExt cx="1492250" cy="1015464"/>
                        </a:xfrm>
                      </wpg:grpSpPr>
                      <wps:wsp>
                        <wps:cNvPr id="245" name="Rombo 245"/>
                        <wps:cNvSpPr/>
                        <wps:spPr>
                          <a:xfrm>
                            <a:off x="-144945" y="63128"/>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0383AACE" w14:textId="77777777" w:rsidR="004D157F" w:rsidRDefault="004D157F" w:rsidP="00036455">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7" name="Conector recto de flecha 247"/>
                        <wps:cNvCnPr/>
                        <wps:spPr>
                          <a:xfrm>
                            <a:off x="562329" y="680337"/>
                            <a:ext cx="17257" cy="39825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248" name="Conector recto de flecha 248"/>
                        <wps:cNvCnPr/>
                        <wps:spPr>
                          <a:xfrm>
                            <a:off x="1082495" y="601061"/>
                            <a:ext cx="221715" cy="396693"/>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inline>
            </w:drawing>
          </mc:Choice>
          <mc:Fallback>
            <w:pict>
              <v:group w14:anchorId="40FF35C4" id="Grupo 251" o:spid="_x0000_s1073" style="width:118.9pt;height:78.2pt;mso-position-horizontal-relative:char;mso-position-vertical-relative:line" coordorigin="-1449,631" coordsize="14922,101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">
                <v:shape id="Rombo 245" o:spid="_x0000_s1074" type="#_x0000_t4" style="position:absolute;left:-1449;top:631;width:14922;height:5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UsSMYA&#10;AADcAAAADwAAAGRycy9kb3ducmV2LnhtbESPT2sCMRTE70K/Q3gFb5qtrVK2RimFLbYiWP8centu&#10;npulm5clSXX77RtB8DjMzG+Y6byzjTiRD7VjBQ/DDARx6XTNlYLdthg8gwgRWWPjmBT8UYD57K43&#10;xVy7M3/RaRMrkSAcclRgYmxzKUNpyGIYupY4eUfnLcYkfSW1x3OC20aOsmwiLdacFgy29Gao/Nn8&#10;WgWrdfG5bw/ehDV97Jvi+714XFql+vfd6wuISF28ha/thVYwehrD5Uw6AnL2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GUsSMYAAADcAAAADwAAAAAAAAAAAAAAAACYAgAAZHJz&#10;L2Rvd25yZXYueG1sUEsFBgAAAAAEAAQA9QAAAIsDAAAAAA==&#10;" fillcolor="#4ab5c4 [3208]" strokecolor="white [3201]" strokeweight="1.5pt">
                  <v:textbox>
                    <w:txbxContent>
                      <w:p w14:paraId="0383AACE" w14:textId="77777777" w:rsidR="004D157F" w:rsidRDefault="004D157F" w:rsidP="00036455">
                        <w:pPr>
                          <w:jc w:val="center"/>
                        </w:pPr>
                        <w:r>
                          <w:t>Decisión</w:t>
                        </w:r>
                      </w:p>
                    </w:txbxContent>
                  </v:textbox>
                </v:shape>
                <v:shape id="Conector recto de flecha 247" o:spid="_x0000_s1075" type="#_x0000_t32" style="position:absolute;left:5623;top:6803;width:172;height:398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3lCNsYAAADcAAAADwAAAGRycy9kb3ducmV2LnhtbESPQWvCQBSE7wX/w/IKvRSzSVAr0VVK&#10;QWhP0lii3h7ZZ5KafRuyW43/vlsQehxm5htmuR5MKy7Uu8aygiSKQRCXVjdcKfjabcZzEM4ja2wt&#10;k4IbOVivRg9LzLS98iddcl+JAGGXoYLa+y6T0pU1GXSR7YiDd7K9QR9kX0nd4zXATSvTOJ5Jgw2H&#10;hRo7equpPOc/RkHxrKfH4fD9MSk2lEz3J7PN2Sj19Di8LkB4Gvx/+N5+1wrSyQv8nQ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N5QjbGAAAA3AAAAA8AAAAAAAAA&#10;AAAAAAAAoQIAAGRycy9kb3ducmV2LnhtbFBLBQYAAAAABAAEAPkAAACUAwAAAAA=&#10;" strokecolor="#4ab5c4 [3208]" strokeweight="1pt">
                  <v:stroke endarrow="block" joinstyle="miter"/>
                </v:shape>
                <v:shape id="Conector recto de flecha 248" o:spid="_x0000_s1076" type="#_x0000_t32" style="position:absolute;left:10824;top:6010;width:2218;height:39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bWRMIAAADcAAAADwAAAGRycy9kb3ducmV2LnhtbERPTWvCQBC9F/wPywi9FN0YopTUVUQQ&#10;6qkYxdrbkB2TaHY2ZNck/ffuodDj430v14OpRUetqywrmE0jEMS51RUXCk7H3eQdhPPIGmvLpOCX&#10;HKxXo5clptr2fKAu84UIIexSVFB636RSurwkg25qG+LAXW1r0AfYFlK32IdwU8s4ihbSYMWhocSG&#10;tiXl9+xhFJzf9PxnuNz2yXlHs/n31XxlbJR6HQ+bDxCeBv8v/nN/agVxEtaGM+EIyN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ubWRMIAAADcAAAADwAAAAAAAAAAAAAA&#10;AAChAgAAZHJzL2Rvd25yZXYueG1sUEsFBgAAAAAEAAQA+QAAAJADAAAAAA==&#10;" strokecolor="#4ab5c4 [3208]" strokeweight="1pt">
                  <v:stroke endarrow="block" joinstyle="miter"/>
                </v:shape>
                <w10:anchorlock/>
              </v:group>
            </w:pict>
          </mc:Fallback>
        </mc:AlternateContent>
      </w:r>
    </w:p>
    <w:p w14:paraId="3F3F2EB4" w14:textId="77777777" w:rsidR="0005280E" w:rsidRDefault="004D0DAD" w:rsidP="0005280E">
      <w:pPr>
        <w:rPr>
          <w:lang w:eastAsia="es-CO"/>
        </w:rPr>
      </w:pPr>
      <w:r>
        <w:rPr>
          <w:noProof/>
          <w:lang w:eastAsia="es-CO"/>
        </w:rPr>
        <w:drawing>
          <wp:inline distT="0" distB="0" distL="0" distR="0" wp14:anchorId="27961213" wp14:editId="0E4AE9FD">
            <wp:extent cx="1720800" cy="2378196"/>
            <wp:effectExtent l="0" t="0" r="0" b="3175"/>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20800" cy="2378196"/>
                    </a:xfrm>
                    <a:prstGeom prst="rect">
                      <a:avLst/>
                    </a:prstGeom>
                    <a:noFill/>
                    <a:ln>
                      <a:noFill/>
                    </a:ln>
                  </pic:spPr>
                </pic:pic>
              </a:graphicData>
            </a:graphic>
          </wp:inline>
        </w:drawing>
      </w:r>
      <w:r>
        <w:rPr>
          <w:lang w:eastAsia="es-CO"/>
        </w:rPr>
        <w:t xml:space="preserve">         </w:t>
      </w:r>
      <w:r>
        <w:rPr>
          <w:noProof/>
          <w:lang w:eastAsia="es-CO"/>
        </w:rPr>
        <w:drawing>
          <wp:inline distT="0" distB="0" distL="0" distR="0" wp14:anchorId="7D876DB2" wp14:editId="6AFF41C9">
            <wp:extent cx="1720800" cy="2373326"/>
            <wp:effectExtent l="0" t="0" r="0" b="8255"/>
            <wp:docPr id="256" name="Imagen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20800" cy="2373326"/>
                    </a:xfrm>
                    <a:prstGeom prst="rect">
                      <a:avLst/>
                    </a:prstGeom>
                    <a:noFill/>
                    <a:ln>
                      <a:noFill/>
                    </a:ln>
                  </pic:spPr>
                </pic:pic>
              </a:graphicData>
            </a:graphic>
          </wp:inline>
        </w:drawing>
      </w:r>
      <w:r>
        <w:rPr>
          <w:lang w:eastAsia="es-CO"/>
        </w:rPr>
        <w:t xml:space="preserve">        </w:t>
      </w:r>
      <w:r>
        <w:rPr>
          <w:noProof/>
          <w:lang w:eastAsia="es-CO"/>
        </w:rPr>
        <w:drawing>
          <wp:inline distT="0" distB="0" distL="0" distR="0" wp14:anchorId="5387719F" wp14:editId="5D8BA2AB">
            <wp:extent cx="1720800" cy="2375782"/>
            <wp:effectExtent l="0" t="0" r="0" b="5715"/>
            <wp:docPr id="257" name="Imagen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720800" cy="2375782"/>
                    </a:xfrm>
                    <a:prstGeom prst="rect">
                      <a:avLst/>
                    </a:prstGeom>
                    <a:noFill/>
                    <a:ln>
                      <a:noFill/>
                    </a:ln>
                  </pic:spPr>
                </pic:pic>
              </a:graphicData>
            </a:graphic>
          </wp:inline>
        </w:drawing>
      </w:r>
      <w:bookmarkStart w:id="130" w:name="_Toc457139235"/>
      <w:bookmarkStart w:id="131" w:name="_Toc457367057"/>
    </w:p>
    <w:p w14:paraId="08DC9AEF" w14:textId="47990C48" w:rsidR="0005280E" w:rsidRDefault="008A7477" w:rsidP="0005280E">
      <w:pPr>
        <w:pStyle w:val="Ttulo3"/>
        <w:rPr>
          <w:lang w:val="es-ES"/>
        </w:rPr>
      </w:pPr>
      <w:r w:rsidRPr="004E3191">
        <w:rPr>
          <w:lang w:val="es-ES"/>
        </w:rPr>
        <w:t>Interfaz de usuario médic</w:t>
      </w:r>
      <w:r>
        <w:rPr>
          <w:lang w:val="es-ES"/>
        </w:rPr>
        <w:t>o</w:t>
      </w:r>
      <w:bookmarkEnd w:id="130"/>
      <w:bookmarkEnd w:id="131"/>
    </w:p>
    <w:p w14:paraId="5578FD99" w14:textId="4CE3BFD2" w:rsidR="0005280E" w:rsidRDefault="0005280E" w:rsidP="0005280E">
      <w:pPr>
        <w:rPr>
          <w:lang w:val="es-ES"/>
        </w:rPr>
      </w:pPr>
    </w:p>
    <w:p w14:paraId="5842BD85" w14:textId="64040385" w:rsidR="0005280E" w:rsidRPr="0005280E" w:rsidRDefault="0005280E" w:rsidP="0005280E">
      <w:pPr>
        <w:rPr>
          <w:lang w:val="es-ES"/>
        </w:rPr>
      </w:pPr>
      <w:r>
        <w:rPr>
          <w:lang w:eastAsia="es-CO"/>
        </w:rPr>
        <w:t>La interfaz de usuario médico presenta la pantalla inicial de igual manera que a los usuarios pacientes. Las primeras etapas corresponden con el registro y el inicio de sesión.</w:t>
      </w:r>
    </w:p>
    <w:p w14:paraId="02CFA03A" w14:textId="77777777" w:rsidR="0005280E" w:rsidRPr="0005280E" w:rsidRDefault="0005280E" w:rsidP="0005280E">
      <w:pPr>
        <w:rPr>
          <w:lang w:val="es-ES" w:eastAsia="es-CO"/>
        </w:rPr>
      </w:pPr>
    </w:p>
    <w:p w14:paraId="22070361" w14:textId="7C679763" w:rsidR="004E3191" w:rsidRDefault="00461125" w:rsidP="00A23891">
      <w:r>
        <w:rPr>
          <w:noProof/>
          <w:lang w:eastAsia="es-CO"/>
        </w:rPr>
        <w:drawing>
          <wp:anchor distT="0" distB="0" distL="114300" distR="114300" simplePos="0" relativeHeight="251658242" behindDoc="0" locked="0" layoutInCell="1" allowOverlap="1" wp14:anchorId="3839C72E" wp14:editId="50CCA727">
            <wp:simplePos x="0" y="0"/>
            <wp:positionH relativeFrom="column">
              <wp:posOffset>3764112</wp:posOffset>
            </wp:positionH>
            <wp:positionV relativeFrom="paragraph">
              <wp:posOffset>4292971</wp:posOffset>
            </wp:positionV>
            <wp:extent cx="1720215" cy="2376805"/>
            <wp:effectExtent l="0" t="0" r="0" b="4445"/>
            <wp:wrapNone/>
            <wp:docPr id="321" name="Imagen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720215" cy="23768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21025">
        <w:rPr>
          <w:noProof/>
          <w:lang w:eastAsia="es-CO"/>
        </w:rPr>
        <w:drawing>
          <wp:anchor distT="0" distB="0" distL="114300" distR="114300" simplePos="0" relativeHeight="251658243" behindDoc="0" locked="0" layoutInCell="1" allowOverlap="1" wp14:anchorId="17044283" wp14:editId="2ED59D5A">
            <wp:simplePos x="0" y="0"/>
            <wp:positionH relativeFrom="margin">
              <wp:posOffset>107458</wp:posOffset>
            </wp:positionH>
            <wp:positionV relativeFrom="paragraph">
              <wp:posOffset>4280916</wp:posOffset>
            </wp:positionV>
            <wp:extent cx="1720800" cy="2388666"/>
            <wp:effectExtent l="0" t="0" r="0" b="0"/>
            <wp:wrapNone/>
            <wp:docPr id="292" name="Imagen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720800" cy="2388666"/>
                    </a:xfrm>
                    <a:prstGeom prst="rect">
                      <a:avLst/>
                    </a:prstGeom>
                    <a:noFill/>
                    <a:ln>
                      <a:noFill/>
                    </a:ln>
                  </pic:spPr>
                </pic:pic>
              </a:graphicData>
            </a:graphic>
          </wp:anchor>
        </w:drawing>
      </w:r>
      <w:r w:rsidR="00A0544F">
        <w:rPr>
          <w:noProof/>
          <w:lang w:eastAsia="es-CO"/>
        </w:rPr>
        <w:drawing>
          <wp:anchor distT="0" distB="0" distL="114300" distR="114300" simplePos="0" relativeHeight="251658241" behindDoc="0" locked="0" layoutInCell="1" allowOverlap="1" wp14:anchorId="4987C761" wp14:editId="16688BF2">
            <wp:simplePos x="0" y="0"/>
            <wp:positionH relativeFrom="column">
              <wp:posOffset>1945945</wp:posOffset>
            </wp:positionH>
            <wp:positionV relativeFrom="paragraph">
              <wp:posOffset>812165</wp:posOffset>
            </wp:positionV>
            <wp:extent cx="1720215" cy="2372995"/>
            <wp:effectExtent l="0" t="0" r="0" b="8255"/>
            <wp:wrapNone/>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20215" cy="2372995"/>
                    </a:xfrm>
                    <a:prstGeom prst="rect">
                      <a:avLst/>
                    </a:prstGeom>
                    <a:noFill/>
                    <a:ln>
                      <a:noFill/>
                    </a:ln>
                  </pic:spPr>
                </pic:pic>
              </a:graphicData>
            </a:graphic>
          </wp:anchor>
        </w:drawing>
      </w:r>
      <w:r w:rsidR="004E3191">
        <w:rPr>
          <w:noProof/>
          <w:lang w:eastAsia="es-CO"/>
        </w:rPr>
        <mc:AlternateContent>
          <mc:Choice Requires="wpg">
            <w:drawing>
              <wp:inline distT="0" distB="0" distL="0" distR="0" wp14:anchorId="26B9C05D" wp14:editId="5FF0328F">
                <wp:extent cx="5598543" cy="8199628"/>
                <wp:effectExtent l="0" t="0" r="21590" b="11430"/>
                <wp:docPr id="260" name="Grupo 260"/>
                <wp:cNvGraphicFramePr/>
                <a:graphic xmlns:a="http://schemas.openxmlformats.org/drawingml/2006/main">
                  <a:graphicData uri="http://schemas.microsoft.com/office/word/2010/wordprocessingGroup">
                    <wpg:wgp>
                      <wpg:cNvGrpSpPr/>
                      <wpg:grpSpPr>
                        <a:xfrm>
                          <a:off x="0" y="0"/>
                          <a:ext cx="5598543" cy="8199628"/>
                          <a:chOff x="0" y="0"/>
                          <a:chExt cx="4867275" cy="8199628"/>
                        </a:xfrm>
                      </wpg:grpSpPr>
                      <wpg:grpSp>
                        <wpg:cNvPr id="261" name="Grupo 261"/>
                        <wpg:cNvGrpSpPr/>
                        <wpg:grpSpPr>
                          <a:xfrm>
                            <a:off x="0" y="0"/>
                            <a:ext cx="4867275" cy="7614389"/>
                            <a:chOff x="0" y="0"/>
                            <a:chExt cx="4867275" cy="7614389"/>
                          </a:xfrm>
                        </wpg:grpSpPr>
                        <wpg:grpSp>
                          <wpg:cNvPr id="262" name="Grupo 262"/>
                          <wpg:cNvGrpSpPr/>
                          <wpg:grpSpPr>
                            <a:xfrm>
                              <a:off x="0" y="0"/>
                              <a:ext cx="4867275" cy="4248844"/>
                              <a:chOff x="0" y="0"/>
                              <a:chExt cx="4867275" cy="4248844"/>
                            </a:xfrm>
                          </wpg:grpSpPr>
                          <wpg:grpSp>
                            <wpg:cNvPr id="263" name="Grupo 263"/>
                            <wpg:cNvGrpSpPr/>
                            <wpg:grpSpPr>
                              <a:xfrm>
                                <a:off x="0" y="0"/>
                                <a:ext cx="4867275" cy="4026090"/>
                                <a:chOff x="0" y="0"/>
                                <a:chExt cx="4867275" cy="4026090"/>
                              </a:xfrm>
                            </wpg:grpSpPr>
                            <wpg:grpSp>
                              <wpg:cNvPr id="264" name="Grupo 264"/>
                              <wpg:cNvGrpSpPr/>
                              <wpg:grpSpPr>
                                <a:xfrm>
                                  <a:off x="1066800" y="0"/>
                                  <a:ext cx="2706601" cy="4026090"/>
                                  <a:chOff x="0" y="0"/>
                                  <a:chExt cx="2706601" cy="4026090"/>
                                </a:xfrm>
                              </wpg:grpSpPr>
                              <wpg:grpSp>
                                <wpg:cNvPr id="265" name="Grupo 265"/>
                                <wpg:cNvGrpSpPr/>
                                <wpg:grpSpPr>
                                  <a:xfrm>
                                    <a:off x="558141" y="0"/>
                                    <a:ext cx="1552635" cy="4026090"/>
                                    <a:chOff x="0" y="0"/>
                                    <a:chExt cx="1552635" cy="4026090"/>
                                  </a:xfrm>
                                </wpg:grpSpPr>
                                <wpg:grpSp>
                                  <wpg:cNvPr id="266" name="Grupo 266"/>
                                  <wpg:cNvGrpSpPr/>
                                  <wpg:grpSpPr>
                                    <a:xfrm>
                                      <a:off x="0" y="0"/>
                                      <a:ext cx="1552635" cy="4026090"/>
                                      <a:chOff x="0" y="0"/>
                                      <a:chExt cx="1552635" cy="4026090"/>
                                    </a:xfrm>
                                  </wpg:grpSpPr>
                                  <wpg:grpSp>
                                    <wpg:cNvPr id="267" name="Grupo 267"/>
                                    <wpg:cNvGrpSpPr/>
                                    <wpg:grpSpPr>
                                      <a:xfrm>
                                        <a:off x="0" y="0"/>
                                        <a:ext cx="1541721" cy="783675"/>
                                        <a:chOff x="-116959" y="63758"/>
                                        <a:chExt cx="1541721" cy="783675"/>
                                      </a:xfrm>
                                    </wpg:grpSpPr>
                                    <wps:wsp>
                                      <wps:cNvPr id="268" name="Elipse 268"/>
                                      <wps:cNvSpPr/>
                                      <wps:spPr>
                                        <a:xfrm>
                                          <a:off x="-116959" y="63758"/>
                                          <a:ext cx="1541721" cy="450376"/>
                                        </a:xfrm>
                                        <a:prstGeom prst="ellipse">
                                          <a:avLst/>
                                        </a:prstGeom>
                                      </wps:spPr>
                                      <wps:style>
                                        <a:lnRef idx="3">
                                          <a:schemeClr val="lt1"/>
                                        </a:lnRef>
                                        <a:fillRef idx="1">
                                          <a:schemeClr val="accent5"/>
                                        </a:fillRef>
                                        <a:effectRef idx="1">
                                          <a:schemeClr val="accent5"/>
                                        </a:effectRef>
                                        <a:fontRef idx="minor">
                                          <a:schemeClr val="lt1"/>
                                        </a:fontRef>
                                      </wps:style>
                                      <wps:txbx>
                                        <w:txbxContent>
                                          <w:p w14:paraId="16165AF6" w14:textId="77777777" w:rsidR="004D157F" w:rsidRPr="00F262E3" w:rsidRDefault="004D157F" w:rsidP="004E3191">
                                            <w:pPr>
                                              <w:jc w:val="center"/>
                                            </w:pPr>
                                            <w:r w:rsidRPr="00F262E3">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Conector recto de flecha 269"/>
                                      <wps:cNvCnPr/>
                                      <wps:spPr>
                                        <a:xfrm>
                                          <a:off x="669852" y="496558"/>
                                          <a:ext cx="0" cy="35087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270" name="Rombo 270"/>
                                    <wps:cNvSpPr/>
                                    <wps:spPr>
                                      <a:xfrm>
                                        <a:off x="60385" y="3459180"/>
                                        <a:ext cx="1492250" cy="56691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58A3A693" w14:textId="77777777" w:rsidR="004D157F" w:rsidRDefault="004D157F" w:rsidP="004E3191">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71" name="Conector recto de flecha 271"/>
                                  <wps:cNvCnPr/>
                                  <wps:spPr>
                                    <a:xfrm>
                                      <a:off x="810883" y="3079630"/>
                                      <a:ext cx="0" cy="35052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272" name="Conector recto de flecha 272"/>
                                <wps:cNvCnPr/>
                                <wps:spPr>
                                  <a:xfrm flipH="1" flipV="1">
                                    <a:off x="0" y="3669475"/>
                                    <a:ext cx="618524" cy="4571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273" name="Conector recto de flecha 273"/>
                                <wps:cNvCnPr/>
                                <wps:spPr>
                                  <a:xfrm flipV="1">
                                    <a:off x="2119746" y="3663538"/>
                                    <a:ext cx="586855" cy="4571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274" name="Rectángulo 274"/>
                              <wps:cNvSpPr/>
                              <wps:spPr>
                                <a:xfrm>
                                  <a:off x="0" y="3514725"/>
                                  <a:ext cx="1019175" cy="314325"/>
                                </a:xfrm>
                                <a:prstGeom prst="rect">
                                  <a:avLst/>
                                </a:prstGeom>
                              </wps:spPr>
                              <wps:style>
                                <a:lnRef idx="2">
                                  <a:schemeClr val="accent5"/>
                                </a:lnRef>
                                <a:fillRef idx="1">
                                  <a:schemeClr val="lt1"/>
                                </a:fillRef>
                                <a:effectRef idx="0">
                                  <a:schemeClr val="accent5"/>
                                </a:effectRef>
                                <a:fontRef idx="minor">
                                  <a:schemeClr val="dk1"/>
                                </a:fontRef>
                              </wps:style>
                              <wps:txbx>
                                <w:txbxContent>
                                  <w:p w14:paraId="6AC85173" w14:textId="77777777" w:rsidR="004D157F" w:rsidRDefault="004D157F" w:rsidP="004E3191">
                                    <w:pPr>
                                      <w:jc w:val="center"/>
                                    </w:pPr>
                                    <w:r>
                                      <w:t>Registr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Rectángulo 275"/>
                              <wps:cNvSpPr/>
                              <wps:spPr>
                                <a:xfrm>
                                  <a:off x="3848100" y="3533775"/>
                                  <a:ext cx="1019175" cy="314325"/>
                                </a:xfrm>
                                <a:prstGeom prst="rect">
                                  <a:avLst/>
                                </a:prstGeom>
                              </wps:spPr>
                              <wps:style>
                                <a:lnRef idx="2">
                                  <a:schemeClr val="accent5"/>
                                </a:lnRef>
                                <a:fillRef idx="1">
                                  <a:schemeClr val="lt1"/>
                                </a:fillRef>
                                <a:effectRef idx="0">
                                  <a:schemeClr val="accent5"/>
                                </a:effectRef>
                                <a:fontRef idx="minor">
                                  <a:schemeClr val="dk1"/>
                                </a:fontRef>
                              </wps:style>
                              <wps:txbx>
                                <w:txbxContent>
                                  <w:p w14:paraId="17E2A686" w14:textId="77777777" w:rsidR="004D157F" w:rsidRDefault="004D157F" w:rsidP="004E3191">
                                    <w:pPr>
                                      <w:jc w:val="center"/>
                                    </w:pPr>
                                    <w:r>
                                      <w:t>Iniciar sesión</w:t>
                                    </w:r>
                                  </w:p>
                                  <w:p w14:paraId="6D1B310D" w14:textId="77777777" w:rsidR="004D157F" w:rsidRDefault="004D157F" w:rsidP="004E319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76" name="Conector recto de flecha 276"/>
                            <wps:cNvCnPr/>
                            <wps:spPr>
                              <a:xfrm>
                                <a:off x="698901" y="3898959"/>
                                <a:ext cx="0" cy="34988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277" name="Conector recto de flecha 277"/>
                            <wps:cNvCnPr/>
                            <wps:spPr>
                              <a:xfrm>
                                <a:off x="4168060" y="3898958"/>
                                <a:ext cx="0" cy="34988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278" name="Rombo 278"/>
                          <wps:cNvSpPr/>
                          <wps:spPr>
                            <a:xfrm>
                              <a:off x="3313476" y="7047969"/>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740AF91A" w14:textId="77777777" w:rsidR="004D157F" w:rsidRDefault="004D157F" w:rsidP="004E3191">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Conector recto de flecha 279"/>
                          <wps:cNvCnPr/>
                          <wps:spPr>
                            <a:xfrm>
                              <a:off x="4033047" y="6697448"/>
                              <a:ext cx="0" cy="35052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280" name="Diagrama de flujo: proceso alternativo 280"/>
                        <wps:cNvSpPr/>
                        <wps:spPr>
                          <a:xfrm>
                            <a:off x="709575" y="7776058"/>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6C2FECB6" w14:textId="77777777" w:rsidR="004D157F" w:rsidRDefault="004D157F" w:rsidP="004E3191">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Diagrama de flujo: proceso alternativo 281"/>
                        <wps:cNvSpPr/>
                        <wps:spPr>
                          <a:xfrm>
                            <a:off x="1221639" y="7761427"/>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58FB011F" w14:textId="77777777" w:rsidR="004D157F" w:rsidRDefault="004D157F" w:rsidP="004E3191">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Diagrama de flujo: proceso alternativo 282"/>
                        <wps:cNvSpPr/>
                        <wps:spPr>
                          <a:xfrm>
                            <a:off x="1784909" y="7776058"/>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749548EF" w14:textId="77777777" w:rsidR="004D157F" w:rsidRDefault="004D157F" w:rsidP="004E3191">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Diagrama de flujo: proceso alternativo 283"/>
                        <wps:cNvSpPr/>
                        <wps:spPr>
                          <a:xfrm>
                            <a:off x="2326234" y="7783373"/>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3127BEFC" w14:textId="77777777" w:rsidR="004D157F" w:rsidRDefault="004D157F" w:rsidP="004E3191">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Diagrama de flujo: proceso alternativo 284"/>
                        <wps:cNvSpPr/>
                        <wps:spPr>
                          <a:xfrm>
                            <a:off x="2874874" y="7790688"/>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2FEB0E49" w14:textId="77777777" w:rsidR="004D157F" w:rsidRDefault="004D157F" w:rsidP="004E3191">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Conector recto de flecha 285"/>
                        <wps:cNvCnPr>
                          <a:stCxn id="278" idx="1"/>
                          <a:endCxn id="280" idx="0"/>
                        </wps:cNvCnPr>
                        <wps:spPr>
                          <a:xfrm flipH="1">
                            <a:off x="934683" y="7331179"/>
                            <a:ext cx="2378793" cy="44487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286" name="Conector recto de flecha 286"/>
                        <wps:cNvCnPr>
                          <a:stCxn id="278" idx="1"/>
                          <a:endCxn id="281" idx="0"/>
                        </wps:cNvCnPr>
                        <wps:spPr>
                          <a:xfrm flipH="1">
                            <a:off x="1446746" y="7331179"/>
                            <a:ext cx="1866729" cy="430248"/>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287" name="Conector recto de flecha 287"/>
                        <wps:cNvCnPr>
                          <a:stCxn id="278" idx="1"/>
                          <a:endCxn id="282" idx="0"/>
                        </wps:cNvCnPr>
                        <wps:spPr>
                          <a:xfrm flipH="1">
                            <a:off x="2010017" y="7331179"/>
                            <a:ext cx="1303459" cy="44487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288" name="Conector recto de flecha 288"/>
                        <wps:cNvCnPr>
                          <a:stCxn id="278" idx="1"/>
                          <a:endCxn id="283" idx="0"/>
                        </wps:cNvCnPr>
                        <wps:spPr>
                          <a:xfrm flipH="1">
                            <a:off x="2551342" y="7331179"/>
                            <a:ext cx="762134" cy="452194"/>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289" name="Conector recto de flecha 289"/>
                        <wps:cNvCnPr>
                          <a:stCxn id="278" idx="1"/>
                          <a:endCxn id="284" idx="0"/>
                        </wps:cNvCnPr>
                        <wps:spPr>
                          <a:xfrm flipH="1">
                            <a:off x="3099981" y="7331179"/>
                            <a:ext cx="213494" cy="459509"/>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inline>
            </w:drawing>
          </mc:Choice>
          <mc:Fallback>
            <w:pict>
              <v:group w14:anchorId="26B9C05D" id="Grupo 260" o:spid="_x0000_s1077" style="width:440.85pt;height:645.65pt;mso-position-horizontal-relative:char;mso-position-vertical-relative:line" coordsize="48672,8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">
                <v:group id="Grupo 261" o:spid="_x0000_s1078" style="position:absolute;width:48672;height:76143" coordsize="48672,76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InK7G8QAAADcAAAA&#10;DwAAAAAAAAAAAAAAAACqAgAAZHJzL2Rvd25yZXYueG1sUEsFBgAAAAAEAAQA+gAAAJsDAAAAAA==&#10;">
                  <v:group id="Grupo 262" o:spid="_x0000_s1079" style="position:absolute;width:48672;height:42488" coordsize="48672,4248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qAlbMQAAADcAAAADwAAAGRycy9kb3ducmV2LnhtbESPQYvCMBSE7wv+h/AE&#10;b2vayopUo4ioeJCFVUG8PZpnW2xeShPb+u/NwsIeh5n5hlmselOJlhpXWlYQjyMQxJnVJecKLufd&#10;5wyE88gaK8uk4EUOVsvBxwJTbTv+ofbkcxEg7FJUUHhfp1K6rCCDbmxr4uDdbWPQB9nkUjfYBbip&#10;ZBJFU2mw5LBQYE2bgrLH6WkU7Dvs1p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qAlbMQAAADcAAAA&#10;DwAAAAAAAAAAAAAAAACqAgAAZHJzL2Rvd25yZXYueG1sUEsFBgAAAAAEAAQA+gAAAJsDAAAAAA==&#10;">
                    <v:group id="Grupo 263" o:spid="_x0000_s1080" style="position:absolute;width:48672;height:40260" coordsize="48672,402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eyA98QAAADcAAAADwAAAGRycy9kb3ducmV2LnhtbESPQYvCMBSE78L+h/AW&#10;9qZpFUW6RhFZFw8iWIVlb4/m2Rabl9LEtv57Iwgeh5n5hlmselOJlhpXWlYQjyIQxJnVJecKzqft&#10;cA7CeWSNlWVScCcHq+XHYIGJth0fqU19LgKEXYIKCu/rREqXFWTQjWxNHLyLbQz6IJtc6ga7ADeV&#10;HEfRTBosOSwUWNOmoOya3oyC3w679ST+affXy+b+f5oe/vYxKfX12a+/QXjq/Tv8au+0gvFsA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eyA98QAAADcAAAA&#10;DwAAAAAAAAAAAAAAAACqAgAAZHJzL2Rvd25yZXYueG1sUEsFBgAAAAAEAAQA+gAAAJsDAAAAAA==&#10;">
                      <v:group id="Grupo 264" o:spid="_x0000_s1081" style="position:absolute;left:10668;width:27066;height:40260" coordsize="27066,402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UYg8UAAADcAAAADwAAAGRycy9kb3ducmV2LnhtbESPQYvCMBSE78L+h/CE&#10;vWlaV2WpRhFZlz2IoC6It0fzbIvNS2liW/+9EQSPw8x8w8yXnSlFQ7UrLCuIhxEI4tTqgjMF/8fN&#10;4BuE88gaS8uk4E4OlouP3hwTbVveU3PwmQgQdgkqyL2vEildmpNBN7QVcfAutjbog6wzqWtsA9yU&#10;chRFU2mw4LCQY0XrnNLr4WYU/LbYrr7in2Z7vazv5+Nkd9rGpNRnv1vNQHjq/Dv8av9pBaPp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IFGIPFAAAA3AAA&#10;AA8AAAAAAAAAAAAAAAAAqgIAAGRycy9kb3ducmV2LnhtbFBLBQYAAAAABAAEAPoAAACcAwAAAAA=&#10;">
                        <v:group id="Grupo 265" o:spid="_x0000_s1082" style="position:absolute;left:5581;width:15526;height:40260" coordsize="15526,402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Um9GMYAAADcAAAADwAAAGRycy9kb3ducmV2LnhtbESPQWuDQBSE74X+h+UV&#10;cmtWU5RisxEJbckhFGIKpbeH+6IS9624WzX/Phso5DjMzDfMOp9NJ0YaXGtZQbyMQBBXVrdcK/g+&#10;fjy/gnAeWWNnmRRcyEG+eXxYY6btxAcaS1+LAGGXoYLG+z6T0lUNGXRL2xMH72QHgz7IoZZ6wCnA&#10;TSdXUZRKgy2HhQZ72jZUncs/o+Bzwql4id/H/fm0vfwek6+ffUxKLZ7m4g2Ep9nfw//tnVawShO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Sb0YxgAAANwA&#10;AAAPAAAAAAAAAAAAAAAAAKoCAABkcnMvZG93bnJldi54bWxQSwUGAAAAAAQABAD6AAAAnQMAAAAA&#10;">
                          <v:group id="Grupo 266" o:spid="_x0000_s1083" style="position:absolute;width:15526;height:40260" coordsize="15526,402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Zsjb8QAAADcAAAADwAAAGRycy9kb3ducmV2LnhtbESPQYvCMBSE7wv+h/CE&#10;va1pXSxSjSKisgcRVgXx9miebbF5KU1s67/fCMIeh5n5hpkve1OJlhpXWlYQjyIQxJnVJecKzqft&#10;1xSE88gaK8uk4EkOlovBxxxTbTv+pfbocxEg7FJUUHhfp1K6rCCDbmRr4uDdbGPQB9nkUjfYBbip&#10;5DiKEmmw5LBQYE3rgrL78WEU7DrsVt/xpt3fb+vn9TQ5XPYxKfU57FczEJ56/x9+t3+0gnGSwOt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Zsjb8QAAADcAAAA&#10;DwAAAAAAAAAAAAAAAACqAgAAZHJzL2Rvd25yZXYueG1sUEsFBgAAAAAEAAQA+gAAAJsDAAAAAA==&#10;">
                            <v:group id="Grupo 267" o:spid="_x0000_s1084" style="position:absolute;width:15417;height:7836" coordorigin="-1169,637" coordsize="15417,78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teG9MYAAADcAAAADwAAAGRycy9kb3ducmV2LnhtbESPQWvCQBSE7wX/w/KE&#10;3ppNLE0lZhURKx5CoSqU3h7ZZxLMvg3ZbRL/fbdQ6HGYmW+YfDOZVgzUu8aygiSKQRCXVjdcKbic&#10;356WIJxH1thaJgV3crBZzx5yzLQd+YOGk69EgLDLUEHtfZdJ6cqaDLrIdsTBu9reoA+yr6TucQxw&#10;08pFHKfSYMNhocaOdjWVt9O3UXAYcdw+J/uhuF1396/zy/tnkZBSj/NpuwLhafL/4b/2UStYpK/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C14b0xgAAANwA&#10;AAAPAAAAAAAAAAAAAAAAAKoCAABkcnMvZG93bnJldi54bWxQSwUGAAAAAAQABAD6AAAAnQMAAAAA&#10;">
                              <v:oval id="Elipse 268" o:spid="_x0000_s1085" style="position:absolute;left:-1169;top:637;width:15416;height:45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kTxcIA&#10;AADcAAAADwAAAGRycy9kb3ducmV2LnhtbERPy4rCMBTdC/MP4Q6401QXIh2jyEBFF4KvxSzvNHfa&#10;2uamk0Stfr1ZCC4P5z1bdKYRV3K+sqxgNExAEOdWV1woOB2zwRSED8gaG8uk4E4eFvOP3gxTbW+8&#10;p+shFCKGsE9RQRlCm0rp85IM+qFtiSP3Z53BEKErpHZ4i+GmkeMkmUiDFceGElv6LimvDxej4Kf9&#10;rVf/j+1xY+vVY+fPmatHmVL9z275BSJQF97il3utFYwncW08E4+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mRPFwgAAANwAAAAPAAAAAAAAAAAAAAAAAJgCAABkcnMvZG93&#10;bnJldi54bWxQSwUGAAAAAAQABAD1AAAAhwMAAAAA&#10;" fillcolor="#4ab5c4 [3208]" strokecolor="white [3201]" strokeweight="1.5pt">
                                <v:stroke joinstyle="miter"/>
                                <v:textbox>
                                  <w:txbxContent>
                                    <w:p w14:paraId="16165AF6" w14:textId="77777777" w:rsidR="004D157F" w:rsidRPr="00F262E3" w:rsidRDefault="004D157F" w:rsidP="004E3191">
                                      <w:pPr>
                                        <w:jc w:val="center"/>
                                      </w:pPr>
                                      <w:r w:rsidRPr="00F262E3">
                                        <w:t>Inicio</w:t>
                                      </w:r>
                                    </w:p>
                                  </w:txbxContent>
                                </v:textbox>
                              </v:oval>
                              <v:shape id="Conector recto de flecha 269" o:spid="_x0000_s1086" type="#_x0000_t32" style="position:absolute;left:6698;top:4965;width:0;height:35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8vv8UAAADcAAAADwAAAGRycy9kb3ducmV2LnhtbESPT4vCMBTE74LfITzBi2iqqGg1igjC&#10;7mnZrvjn9miebbV5KU3U+u03C8Ieh5n5DbNcN6YUD6pdYVnBcBCBIE6tLjhTsP/Z9WcgnEfWWFom&#10;BS9ysF61W0uMtX3yNz0Sn4kAYRejgtz7KpbSpTkZdANbEQfvYmuDPsg6k7rGZ4CbUo6iaCoNFhwW&#10;cqxom1N6S+5GwaGnJ+fmdP0cH3Y0nBwv5itho1S302wWIDw1/j/8bn9oBaPpHP7OhCM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h8vv8UAAADcAAAADwAAAAAAAAAA&#10;AAAAAAChAgAAZHJzL2Rvd25yZXYueG1sUEsFBgAAAAAEAAQA+QAAAJMDAAAAAA==&#10;" strokecolor="#4ab5c4 [3208]" strokeweight="1pt">
                                <v:stroke endarrow="block" joinstyle="miter"/>
                              </v:shape>
                            </v:group>
                            <v:shape id="Rombo 270" o:spid="_x0000_s1087" type="#_x0000_t4" style="position:absolute;left:603;top:34591;width:14923;height:5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5FbcMA&#10;AADcAAAADwAAAGRycy9kb3ducmV2LnhtbERPz2vCMBS+D/wfwhN2m+kcOKlGGULH5hho1YO3Z/Ns&#10;is1LSTLt/vvlMPD48f2eL3vbiiv50DhW8DzKQBBXTjdcK9jviqcpiBCRNbaOScEvBVguBg9zzLW7&#10;8ZauZaxFCuGQowITY5dLGSpDFsPIdcSJOztvMSboa6k93lK4beU4yybSYsOpwWBHK0PVpfyxCr43&#10;xfrQnbwJG/o8tMXxvXj5sko9Dvu3GYhIfbyL/90fWsH4Nc1PZ9IR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n5FbcMAAADcAAAADwAAAAAAAAAAAAAAAACYAgAAZHJzL2Rv&#10;d25yZXYueG1sUEsFBgAAAAAEAAQA9QAAAIgDAAAAAA==&#10;" fillcolor="#4ab5c4 [3208]" strokecolor="white [3201]" strokeweight="1.5pt">
                              <v:textbox>
                                <w:txbxContent>
                                  <w:p w14:paraId="58A3A693" w14:textId="77777777" w:rsidR="004D157F" w:rsidRDefault="004D157F" w:rsidP="004E3191">
                                    <w:pPr>
                                      <w:jc w:val="center"/>
                                    </w:pPr>
                                    <w:r>
                                      <w:t>Decisión</w:t>
                                    </w:r>
                                  </w:p>
                                </w:txbxContent>
                              </v:textbox>
                            </v:shape>
                          </v:group>
                          <v:shape id="Conector recto de flecha 271" o:spid="_x0000_s1088" type="#_x0000_t32" style="position:absolute;left:8108;top:30796;width:0;height:35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bC1ZMYAAADcAAAADwAAAGRycy9kb3ducmV2LnhtbESPQWvCQBSE74X+h+UVvJS6iagtaTYi&#10;glBP0ihpe3tkn0lq9m3IbjX+e1cQehxm5hsmXQymFSfqXWNZQTyOQBCXVjdcKdjv1i9vIJxH1tha&#10;JgUXcrDIHh9STLQ98yedcl+JAGGXoILa+y6R0pU1GXRj2xEH72B7gz7IvpK6x3OAm1ZOomguDTYc&#10;FmrsaFVTecz/jILiWc9+hu/fzbRYUzz7Ophtzkap0dOwfAfhafD/4Xv7QyuYvMZwOxOOgMy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2wtWTGAAAA3AAAAA8AAAAAAAAA&#10;AAAAAAAAoQIAAGRycy9kb3ducmV2LnhtbFBLBQYAAAAABAAEAPkAAACUAwAAAAA=&#10;" strokecolor="#4ab5c4 [3208]" strokeweight="1pt">
                            <v:stroke endarrow="block" joinstyle="miter"/>
                          </v:shape>
                        </v:group>
                        <v:shape id="Conector recto de flecha 272" o:spid="_x0000_s1089" type="#_x0000_t32" style="position:absolute;top:36694;width:6185;height:45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wjksMAAADcAAAADwAAAGRycy9kb3ducmV2LnhtbESPQWvCQBSE74X+h+UJ3ppNctCSZhWx&#10;FMWbNu35kX0modm3SXZr4r93BcHjMDPfMPl6Mq240OAaywqSKAZBXFrdcKWg+P56ewfhPLLG1jIp&#10;uJKD9er1JcdM25GPdDn5SgQIuwwV1N53mZSurMmgi2xHHLyzHQz6IIdK6gHHADetTON4IQ02HBZq&#10;7GhbU/l3+jcKxs+p7VN3SDbnn1HuiuXv1fRGqfls2nyA8DT5Z/jR3msF6TKF+5lwBOTq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38I5LDAAAA3AAAAA8AAAAAAAAAAAAA&#10;AAAAoQIAAGRycy9kb3ducmV2LnhtbFBLBQYAAAAABAAEAPkAAACRAwAAAAA=&#10;" strokecolor="#4ab5c4 [3208]" strokeweight="1pt">
                          <v:stroke endarrow="block" joinstyle="miter"/>
                        </v:shape>
                        <v:shape id="Conector recto de flecha 273" o:spid="_x0000_s1090" type="#_x0000_t32" style="position:absolute;left:21197;top:36635;width:5869;height:4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QbnsYAAADcAAAADwAAAGRycy9kb3ducmV2LnhtbESPT2sCMRTE74V+h/AK3mrWtdqyNYqU&#10;CkIR1Hrx9tg894+blzWJuu2nbwqCx2FmfsNMZp1pxIWcrywrGPQTEMS51RUXCnbfi+c3ED4ga2ws&#10;k4If8jCbPj5MMNP2yhu6bEMhIoR9hgrKENpMSp+XZND3bUscvYN1BkOUrpDa4TXCTSPTJBlLgxXH&#10;hRJb+igpP27PRsG+3tQuHZ2G9Se/rMerX/PlBqlSvadu/g4iUBfu4Vt7qRWkr0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ukG57GAAAA3AAAAA8AAAAAAAAA&#10;AAAAAAAAoQIAAGRycy9kb3ducmV2LnhtbFBLBQYAAAAABAAEAPkAAACUAwAAAAA=&#10;" strokecolor="#4ab5c4 [3208]" strokeweight="1pt">
                          <v:stroke endarrow="block" joinstyle="miter"/>
                        </v:shape>
                      </v:group>
                      <v:rect id="Rectángulo 274" o:spid="_x0000_s1091" style="position:absolute;top:35147;width:10191;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8UoPsgA&#10;AADcAAAADwAAAGRycy9kb3ducmV2LnhtbESPQWvCQBSE74X+h+UVvNWNYmsbXaVYCgpFaVpQb4/s&#10;MxvNvo3ZrYn/vlso9DjMzDfMdN7ZSlyo8aVjBYN+AoI4d7rkQsHX59v9EwgfkDVWjknBlTzMZ7c3&#10;U0y1a/mDLlkoRISwT1GBCaFOpfS5IYu+72ri6B1cYzFE2RRSN9hGuK3kMEkepcWS44LBmhaG8lP2&#10;bRU8rFu5WZyzZ3NY7l5X2/3Kvh/3SvXuupcJiEBd+A//tZdawXA8gt8z8QjI2Q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rxSg+yAAAANwAAAAPAAAAAAAAAAAAAAAAAJgCAABk&#10;cnMvZG93bnJldi54bWxQSwUGAAAAAAQABAD1AAAAjQMAAAAA&#10;" fillcolor="white [3201]" strokecolor="#4ab5c4 [3208]" strokeweight="1pt">
                        <v:textbox>
                          <w:txbxContent>
                            <w:p w14:paraId="6AC85173" w14:textId="77777777" w:rsidR="004D157F" w:rsidRDefault="004D157F" w:rsidP="004E3191">
                              <w:pPr>
                                <w:jc w:val="center"/>
                              </w:pPr>
                              <w:r>
                                <w:t>Registrase</w:t>
                              </w:r>
                            </w:p>
                          </w:txbxContent>
                        </v:textbox>
                      </v:rect>
                      <v:rect id="Rectángulo 275" o:spid="_x0000_s1092" style="position:absolute;left:38481;top:35337;width:10191;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mNpccA&#10;AADcAAAADwAAAGRycy9kb3ducmV2LnhtbESP3WrCQBSE7wXfYTmCd7pRsD/RVUQRFEqlaaH17pA9&#10;ZtNmz8bsatK37xYKvRxm5htmsepsJW7U+NKxgsk4AUGcO11yoeDtdTd6AOEDssbKMSn4Jg+rZb+3&#10;wFS7ll/oloVCRAj7FBWYEOpUSp8bsujHriaO3tk1FkOUTSF1g22E20pOk+ROWiw5LhisaWMo/8qu&#10;VsHsuZXHzSV7NOf9x/bwfjrYp8+TUsNBt56DCNSF//Bfe68VTO9n8HsmHgG5/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SJjaXHAAAA3AAAAA8AAAAAAAAAAAAAAAAAmAIAAGRy&#10;cy9kb3ducmV2LnhtbFBLBQYAAAAABAAEAPUAAACMAwAAAAA=&#10;" fillcolor="white [3201]" strokecolor="#4ab5c4 [3208]" strokeweight="1pt">
                        <v:textbox>
                          <w:txbxContent>
                            <w:p w14:paraId="17E2A686" w14:textId="77777777" w:rsidR="004D157F" w:rsidRDefault="004D157F" w:rsidP="004E3191">
                              <w:pPr>
                                <w:jc w:val="center"/>
                              </w:pPr>
                              <w:r>
                                <w:t>Iniciar sesión</w:t>
                              </w:r>
                            </w:p>
                            <w:p w14:paraId="6D1B310D" w14:textId="77777777" w:rsidR="004D157F" w:rsidRDefault="004D157F" w:rsidP="004E3191">
                              <w:pPr>
                                <w:jc w:val="center"/>
                              </w:pPr>
                            </w:p>
                          </w:txbxContent>
                        </v:textbox>
                      </v:rect>
                    </v:group>
                    <v:shape id="Conector recto de flecha 276" o:spid="_x0000_s1093" type="#_x0000_t32" style="position:absolute;left:6989;top:38989;width:0;height:34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ktEMUAAADcAAAADwAAAGRycy9kb3ducmV2LnhtbESPS4vCQBCE74L/YWjBi+hE8UV0FBGE&#10;3dOyWfFxazJtEs30hMyo8d/vLAh7LKrqK2q5bkwpHlS7wrKC4SACQZxaXXCmYP+z689BOI+ssbRM&#10;Cl7kYL1qt5YYa/vkb3okPhMBwi5GBbn3VSylS3My6Aa2Ig7exdYGfZB1JnWNzwA3pRxF0VQaLDgs&#10;5FjRNqf0ltyNgkNPT87N6fo5PuxoODlezFfCRqlup9ksQHhq/H/43f7QCkazKfydCUdAr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lktEMUAAADcAAAADwAAAAAAAAAA&#10;AAAAAAChAgAAZHJzL2Rvd25yZXYueG1sUEsFBgAAAAAEAAQA+QAAAJMDAAAAAA==&#10;" strokecolor="#4ab5c4 [3208]" strokeweight="1pt">
                      <v:stroke endarrow="block" joinstyle="miter"/>
                    </v:shape>
                    <v:shape id="Conector recto de flecha 277" o:spid="_x0000_s1094" type="#_x0000_t32" style="position:absolute;left:41680;top:38989;width:0;height:34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WIi8UAAADcAAAADwAAAGRycy9kb3ducmV2LnhtbESPT4vCMBTE78J+h/AWvIimin+WrlFE&#10;ENaTWEXd26N5tl2bl9JktX57Iwgeh5n5DTOdN6YUV6pdYVlBvxeBIE6tLjhTsN+tul8gnEfWWFom&#10;BXdyMJ99tKYYa3vjLV0Tn4kAYRejgtz7KpbSpTkZdD1bEQfvbGuDPsg6k7rGW4CbUg6iaCwNFhwW&#10;cqxomVN6Sf6NgkNHj36b0996eFhRf3Q8m03CRqn2Z7P4BuGp8e/wq/2jFQwmE3ieCUdAzh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RWIi8UAAADcAAAADwAAAAAAAAAA&#10;AAAAAAChAgAAZHJzL2Rvd25yZXYueG1sUEsFBgAAAAAEAAQA+QAAAJMDAAAAAA==&#10;" strokecolor="#4ab5c4 [3208]" strokeweight="1pt">
                      <v:stroke endarrow="block" joinstyle="miter"/>
                    </v:shape>
                  </v:group>
                  <v:shape id="Rombo 278" o:spid="_x0000_s1095" type="#_x0000_t4" style="position:absolute;left:33134;top:70479;width:14923;height:5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hJa8MA&#10;AADcAAAADwAAAGRycy9kb3ducmV2LnhtbERPz2vCMBS+D/wfwhN2m+kcOKlGGULH5hho1YO3Z/Ns&#10;is1LSTLt/vvlMPD48f2eL3vbiiv50DhW8DzKQBBXTjdcK9jviqcpiBCRNbaOScEvBVguBg9zzLW7&#10;8ZauZaxFCuGQowITY5dLGSpDFsPIdcSJOztvMSboa6k93lK4beU4yybSYsOpwWBHK0PVpfyxCr43&#10;xfrQnbwJG/o8tMXxvXj5sko9Dvu3GYhIfbyL/90fWsH4Na1NZ9IR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AhJa8MAAADcAAAADwAAAAAAAAAAAAAAAACYAgAAZHJzL2Rv&#10;d25yZXYueG1sUEsFBgAAAAAEAAQA9QAAAIgDAAAAAA==&#10;" fillcolor="#4ab5c4 [3208]" strokecolor="white [3201]" strokeweight="1.5pt">
                    <v:textbox>
                      <w:txbxContent>
                        <w:p w14:paraId="740AF91A" w14:textId="77777777" w:rsidR="004D157F" w:rsidRDefault="004D157F" w:rsidP="004E3191">
                          <w:pPr>
                            <w:jc w:val="center"/>
                          </w:pPr>
                          <w:r>
                            <w:t>Decisión</w:t>
                          </w:r>
                        </w:p>
                      </w:txbxContent>
                    </v:textbox>
                  </v:shape>
                  <v:shape id="Conector recto de flecha 279" o:spid="_x0000_s1096" type="#_x0000_t32" style="position:absolute;left:40330;top:66974;width:0;height:35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8a5YsUAAADcAAAADwAAAGRycy9kb3ducmV2LnhtbESPW2vCQBSE3wv9D8sp+FJ0o3iNriKC&#10;YJ+KUby8HbLHJG32bMiumv57Vyj4OMzMN8xs0ZhS3Kh2hWUF3U4Egji1uuBMwX63bo9BOI+ssbRM&#10;Cv7IwWL+/jbDWNs7b+mW+EwECLsYFeTeV7GULs3JoOvYijh4F1sb9EHWmdQ13gPclLIXRUNpsOCw&#10;kGNFq5zS3+RqFBw+9eDcnH6++oc1dQfHi/lO2CjV+miWUxCeGv8K/7c3WkFvNIHnmXAE5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8a5YsUAAADcAAAADwAAAAAAAAAA&#10;AAAAAAChAgAAZHJzL2Rvd25yZXYueG1sUEsFBgAAAAAEAAQA+QAAAJMDAAAAAA==&#10;" strokecolor="#4ab5c4 [3208]" strokeweight="1pt">
                    <v:stroke endarrow="block" joinstyle="miter"/>
                  </v:shape>
                </v:group>
                <v:shape id="Diagrama de flujo: proceso alternativo 280" o:spid="_x0000_s1097" type="#_x0000_t176" style="position:absolute;left:7095;top:77760;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Cg/cQA&#10;AADcAAAADwAAAGRycy9kb3ducmV2LnhtbERPy2oCMRTdC/5DuIKb4mTqotjRKFKoWlqQjrro7jK5&#10;82gnN0MSx+nfN4uCy8N5rzaDaUVPzjeWFTwmKQjiwuqGKwXn0+tsAcIHZI2tZVLwSx426/FohZm2&#10;N/6kPg+ViCHsM1RQh9BlUvqiJoM+sR1x5ErrDIYIXSW1w1sMN62cp+mTNNhwbKixo5eaip/8ahQc&#10;q6E0l6+H/SH0H296e3K75+93paaTYbsEEWgId/G/+6AVzBdxfjwTj4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jQoP3EAAAA3AAAAA8AAAAAAAAAAAAAAAAAmAIAAGRycy9k&#10;b3ducmV2LnhtbFBLBQYAAAAABAAEAPUAAACJAwAAAAA=&#10;" fillcolor="#4ab5c4 [3208]" strokecolor="white [3201]" strokeweight="1.5pt">
                  <v:textbox>
                    <w:txbxContent>
                      <w:p w14:paraId="6C2FECB6" w14:textId="77777777" w:rsidR="004D157F" w:rsidRDefault="004D157F" w:rsidP="004E3191">
                        <w:pPr>
                          <w:jc w:val="center"/>
                        </w:pPr>
                        <w:r>
                          <w:t>1</w:t>
                        </w:r>
                      </w:p>
                    </w:txbxContent>
                  </v:textbox>
                </v:shape>
                <v:shape id="Diagrama de flujo: proceso alternativo 281" o:spid="_x0000_s1098" type="#_x0000_t176" style="position:absolute;left:12216;top:77614;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wFZscA&#10;AADcAAAADwAAAGRycy9kb3ducmV2LnhtbESPT2sCMRTE7wW/Q3hCL6Vm9SC6NSsitLVUELU9eHts&#10;3v7RzcuSpOv67Ruh0OMwM79hFsveNKIj52vLCsajBARxbnXNpYKv4+vzDIQPyBoby6TgRh6W2eBh&#10;gam2V95TdwiliBD2KSqoQmhTKX1ekUE/si1x9ArrDIYoXSm1w2uEm0ZOkmQqDdYcFypsaV1Rfjn8&#10;GAW7si/M9+npfRO67YdeHd3b/Pyp1OOwX72ACNSH//Bfe6MVTGZjuJ+JR0Bm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ecBWbHAAAA3AAAAA8AAAAAAAAAAAAAAAAAmAIAAGRy&#10;cy9kb3ducmV2LnhtbFBLBQYAAAAABAAEAPUAAACMAwAAAAA=&#10;" fillcolor="#4ab5c4 [3208]" strokecolor="white [3201]" strokeweight="1.5pt">
                  <v:textbox>
                    <w:txbxContent>
                      <w:p w14:paraId="58FB011F" w14:textId="77777777" w:rsidR="004D157F" w:rsidRDefault="004D157F" w:rsidP="004E3191">
                        <w:pPr>
                          <w:jc w:val="center"/>
                        </w:pPr>
                        <w:r>
                          <w:t>2</w:t>
                        </w:r>
                      </w:p>
                    </w:txbxContent>
                  </v:textbox>
                </v:shape>
                <v:shape id="Diagrama de flujo: proceso alternativo 282" o:spid="_x0000_s1099" type="#_x0000_t176" style="position:absolute;left:17849;top:77760;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6bEcYA&#10;AADcAAAADwAAAGRycy9kb3ducmV2LnhtbESPQWvCQBSE74L/YXmFXqRumkOxqauIYKsoiNoeentk&#10;n0lq9m3YXWP6711B8DjMzDfMeNqZWrTkfGVZweswAUGcW11xoeD7sHgZgfABWWNtmRT8k4fppN8b&#10;Y6bthXfU7kMhIoR9hgrKEJpMSp+XZNAPbUMcvaN1BkOUrpDa4SXCTS3TJHmTBiuOCyU2NC8pP+3P&#10;RsG26I7m53fwtQztZqVnB/f5/rdW6vmpm32ACNSFR/jeXmoF6SiF25l4BOTk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06bEcYAAADcAAAADwAAAAAAAAAAAAAAAACYAgAAZHJz&#10;L2Rvd25yZXYueG1sUEsFBgAAAAAEAAQA9QAAAIsDAAAAAA==&#10;" fillcolor="#4ab5c4 [3208]" strokecolor="white [3201]" strokeweight="1.5pt">
                  <v:textbox>
                    <w:txbxContent>
                      <w:p w14:paraId="749548EF" w14:textId="77777777" w:rsidR="004D157F" w:rsidRDefault="004D157F" w:rsidP="004E3191">
                        <w:pPr>
                          <w:jc w:val="center"/>
                        </w:pPr>
                        <w:r>
                          <w:t>3</w:t>
                        </w:r>
                      </w:p>
                    </w:txbxContent>
                  </v:textbox>
                </v:shape>
                <v:shape id="Diagrama de flujo: proceso alternativo 283" o:spid="_x0000_s1100" type="#_x0000_t176" style="position:absolute;left:23262;top:77833;width:4502;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I+iscA&#10;AADcAAAADwAAAGRycy9kb3ducmV2LnhtbESPQWvCQBSE74L/YXmFXqRutFA0dRURrJYKxdgeentk&#10;n0k0+zbsrjH+e7dQ6HGYmW+Y2aIztWjJ+cqygtEwAUGcW11xoeDrsH6agPABWWNtmRTcyMNi3u/N&#10;MNX2yntqs1CICGGfooIyhCaV0uclGfRD2xBH72idwRClK6R2eI1wU8txkrxIgxXHhRIbWpWUn7OL&#10;UfBZdEfz/TPYbEO7e9fLg3ubnj6Uenzolq8gAnXhP/zX3moF48kz/J6JR0DO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gCPorHAAAA3AAAAA8AAAAAAAAAAAAAAAAAmAIAAGRy&#10;cy9kb3ducmV2LnhtbFBLBQYAAAAABAAEAPUAAACMAwAAAAA=&#10;" fillcolor="#4ab5c4 [3208]" strokecolor="white [3201]" strokeweight="1.5pt">
                  <v:textbox>
                    <w:txbxContent>
                      <w:p w14:paraId="3127BEFC" w14:textId="77777777" w:rsidR="004D157F" w:rsidRDefault="004D157F" w:rsidP="004E3191">
                        <w:pPr>
                          <w:jc w:val="center"/>
                        </w:pPr>
                        <w:r>
                          <w:t>4</w:t>
                        </w:r>
                      </w:p>
                    </w:txbxContent>
                  </v:textbox>
                </v:shape>
                <v:shape id="Diagrama de flujo: proceso alternativo 284" o:spid="_x0000_s1101" type="#_x0000_t176" style="position:absolute;left:28748;top:77906;width:4502;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m/scA&#10;AADcAAAADwAAAGRycy9kb3ducmV2LnhtbESPQWvCQBSE74L/YXmFXqRulFI0dRURrJYKxdgeentk&#10;n0k0+zbsrjH+e7dQ6HGYmW+Y2aIztWjJ+cqygtEwAUGcW11xoeDrsH6agPABWWNtmRTcyMNi3u/N&#10;MNX2yntqs1CICGGfooIyhCaV0uclGfRD2xBH72idwRClK6R2eI1wU8txkrxIgxXHhRIbWpWUn7OL&#10;UfBZdEfz/TPYbEO7e9fLg3ubnj6Uenzolq8gAnXhP/zX3moF48kz/J6JR0DO7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frpv7HAAAA3AAAAA8AAAAAAAAAAAAAAAAAmAIAAGRy&#10;cy9kb3ducmV2LnhtbFBLBQYAAAAABAAEAPUAAACMAwAAAAA=&#10;" fillcolor="#4ab5c4 [3208]" strokecolor="white [3201]" strokeweight="1.5pt">
                  <v:textbox>
                    <w:txbxContent>
                      <w:p w14:paraId="2FEB0E49" w14:textId="77777777" w:rsidR="004D157F" w:rsidRDefault="004D157F" w:rsidP="004E3191">
                        <w:pPr>
                          <w:jc w:val="center"/>
                        </w:pPr>
                        <w:r>
                          <w:t>5</w:t>
                        </w:r>
                      </w:p>
                    </w:txbxContent>
                  </v:textbox>
                </v:shape>
                <v:shape id="Conector recto de flecha 285" o:spid="_x0000_s1102" type="#_x0000_t32" style="position:absolute;left:9346;top:73311;width:23788;height:444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RWVsYAAADcAAAADwAAAGRycy9kb3ducmV2LnhtbESPW2sCMRSE3wv+h3CEvtWs2yqyGkWK&#10;QqEU6uXFt8PmuBc3J9sk1dVf3xQEH4eZ+YaZLTrTiDM5X1lWMBwkIIhzqysuFOx365cJCB+QNTaW&#10;ScGVPCzmvacZZtpeeEPnbShEhLDPUEEZQptJ6fOSDPqBbYmjd7TOYIjSFVI7vES4aWSaJGNpsOK4&#10;UGJL7yXlp+2vUXCoN7VLRz+v9YrfvsdfN/PphqlSz/1uOQURqAuP8L39oRWkkxH8n4lHQ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7UVlbGAAAA3AAAAA8AAAAAAAAA&#10;AAAAAAAAoQIAAGRycy9kb3ducmV2LnhtbFBLBQYAAAAABAAEAPkAAACUAwAAAAA=&#10;" strokecolor="#4ab5c4 [3208]" strokeweight="1pt">
                  <v:stroke endarrow="block" joinstyle="miter"/>
                </v:shape>
                <v:shape id="Conector recto de flecha 286" o:spid="_x0000_s1103" type="#_x0000_t32" style="position:absolute;left:14467;top:73311;width:18667;height:430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bIIcYAAADcAAAADwAAAGRycy9kb3ducmV2LnhtbESPW2sCMRSE3wv+h3CEvtWsa11kNYpI&#10;hUIpeHvx7bA57sXNyTZJddtf3xQKfRxm5htmsepNK27kfG1ZwXiUgCAurK65VHA6bp9mIHxA1tha&#10;JgVf5GG1HDwsMNf2znu6HUIpIoR9jgqqELpcSl9UZNCPbEccvYt1BkOUrpTa4T3CTSvTJMmkwZrj&#10;QoUdbSoqrodPo+Dc7BuXTj8mzQs/77L3b/PmxqlSj8N+PQcRqA//4b/2q1aQzjL4PROPgF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4GyCHGAAAA3AAAAA8AAAAAAAAA&#10;AAAAAAAAoQIAAGRycy9kb3ducmV2LnhtbFBLBQYAAAAABAAEAPkAAACUAwAAAAA=&#10;" strokecolor="#4ab5c4 [3208]" strokeweight="1pt">
                  <v:stroke endarrow="block" joinstyle="miter"/>
                </v:shape>
                <v:shape id="Conector recto de flecha 287" o:spid="_x0000_s1104" type="#_x0000_t32" style="position:absolute;left:20100;top:73311;width:13034;height:444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ptusYAAADcAAAADwAAAGRycy9kb3ducmV2LnhtbESPW2sCMRSE3wv+h3AKfatZ13phNYoU&#10;C4UieHvx7bA57qWbk22S6ra/vikIPg4z8w0zX3amERdyvrKsYNBPQBDnVldcKDge3p6nIHxA1thY&#10;JgU/5GG56D3MMdP2yju67EMhIoR9hgrKENpMSp+XZND3bUscvbN1BkOUrpDa4TXCTSPTJBlLgxXH&#10;hRJbei0p/9x/GwWnele7dPQ1rNf8sh1vfs2HG6RKPT12qxmIQF24h2/td60gnU7g/0w8AnLx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FKbbrGAAAA3AAAAA8AAAAAAAAA&#10;AAAAAAAAoQIAAGRycy9kb3ducmV2LnhtbFBLBQYAAAAABAAEAPkAAACUAwAAAAA=&#10;" strokecolor="#4ab5c4 [3208]" strokeweight="1pt">
                  <v:stroke endarrow="block" joinstyle="miter"/>
                </v:shape>
                <v:shape id="Conector recto de flecha 288" o:spid="_x0000_s1105" type="#_x0000_t32" style="position:absolute;left:25513;top:73311;width:7621;height:452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X5yMMAAADcAAAADwAAAGRycy9kb3ducmV2LnhtbERPy2oCMRTdF/oP4Rbc1YxjFRnNDKUo&#10;CKWg1o27y+Q6j05upknUab++WQhdHs57VQymE1dyvrGsYDJOQBCXVjdcKTh+bp4XIHxA1thZJgU/&#10;5KHIHx9WmGl74z1dD6ESMYR9hgrqEPpMSl/WZNCPbU8cubN1BkOErpLa4S2Gm06mSTKXBhuODTX2&#10;9FZT+XW4GAWndt+6dPY9bdf8spt//Jp3N0mVGj0Nr0sQgYbwL767t1pBuohr45l4BGT+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DV+cjDAAAA3AAAAA8AAAAAAAAAAAAA&#10;AAAAoQIAAGRycy9kb3ducmV2LnhtbFBLBQYAAAAABAAEAPkAAACRAwAAAAA=&#10;" strokecolor="#4ab5c4 [3208]" strokeweight="1pt">
                  <v:stroke endarrow="block" joinstyle="miter"/>
                </v:shape>
                <v:shape id="Conector recto de flecha 289" o:spid="_x0000_s1106" type="#_x0000_t32" style="position:absolute;left:30999;top:73311;width:2135;height:459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lcU8YAAADcAAAADwAAAGRycy9kb3ducmV2LnhtbESPW2sCMRSE3wv+h3AKfatZ1yq6GkWK&#10;hUIRvL34dtgc99LNyTZJddtf3xQEH4eZ+YaZLzvTiAs5X1lWMOgnIIhzqysuFBwPb88TED4ga2ws&#10;k4If8rBc9B7mmGl75R1d9qEQEcI+QwVlCG0mpc9LMuj7tiWO3tk6gyFKV0jt8BrhppFpkoylwYrj&#10;QoktvZaUf+6/jYJTvatdOvoa1mt+2Y43v+bDDVKlnh671QxEoC7cw7f2u1aQTqbwfyYeAbn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ZXFPGAAAA3AAAAA8AAAAAAAAA&#10;AAAAAAAAoQIAAGRycy9kb3ducmV2LnhtbFBLBQYAAAAABAAEAPkAAACUAwAAAAA=&#10;" strokecolor="#4ab5c4 [3208]" strokeweight="1pt">
                  <v:stroke endarrow="block" joinstyle="miter"/>
                </v:shape>
                <w10:anchorlock/>
              </v:group>
            </w:pict>
          </mc:Fallback>
        </mc:AlternateContent>
      </w:r>
    </w:p>
    <w:p w14:paraId="1F305C49" w14:textId="7D9976F2" w:rsidR="004E3191" w:rsidRPr="00D20F68" w:rsidRDefault="003D1EF8" w:rsidP="003D1EF8">
      <w:pPr>
        <w:pStyle w:val="Ttulo4"/>
      </w:pPr>
      <w:r>
        <w:t>Consultar paciente</w:t>
      </w:r>
    </w:p>
    <w:p w14:paraId="4F40901A" w14:textId="2143D3A9" w:rsidR="003D1EF8" w:rsidRDefault="0005280E" w:rsidP="003D1EF8">
      <w:r>
        <w:t>La interfaz de consultar paciente presenta al usuario médico la posibilidad de consultar la priorización tentativa que se le ha dado al paciente, para esto ingresa los datos de su documento y se le muestra la información asociada.</w:t>
      </w:r>
    </w:p>
    <w:p w14:paraId="7811A29B" w14:textId="3CBA6F5D" w:rsidR="0005280E" w:rsidRDefault="0005280E" w:rsidP="003D1EF8">
      <w:r>
        <w:rPr>
          <w:noProof/>
          <w:lang w:eastAsia="es-CO"/>
        </w:rPr>
        <mc:AlternateContent>
          <mc:Choice Requires="wpg">
            <w:drawing>
              <wp:anchor distT="0" distB="0" distL="114300" distR="114300" simplePos="0" relativeHeight="251658248" behindDoc="1" locked="0" layoutInCell="1" allowOverlap="1" wp14:anchorId="0F49D29E" wp14:editId="18B9557D">
                <wp:simplePos x="0" y="0"/>
                <wp:positionH relativeFrom="margin">
                  <wp:posOffset>175098</wp:posOffset>
                </wp:positionH>
                <wp:positionV relativeFrom="paragraph">
                  <wp:posOffset>197404</wp:posOffset>
                </wp:positionV>
                <wp:extent cx="836295" cy="408305"/>
                <wp:effectExtent l="0" t="0" r="40005" b="10795"/>
                <wp:wrapTight wrapText="bothSides">
                  <wp:wrapPolygon edited="0">
                    <wp:start x="0" y="0"/>
                    <wp:lineTo x="0" y="21163"/>
                    <wp:lineTo x="12301" y="21163"/>
                    <wp:lineTo x="12793" y="16124"/>
                    <wp:lineTo x="22141" y="8062"/>
                    <wp:lineTo x="22141" y="5039"/>
                    <wp:lineTo x="12301" y="0"/>
                    <wp:lineTo x="0" y="0"/>
                  </wp:wrapPolygon>
                </wp:wrapTight>
                <wp:docPr id="408" name="Grupo 408"/>
                <wp:cNvGraphicFramePr/>
                <a:graphic xmlns:a="http://schemas.openxmlformats.org/drawingml/2006/main">
                  <a:graphicData uri="http://schemas.microsoft.com/office/word/2010/wordprocessingGroup">
                    <wpg:wgp>
                      <wpg:cNvGrpSpPr/>
                      <wpg:grpSpPr>
                        <a:xfrm>
                          <a:off x="0" y="0"/>
                          <a:ext cx="836294" cy="408305"/>
                          <a:chOff x="0" y="0"/>
                          <a:chExt cx="837012" cy="408915"/>
                        </a:xfrm>
                      </wpg:grpSpPr>
                      <wps:wsp>
                        <wps:cNvPr id="409" name="Diagrama de flujo: proceso alternativo 369"/>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5FCCD047" w14:textId="15665045" w:rsidR="004D157F" w:rsidRDefault="004D157F" w:rsidP="003D1EF8">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 name="Conector recto de flecha 410"/>
                        <wps:cNvCnPr/>
                        <wps:spPr>
                          <a:xfrm>
                            <a:off x="590578" y="128877"/>
                            <a:ext cx="246434" cy="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F49D29E" id="Grupo 408" o:spid="_x0000_s1107" style="position:absolute;left:0;text-align:left;margin-left:13.8pt;margin-top:15.55pt;width:65.85pt;height:32.15pt;z-index:-251658232;mso-position-horizontal-relative:margin;mso-position-vertical-relative:text;mso-width-relative:margin;mso-height-relative:margin" coordsize="8370,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">
                <v:shape id="Diagrama de flujo: proceso alternativo 369" o:spid="_x0000_s1108"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LIwscA&#10;AADcAAAADwAAAGRycy9kb3ducmV2LnhtbESPT2vCQBTE7wW/w/KEXopulFJMdBUpaC0VxH8Hb4/s&#10;M4nNvg2725h++26h0OMwM79hZovO1KIl5yvLCkbDBARxbnXFhYLTcTWYgPABWWNtmRR8k4fFvPcw&#10;w0zbO++pPYRCRAj7DBWUITSZlD4vyaAf2oY4elfrDIYoXSG1w3uEm1qOk+RFGqw4LpTY0GtJ+efh&#10;yyjYFd3VnC9Pb5vQbt/18ujW6e1Dqcd+t5yCCNSF//Bfe6MVPCcp/J6JR0DO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JyyMLHAAAA3AAAAA8AAAAAAAAAAAAAAAAAmAIAAGRy&#10;cy9kb3ducmV2LnhtbFBLBQYAAAAABAAEAPUAAACMAwAAAAA=&#10;" fillcolor="#4ab5c4 [3208]" strokecolor="white [3201]" strokeweight="1.5pt">
                  <v:textbox>
                    <w:txbxContent>
                      <w:p w14:paraId="5FCCD047" w14:textId="15665045" w:rsidR="004D157F" w:rsidRDefault="004D157F" w:rsidP="003D1EF8">
                        <w:pPr>
                          <w:jc w:val="center"/>
                        </w:pPr>
                        <w:r>
                          <w:t>1</w:t>
                        </w:r>
                      </w:p>
                    </w:txbxContent>
                  </v:textbox>
                </v:shape>
                <v:shape id="Conector recto de flecha 410" o:spid="_x0000_s1109" type="#_x0000_t32" style="position:absolute;left:5905;top:1288;width:24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g3p8MAAADcAAAADwAAAGRycy9kb3ducmV2LnhtbERPTWvCQBC9C/0Pywi9SLNJUSlpVikF&#10;oT1J0xL1NmTHJDU7G7LbJP777kHw+Hjf2XYyrRiod41lBUkUgyAurW64UvDzvXt6AeE8ssbWMim4&#10;koPt5mGWYartyF805L4SIYRdigpq77tUSlfWZNBFtiMO3Nn2Bn2AfSV1j2MIN618juO1NNhwaKix&#10;o/eaykv+ZxQUC706Tcffz2Wxo2R1OJt9zkapx/n09grC0+Tv4pv7QytYJmF+OBOOgN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loN6fDAAAA3AAAAA8AAAAAAAAAAAAA&#10;AAAAoQIAAGRycy9kb3ducmV2LnhtbFBLBQYAAAAABAAEAPkAAACRAwAAAAA=&#10;" strokecolor="#4ab5c4 [3208]" strokeweight="1pt">
                  <v:stroke endarrow="block" joinstyle="miter"/>
                </v:shape>
                <w10:wrap type="tight" anchorx="margin"/>
              </v:group>
            </w:pict>
          </mc:Fallback>
        </mc:AlternateContent>
      </w:r>
    </w:p>
    <w:p w14:paraId="71A8739E" w14:textId="77777777" w:rsidR="0005280E" w:rsidRDefault="0005280E" w:rsidP="003D1EF8"/>
    <w:p w14:paraId="32C291E7" w14:textId="244580DD" w:rsidR="0005280E" w:rsidRDefault="0005280E" w:rsidP="003D1EF8">
      <w:r>
        <w:t xml:space="preserve">      </w:t>
      </w:r>
    </w:p>
    <w:p w14:paraId="7C1DEBD3" w14:textId="2CC0414C" w:rsidR="003D1EF8" w:rsidRPr="003D1EF8" w:rsidRDefault="003D1EF8" w:rsidP="0005280E">
      <w:pPr>
        <w:jc w:val="center"/>
      </w:pPr>
      <w:r>
        <w:rPr>
          <w:noProof/>
          <w:lang w:eastAsia="es-CO"/>
        </w:rPr>
        <w:drawing>
          <wp:inline distT="0" distB="0" distL="0" distR="0" wp14:anchorId="12272CE5" wp14:editId="0D2DBE69">
            <wp:extent cx="1720800" cy="2367076"/>
            <wp:effectExtent l="0" t="0" r="0" b="0"/>
            <wp:docPr id="411" name="Imagen 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720800" cy="2367076"/>
                    </a:xfrm>
                    <a:prstGeom prst="rect">
                      <a:avLst/>
                    </a:prstGeom>
                    <a:noFill/>
                    <a:ln>
                      <a:noFill/>
                    </a:ln>
                  </pic:spPr>
                </pic:pic>
              </a:graphicData>
            </a:graphic>
          </wp:inline>
        </w:drawing>
      </w:r>
      <w:r w:rsidR="0005280E">
        <w:rPr>
          <w:noProof/>
          <w:lang w:eastAsia="es-CO"/>
        </w:rPr>
        <w:t xml:space="preserve">  </w:t>
      </w:r>
      <w:r w:rsidR="00F0404F">
        <w:rPr>
          <w:noProof/>
          <w:lang w:eastAsia="es-CO"/>
        </w:rPr>
        <w:drawing>
          <wp:inline distT="0" distB="0" distL="0" distR="0" wp14:anchorId="498A2CCA" wp14:editId="5D445E9C">
            <wp:extent cx="1719023" cy="2350800"/>
            <wp:effectExtent l="0" t="0" r="0" b="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719023" cy="2350800"/>
                    </a:xfrm>
                    <a:prstGeom prst="rect">
                      <a:avLst/>
                    </a:prstGeom>
                    <a:noFill/>
                    <a:ln>
                      <a:noFill/>
                    </a:ln>
                  </pic:spPr>
                </pic:pic>
              </a:graphicData>
            </a:graphic>
          </wp:inline>
        </w:drawing>
      </w:r>
      <w:r w:rsidR="0005280E">
        <w:rPr>
          <w:noProof/>
          <w:lang w:eastAsia="es-CO"/>
        </w:rPr>
        <w:t xml:space="preserve"> </w:t>
      </w:r>
      <w:r w:rsidR="0005280E">
        <w:rPr>
          <w:noProof/>
          <w:lang w:eastAsia="es-CO"/>
        </w:rPr>
        <w:drawing>
          <wp:inline distT="0" distB="0" distL="0" distR="0" wp14:anchorId="1BD0059F" wp14:editId="16745279">
            <wp:extent cx="1720800" cy="237143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720800" cy="2371430"/>
                    </a:xfrm>
                    <a:prstGeom prst="rect">
                      <a:avLst/>
                    </a:prstGeom>
                    <a:noFill/>
                    <a:ln>
                      <a:noFill/>
                    </a:ln>
                  </pic:spPr>
                </pic:pic>
              </a:graphicData>
            </a:graphic>
          </wp:inline>
        </w:drawing>
      </w:r>
    </w:p>
    <w:p w14:paraId="2D98DDA2" w14:textId="3498DB2C" w:rsidR="003D1EF8" w:rsidRDefault="003D1EF8" w:rsidP="003D1EF8">
      <w:pPr>
        <w:pStyle w:val="Ttulo4"/>
      </w:pPr>
      <w:r>
        <w:t>Nuevo paciente</w:t>
      </w:r>
    </w:p>
    <w:p w14:paraId="62113B68" w14:textId="36FD34B0" w:rsidR="00F0404F" w:rsidRPr="00600A97" w:rsidRDefault="00F0404F" w:rsidP="00F0404F">
      <w:pPr>
        <w:rPr>
          <w:lang w:eastAsia="es-CO"/>
        </w:rPr>
      </w:pPr>
      <w:r>
        <w:rPr>
          <w:lang w:eastAsia="es-CO"/>
        </w:rPr>
        <w:t xml:space="preserve">La interfaz de usuario médico correspondiente a </w:t>
      </w:r>
      <w:r>
        <w:rPr>
          <w:i/>
          <w:lang w:eastAsia="es-CO"/>
        </w:rPr>
        <w:t xml:space="preserve">Nuevo paciente, </w:t>
      </w:r>
      <w:r>
        <w:rPr>
          <w:lang w:eastAsia="es-CO"/>
        </w:rPr>
        <w:t>permite al usuario agregar un nuevo paciente que no haya utilizado la aplicación antes de asistir a centro de salud; es decir que el personal de salud podrá realizar el proceso de Triage desde que el paciente ingresa al centro de salud.</w:t>
      </w:r>
    </w:p>
    <w:p w14:paraId="671D04CB" w14:textId="77777777" w:rsidR="009A0002" w:rsidRPr="009A0002" w:rsidRDefault="009A0002" w:rsidP="009A0002"/>
    <w:p w14:paraId="2A956C54" w14:textId="0E0FA5B5" w:rsidR="003D1EF8" w:rsidRDefault="00FE65E7" w:rsidP="003D1EF8">
      <w:r>
        <w:rPr>
          <w:noProof/>
          <w:lang w:eastAsia="es-CO"/>
        </w:rPr>
        <mc:AlternateContent>
          <mc:Choice Requires="wps">
            <w:drawing>
              <wp:anchor distT="0" distB="0" distL="114300" distR="114300" simplePos="0" relativeHeight="251662354" behindDoc="0" locked="0" layoutInCell="1" allowOverlap="1" wp14:anchorId="68C7A242" wp14:editId="3478F958">
                <wp:simplePos x="0" y="0"/>
                <wp:positionH relativeFrom="column">
                  <wp:posOffset>3122666</wp:posOffset>
                </wp:positionH>
                <wp:positionV relativeFrom="paragraph">
                  <wp:posOffset>275590</wp:posOffset>
                </wp:positionV>
                <wp:extent cx="315595" cy="0"/>
                <wp:effectExtent l="0" t="76200" r="27305" b="95250"/>
                <wp:wrapNone/>
                <wp:docPr id="30" name="Conector recto de flecha 30"/>
                <wp:cNvGraphicFramePr/>
                <a:graphic xmlns:a="http://schemas.openxmlformats.org/drawingml/2006/main">
                  <a:graphicData uri="http://schemas.microsoft.com/office/word/2010/wordprocessingShape">
                    <wps:wsp>
                      <wps:cNvCnPr/>
                      <wps:spPr>
                        <a:xfrm>
                          <a:off x="0" y="0"/>
                          <a:ext cx="315595" cy="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a:graphicData>
                </a:graphic>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73467945" id="Conector recto de flecha 30" o:spid="_x0000_s1026" type="#_x0000_t32" style="position:absolute;margin-left:245.9pt;margin-top:21.7pt;width:24.85pt;height:0;z-index:25166235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" strokecolor="#4ab5c4 [3208]" strokeweight="1pt">
                <v:stroke endarrow="block" joinstyle="miter"/>
              </v:shape>
            </w:pict>
          </mc:Fallback>
        </mc:AlternateContent>
      </w:r>
      <w:r>
        <w:rPr>
          <w:noProof/>
          <w:lang w:eastAsia="es-CO"/>
        </w:rPr>
        <mc:AlternateContent>
          <mc:Choice Requires="wpg">
            <w:drawing>
              <wp:anchor distT="0" distB="0" distL="114300" distR="114300" simplePos="0" relativeHeight="251658251" behindDoc="0" locked="0" layoutInCell="1" allowOverlap="1" wp14:anchorId="05E1BD03" wp14:editId="0954C043">
                <wp:simplePos x="0" y="0"/>
                <wp:positionH relativeFrom="margin">
                  <wp:posOffset>163530</wp:posOffset>
                </wp:positionH>
                <wp:positionV relativeFrom="paragraph">
                  <wp:posOffset>153035</wp:posOffset>
                </wp:positionV>
                <wp:extent cx="906145" cy="408305"/>
                <wp:effectExtent l="0" t="0" r="46355" b="10795"/>
                <wp:wrapSquare wrapText="bothSides"/>
                <wp:docPr id="385" name="Grupo 385"/>
                <wp:cNvGraphicFramePr/>
                <a:graphic xmlns:a="http://schemas.openxmlformats.org/drawingml/2006/main">
                  <a:graphicData uri="http://schemas.microsoft.com/office/word/2010/wordprocessingGroup">
                    <wpg:wgp>
                      <wpg:cNvGrpSpPr/>
                      <wpg:grpSpPr>
                        <a:xfrm>
                          <a:off x="0" y="0"/>
                          <a:ext cx="906145" cy="408305"/>
                          <a:chOff x="0" y="0"/>
                          <a:chExt cx="906721" cy="408915"/>
                        </a:xfrm>
                      </wpg:grpSpPr>
                      <wps:wsp>
                        <wps:cNvPr id="386" name="Diagrama de flujo: proceso alternativo 386"/>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013F8B56" w14:textId="5698346B" w:rsidR="004D157F" w:rsidRDefault="004D157F" w:rsidP="00D05B17">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Conector recto de flecha 387"/>
                        <wps:cNvCnPr/>
                        <wps:spPr>
                          <a:xfrm>
                            <a:off x="590579" y="128877"/>
                            <a:ext cx="316142" cy="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anchor>
            </w:drawing>
          </mc:Choice>
          <mc:Fallback>
            <w:pict>
              <v:group w14:anchorId="05E1BD03" id="Grupo 385" o:spid="_x0000_s1110" style="position:absolute;left:0;text-align:left;margin-left:12.9pt;margin-top:12.05pt;width:71.35pt;height:32.15pt;z-index:251658251;mso-position-horizontal-relative:margin;mso-position-vertical-relative:text" coordsize="9067,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">
                <v:shape id="Diagrama de flujo: proceso alternativo 386" o:spid="_x0000_s1111"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SSj8YA&#10;AADcAAAADwAAAGRycy9kb3ducmV2LnhtbESPQWsCMRSE70L/Q3gFL1KzVhC7NYoIVqWCVNtDb4/N&#10;c3fr5mVJ4rr+eyMUPA4z8w0zmbWmEg05X1pWMOgnIIgzq0vOFXwfli9jED4ga6wsk4IreZhNnzoT&#10;TLW98Bc1+5CLCGGfooIihDqV0mcFGfR9WxNH72idwRCly6V2eIlwU8nXJBlJgyXHhQJrWhSUnfZn&#10;o2CXt0fz89tbrUOz3ej5wX28/X0q1X1u5+8gArXhEf5vr7WC4XgE9zPxCMjpD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pSSj8YAAADcAAAADwAAAAAAAAAAAAAAAACYAgAAZHJz&#10;L2Rvd25yZXYueG1sUEsFBgAAAAAEAAQA9QAAAIsDAAAAAA==&#10;" fillcolor="#4ab5c4 [3208]" strokecolor="white [3201]" strokeweight="1.5pt">
                  <v:textbox>
                    <w:txbxContent>
                      <w:p w14:paraId="013F8B56" w14:textId="5698346B" w:rsidR="004D157F" w:rsidRDefault="004D157F" w:rsidP="00D05B17">
                        <w:pPr>
                          <w:jc w:val="center"/>
                        </w:pPr>
                        <w:r>
                          <w:t>2</w:t>
                        </w:r>
                      </w:p>
                    </w:txbxContent>
                  </v:textbox>
                </v:shape>
                <v:shape id="Conector recto de flecha 387" o:spid="_x0000_s1112" type="#_x0000_t32" style="position:absolute;left:5905;top:1288;width:31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H3McYAAADcAAAADwAAAGRycy9kb3ducmV2LnhtbESPT2vCQBTE70K/w/IEL1I3ttpKzCpS&#10;EOpJTEva3h7Zlz81+zZkV43f3hUKPQ4z8xsmWfemEWfqXG1ZwXQSgSDOra65VPD5sX1cgHAeWWNj&#10;mRRcycF69TBIMNb2wgc6p74UAcIuRgWV920spcsrMugmtiUOXmE7gz7IrpS6w0uAm0Y+RdGLNFhz&#10;WKiwpbeK8mN6MgqysZ7/9N+/u1m2pen8qzD7lI1So2G/WYLw1Pv/8F/7XSt4XrzC/Uw4AnJ1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4h9zHGAAAA3AAAAA8AAAAAAAAA&#10;AAAAAAAAoQIAAGRycy9kb3ducmV2LnhtbFBLBQYAAAAABAAEAPkAAACUAwAAAAA=&#10;" strokecolor="#4ab5c4 [3208]" strokeweight="1pt">
                  <v:stroke endarrow="block" joinstyle="miter"/>
                </v:shape>
                <w10:wrap type="square" anchorx="margin"/>
              </v:group>
            </w:pict>
          </mc:Fallback>
        </mc:AlternateContent>
      </w:r>
      <w:r w:rsidR="003D1EF8">
        <w:rPr>
          <w:noProof/>
          <w:lang w:eastAsia="es-CO"/>
        </w:rPr>
        <w:drawing>
          <wp:inline distT="0" distB="0" distL="0" distR="0" wp14:anchorId="572DEDA5" wp14:editId="324081FD">
            <wp:extent cx="1720800" cy="2366426"/>
            <wp:effectExtent l="0" t="0" r="0" b="0"/>
            <wp:docPr id="416" name="Imagen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720800" cy="2366426"/>
                    </a:xfrm>
                    <a:prstGeom prst="rect">
                      <a:avLst/>
                    </a:prstGeom>
                    <a:noFill/>
                    <a:ln>
                      <a:noFill/>
                    </a:ln>
                  </pic:spPr>
                </pic:pic>
              </a:graphicData>
            </a:graphic>
          </wp:inline>
        </w:drawing>
      </w:r>
      <w:r>
        <w:t xml:space="preserve"> </w:t>
      </w:r>
      <w:r>
        <w:rPr>
          <w:noProof/>
          <w:lang w:eastAsia="es-CO"/>
        </w:rPr>
        <w:t xml:space="preserve">                  </w:t>
      </w:r>
      <w:r>
        <w:rPr>
          <w:noProof/>
          <w:lang w:eastAsia="es-CO"/>
        </w:rPr>
        <w:drawing>
          <wp:inline distT="0" distB="0" distL="0" distR="0" wp14:anchorId="4090BEFA" wp14:editId="4AF6E6D6">
            <wp:extent cx="1720800" cy="237143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720800" cy="2371430"/>
                    </a:xfrm>
                    <a:prstGeom prst="rect">
                      <a:avLst/>
                    </a:prstGeom>
                    <a:noFill/>
                    <a:ln>
                      <a:noFill/>
                    </a:ln>
                  </pic:spPr>
                </pic:pic>
              </a:graphicData>
            </a:graphic>
          </wp:inline>
        </w:drawing>
      </w:r>
    </w:p>
    <w:p w14:paraId="24D0F638" w14:textId="05205E48" w:rsidR="003D1EF8" w:rsidRDefault="003D1EF8" w:rsidP="003D1EF8">
      <w:pPr>
        <w:pStyle w:val="Ttulo4"/>
      </w:pPr>
      <w:r>
        <w:t>Cuenta</w:t>
      </w:r>
    </w:p>
    <w:p w14:paraId="4F844F06" w14:textId="6FDB7AC6" w:rsidR="003D1EF8" w:rsidRDefault="00F0404F" w:rsidP="003D1EF8">
      <w:pPr>
        <w:rPr>
          <w:lang w:eastAsia="es-CO"/>
        </w:rPr>
      </w:pPr>
      <w:r>
        <w:rPr>
          <w:lang w:eastAsia="es-CO"/>
        </w:rPr>
        <w:t xml:space="preserve">La interfaz de usuario médico correspondiente a </w:t>
      </w:r>
      <w:r w:rsidRPr="00600A97">
        <w:rPr>
          <w:i/>
          <w:lang w:eastAsia="es-CO"/>
        </w:rPr>
        <w:t>Cuenta</w:t>
      </w:r>
      <w:r>
        <w:rPr>
          <w:i/>
          <w:lang w:eastAsia="es-CO"/>
        </w:rPr>
        <w:t xml:space="preserve">, </w:t>
      </w:r>
      <w:r>
        <w:rPr>
          <w:lang w:eastAsia="es-CO"/>
        </w:rPr>
        <w:t>permite al usuario editar los datos asociados a su cuenta, incluyendo su lugar de trabajo</w:t>
      </w:r>
      <w:r w:rsidR="00571110">
        <w:rPr>
          <w:lang w:eastAsia="es-CO"/>
        </w:rPr>
        <w:t>.</w:t>
      </w:r>
      <w:r>
        <w:rPr>
          <w:lang w:eastAsia="es-CO"/>
        </w:rPr>
        <w:t xml:space="preserve"> Para las opciones de cerrar sesión y eliminar cuenta, se mostrará al usuario pantallas emergentes.</w:t>
      </w:r>
    </w:p>
    <w:p w14:paraId="70A69AF6" w14:textId="3B8C0B42" w:rsidR="003D1EF8" w:rsidRDefault="00E044C3" w:rsidP="003D1EF8">
      <w:r>
        <w:rPr>
          <w:noProof/>
          <w:lang w:eastAsia="es-CO"/>
        </w:rPr>
        <mc:AlternateContent>
          <mc:Choice Requires="wpg">
            <w:drawing>
              <wp:anchor distT="0" distB="0" distL="114300" distR="114300" simplePos="0" relativeHeight="251658258" behindDoc="0" locked="0" layoutInCell="1" allowOverlap="1" wp14:anchorId="0572FA48" wp14:editId="5A5CE8B5">
                <wp:simplePos x="0" y="0"/>
                <wp:positionH relativeFrom="margin">
                  <wp:posOffset>2042627</wp:posOffset>
                </wp:positionH>
                <wp:positionV relativeFrom="paragraph">
                  <wp:posOffset>2407704</wp:posOffset>
                </wp:positionV>
                <wp:extent cx="1509395" cy="711558"/>
                <wp:effectExtent l="19050" t="19050" r="33655" b="69850"/>
                <wp:wrapNone/>
                <wp:docPr id="388" name="Grupo 388"/>
                <wp:cNvGraphicFramePr/>
                <a:graphic xmlns:a="http://schemas.openxmlformats.org/drawingml/2006/main">
                  <a:graphicData uri="http://schemas.microsoft.com/office/word/2010/wordprocessingGroup">
                    <wpg:wgp>
                      <wpg:cNvGrpSpPr/>
                      <wpg:grpSpPr>
                        <a:xfrm>
                          <a:off x="0" y="0"/>
                          <a:ext cx="1509395" cy="711558"/>
                          <a:chOff x="-144945" y="27839"/>
                          <a:chExt cx="1492250" cy="728141"/>
                        </a:xfrm>
                      </wpg:grpSpPr>
                      <wps:wsp>
                        <wps:cNvPr id="389" name="Rombo 389"/>
                        <wps:cNvSpPr/>
                        <wps:spPr>
                          <a:xfrm>
                            <a:off x="-144945" y="27839"/>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39B69077" w14:textId="77777777" w:rsidR="004D157F" w:rsidRDefault="004D157F" w:rsidP="00155E63">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Conector recto de flecha 390"/>
                        <wps:cNvCnPr/>
                        <wps:spPr>
                          <a:xfrm flipH="1">
                            <a:off x="53624" y="338005"/>
                            <a:ext cx="5603" cy="390942"/>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07" name="Conector recto de flecha 407"/>
                        <wps:cNvCnPr/>
                        <wps:spPr>
                          <a:xfrm>
                            <a:off x="1097091" y="390416"/>
                            <a:ext cx="0" cy="365564"/>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572FA48" id="Grupo 388" o:spid="_x0000_s1113" style="position:absolute;left:0;text-align:left;margin-left:160.85pt;margin-top:189.6pt;width:118.85pt;height:56.05pt;z-index:251658258;mso-position-horizontal-relative:margin;mso-position-vertical-relative:text;mso-width-relative:margin;mso-height-relative:margin" coordorigin="-1449,278" coordsize="14922,7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">
                <v:shape id="Rombo 389" o:spid="_x0000_s1114" type="#_x0000_t4" style="position:absolute;left:-1449;top:278;width:14922;height:5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CTSsYA&#10;AADcAAAADwAAAGRycy9kb3ducmV2LnhtbESPT2sCMRTE74V+h/AK3mrWCsWuRhFhi20pWP8cvD03&#10;z83i5mVJUt1+eyMIPQ4z8xtmMutsI87kQ+1YwaCfgSAuna65UrDdFM8jECEia2wck4I/CjCbPj5M&#10;MNfuwj90XsdKJAiHHBWYGNtcylAashj6riVO3tF5izFJX0nt8ZLgtpEvWfYqLdacFgy2tDBUnta/&#10;VsH3qvjctQdvwoo+dk2xfy+GX1ap3lM3H4OI1MX/8L291AqGoze4nUlHQE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HCTSsYAAADcAAAADwAAAAAAAAAAAAAAAACYAgAAZHJz&#10;L2Rvd25yZXYueG1sUEsFBgAAAAAEAAQA9QAAAIsDAAAAAA==&#10;" fillcolor="#4ab5c4 [3208]" strokecolor="white [3201]" strokeweight="1.5pt">
                  <v:textbox>
                    <w:txbxContent>
                      <w:p w14:paraId="39B69077" w14:textId="77777777" w:rsidR="004D157F" w:rsidRDefault="004D157F" w:rsidP="00155E63">
                        <w:pPr>
                          <w:jc w:val="center"/>
                        </w:pPr>
                        <w:r>
                          <w:t>Decisión</w:t>
                        </w:r>
                      </w:p>
                    </w:txbxContent>
                  </v:textbox>
                </v:shape>
                <v:shape id="Conector recto de flecha 390" o:spid="_x0000_s1115" type="#_x0000_t32" style="position:absolute;left:536;top:3380;width:56;height:390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ZtsjsQAAADcAAAADwAAAGRycy9kb3ducmV2LnhtbERPy2oCMRTdF/yHcIXuasaxDnZqlFJa&#10;KIjgo5vuLpPrPJzcTJNUp369WQguD+c9X/amFSdyvrasYDxKQBAXVtdcKvjefz7NQPiArLG1TAr+&#10;ycNyMXiYY67tmbd02oVSxBD2OSqoQuhyKX1RkUE/sh1x5A7WGQwRulJqh+cYblqZJkkmDdYcGyrs&#10;6L2i4rj7Mwp+mm3j0unvpPng5022vpiVG6dKPQ77t1cQgfpwF9/cX1rB5CXOj2fiEZC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m2yOxAAAANwAAAAPAAAAAAAAAAAA&#10;AAAAAKECAABkcnMvZG93bnJldi54bWxQSwUGAAAAAAQABAD5AAAAkgMAAAAA&#10;" strokecolor="#4ab5c4 [3208]" strokeweight="1pt">
                  <v:stroke endarrow="block" joinstyle="miter"/>
                </v:shape>
                <v:shape id="Conector recto de flecha 407" o:spid="_x0000_s1116" type="#_x0000_t32" style="position:absolute;left:10970;top:3904;width:0;height:36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1g5DsUAAADcAAAADwAAAGRycy9kb3ducmV2LnhtbESPS4vCQBCE7wv+h6EFL4tOXHwRHUUW&#10;hN2TbBQftybTJtFMT8iMGv+9Iwh7LKrqK2q2aEwpblS7wrKCfi8CQZxaXXCmYLtZdScgnEfWWFom&#10;BQ9ysJi3PmYYa3vnP7olPhMBwi5GBbn3VSylS3My6Hq2Ig7eydYGfZB1JnWN9wA3pfyKopE0WHBY&#10;yLGi75zSS3I1CnafenhsDuffwW5F/eH+ZNYJG6U67WY5BeGp8f/hd/tHKxhEY3idCUdAz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1g5DsUAAADcAAAADwAAAAAAAAAA&#10;AAAAAAChAgAAZHJzL2Rvd25yZXYueG1sUEsFBgAAAAAEAAQA+QAAAJMDAAAAAA==&#10;" strokecolor="#4ab5c4 [3208]" strokeweight="1pt">
                  <v:stroke endarrow="block" joinstyle="miter"/>
                </v:shape>
                <w10:wrap anchorx="margin"/>
              </v:group>
            </w:pict>
          </mc:Fallback>
        </mc:AlternateContent>
      </w:r>
      <w:r w:rsidR="00F0404F">
        <w:rPr>
          <w:noProof/>
          <w:lang w:eastAsia="es-CO"/>
        </w:rPr>
        <mc:AlternateContent>
          <mc:Choice Requires="wpg">
            <w:drawing>
              <wp:anchor distT="0" distB="0" distL="114300" distR="114300" simplePos="0" relativeHeight="251658249" behindDoc="1" locked="0" layoutInCell="1" allowOverlap="1" wp14:anchorId="46293544" wp14:editId="58C7D369">
                <wp:simplePos x="0" y="0"/>
                <wp:positionH relativeFrom="column">
                  <wp:posOffset>652475</wp:posOffset>
                </wp:positionH>
                <wp:positionV relativeFrom="paragraph">
                  <wp:posOffset>83236</wp:posOffset>
                </wp:positionV>
                <wp:extent cx="1104265" cy="408305"/>
                <wp:effectExtent l="0" t="0" r="38735" b="10795"/>
                <wp:wrapTight wrapText="bothSides">
                  <wp:wrapPolygon edited="0">
                    <wp:start x="0" y="0"/>
                    <wp:lineTo x="0" y="21163"/>
                    <wp:lineTo x="9316" y="21163"/>
                    <wp:lineTo x="9688" y="16124"/>
                    <wp:lineTo x="21985" y="9070"/>
                    <wp:lineTo x="21985" y="5039"/>
                    <wp:lineTo x="9316" y="0"/>
                    <wp:lineTo x="0" y="0"/>
                  </wp:wrapPolygon>
                </wp:wrapTight>
                <wp:docPr id="374" name="Grupo 374"/>
                <wp:cNvGraphicFramePr/>
                <a:graphic xmlns:a="http://schemas.openxmlformats.org/drawingml/2006/main">
                  <a:graphicData uri="http://schemas.microsoft.com/office/word/2010/wordprocessingGroup">
                    <wpg:wgp>
                      <wpg:cNvGrpSpPr/>
                      <wpg:grpSpPr>
                        <a:xfrm>
                          <a:off x="0" y="0"/>
                          <a:ext cx="1104265" cy="408305"/>
                          <a:chOff x="0" y="0"/>
                          <a:chExt cx="1104926" cy="408915"/>
                        </a:xfrm>
                      </wpg:grpSpPr>
                      <wps:wsp>
                        <wps:cNvPr id="375" name="Diagrama de flujo: proceso alternativo 375"/>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6911B6E1" w14:textId="17566510" w:rsidR="004D157F" w:rsidRDefault="004D157F" w:rsidP="003D1EF8">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6" name="Conector recto de flecha 376"/>
                        <wps:cNvCnPr/>
                        <wps:spPr>
                          <a:xfrm flipV="1">
                            <a:off x="590579" y="128876"/>
                            <a:ext cx="514347" cy="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anchor>
            </w:drawing>
          </mc:Choice>
          <mc:Fallback>
            <w:pict>
              <v:group w14:anchorId="46293544" id="Grupo 374" o:spid="_x0000_s1117" style="position:absolute;left:0;text-align:left;margin-left:51.4pt;margin-top:6.55pt;width:86.95pt;height:32.15pt;z-index:-251658231;mso-position-horizontal-relative:text;mso-position-vertical-relative:text;mso-width-relative:margin" coordsize="11049,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">
                <v:shape id="Diagrama de flujo: proceso alternativo 375" o:spid="_x0000_s1118"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N838gA&#10;AADcAAAADwAAAGRycy9kb3ducmV2LnhtbESPQUvDQBSE74L/YXmCF2k3KrU2dhOCYG1RENt68PbI&#10;vibR7Nuwuybpv3cLgsdhZr5hlvloWtGT841lBdfTBARxaXXDlYL97mlyD8IHZI2tZVJwJA95dn62&#10;xFTbgd+p34ZKRAj7FBXUIXSplL6syaCf2o44egfrDIYoXSW1wyHCTStvkuROGmw4LtTY0WNN5ff2&#10;xyh4q8aD+fi8el6H/nWji51bLb5elLq8GIsHEIHG8B/+a6+1gtv5DE5n4hGQ2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Lk3zfyAAAANwAAAAPAAAAAAAAAAAAAAAAAJgCAABk&#10;cnMvZG93bnJldi54bWxQSwUGAAAAAAQABAD1AAAAjQMAAAAA&#10;" fillcolor="#4ab5c4 [3208]" strokecolor="white [3201]" strokeweight="1.5pt">
                  <v:textbox>
                    <w:txbxContent>
                      <w:p w14:paraId="6911B6E1" w14:textId="17566510" w:rsidR="004D157F" w:rsidRDefault="004D157F" w:rsidP="003D1EF8">
                        <w:pPr>
                          <w:jc w:val="center"/>
                        </w:pPr>
                        <w:r>
                          <w:t>3</w:t>
                        </w:r>
                      </w:p>
                    </w:txbxContent>
                  </v:textbox>
                </v:shape>
                <v:shape id="Conector recto de flecha 376" o:spid="_x0000_s1119" type="#_x0000_t32" style="position:absolute;left:5905;top:1288;width:5144;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K3m8cAAADcAAAADwAAAGRycy9kb3ducmV2LnhtbESPT0sDMRTE74V+h/AK3tpst3aVtWkp&#10;oiBIoV29eHtsnvvHzcs2ie3qp28KgsdhZn7DrDaD6cSJnG8sK5jPEhDEpdUNVwre356n9yB8QNbY&#10;WSYFP+Rhsx6PVphre+YDnYpQiQhhn6OCOoQ+l9KXNRn0M9sTR+/TOoMhSldJ7fAc4aaTaZJk0mDD&#10;caHGnh5rKr+Kb6Pgoz20Ll0eF+0T3+6z3a95dfNUqZvJsH0AEWgI/+G/9otWsLjL4HomHgG5v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9MrebxwAAANwAAAAPAAAAAAAA&#10;AAAAAAAAAKECAABkcnMvZG93bnJldi54bWxQSwUGAAAAAAQABAD5AAAAlQMAAAAA&#10;" strokecolor="#4ab5c4 [3208]" strokeweight="1pt">
                  <v:stroke endarrow="block" joinstyle="miter"/>
                </v:shape>
                <w10:wrap type="tight"/>
              </v:group>
            </w:pict>
          </mc:Fallback>
        </mc:AlternateContent>
      </w:r>
      <w:r w:rsidR="00F0404F">
        <w:rPr>
          <w:noProof/>
          <w:lang w:eastAsia="es-CO"/>
        </w:rPr>
        <w:drawing>
          <wp:inline distT="0" distB="0" distL="0" distR="0" wp14:anchorId="4E146165" wp14:editId="05065650">
            <wp:extent cx="1720800" cy="2383300"/>
            <wp:effectExtent l="0" t="0" r="0" b="0"/>
            <wp:docPr id="456" name="Imagen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720800" cy="2383300"/>
                    </a:xfrm>
                    <a:prstGeom prst="rect">
                      <a:avLst/>
                    </a:prstGeom>
                    <a:noFill/>
                    <a:ln>
                      <a:noFill/>
                    </a:ln>
                  </pic:spPr>
                </pic:pic>
              </a:graphicData>
            </a:graphic>
          </wp:inline>
        </w:drawing>
      </w:r>
    </w:p>
    <w:p w14:paraId="1E2AB0F6" w14:textId="1E1F8DB5" w:rsidR="003D1EF8" w:rsidRPr="003D1EF8" w:rsidRDefault="003D1EF8" w:rsidP="003D1EF8"/>
    <w:p w14:paraId="6BD12BD2" w14:textId="18B7C526" w:rsidR="00155E63" w:rsidRDefault="00155E63" w:rsidP="003D1EF8">
      <w:bookmarkStart w:id="132" w:name="_Toc457139236"/>
    </w:p>
    <w:p w14:paraId="27470214" w14:textId="75731498" w:rsidR="00155E63" w:rsidRPr="003D1EF8" w:rsidRDefault="00155E63" w:rsidP="003D1EF8">
      <w:r>
        <w:rPr>
          <w:noProof/>
          <w:lang w:eastAsia="es-CO"/>
        </w:rPr>
        <w:t xml:space="preserve">                      </w:t>
      </w:r>
      <w:r>
        <w:rPr>
          <w:noProof/>
          <w:lang w:eastAsia="es-CO"/>
        </w:rPr>
        <w:drawing>
          <wp:inline distT="0" distB="0" distL="0" distR="0" wp14:anchorId="330E4C0A" wp14:editId="5F29F581">
            <wp:extent cx="1720800" cy="2373326"/>
            <wp:effectExtent l="0" t="0" r="0" b="8255"/>
            <wp:docPr id="457" name="Imagen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20800" cy="2373326"/>
                    </a:xfrm>
                    <a:prstGeom prst="rect">
                      <a:avLst/>
                    </a:prstGeom>
                    <a:noFill/>
                    <a:ln>
                      <a:noFill/>
                    </a:ln>
                  </pic:spPr>
                </pic:pic>
              </a:graphicData>
            </a:graphic>
          </wp:inline>
        </w:drawing>
      </w:r>
      <w:r>
        <w:t xml:space="preserve"> </w:t>
      </w:r>
      <w:r>
        <w:rPr>
          <w:noProof/>
          <w:lang w:eastAsia="es-CO"/>
        </w:rPr>
        <w:t xml:space="preserve">                </w:t>
      </w:r>
      <w:r>
        <w:rPr>
          <w:noProof/>
          <w:lang w:eastAsia="es-CO"/>
        </w:rPr>
        <w:drawing>
          <wp:inline distT="0" distB="0" distL="0" distR="0" wp14:anchorId="6EA36169" wp14:editId="67BC49C6">
            <wp:extent cx="1720800" cy="2375782"/>
            <wp:effectExtent l="0" t="0" r="0" b="5715"/>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720800" cy="2375782"/>
                    </a:xfrm>
                    <a:prstGeom prst="rect">
                      <a:avLst/>
                    </a:prstGeom>
                    <a:noFill/>
                    <a:ln>
                      <a:noFill/>
                    </a:ln>
                  </pic:spPr>
                </pic:pic>
              </a:graphicData>
            </a:graphic>
          </wp:inline>
        </w:drawing>
      </w:r>
    </w:p>
    <w:p w14:paraId="7A71221B" w14:textId="7C1E94C9" w:rsidR="00784E99" w:rsidRDefault="006C5172" w:rsidP="006C5172">
      <w:pPr>
        <w:pStyle w:val="Ttulo3"/>
        <w:rPr>
          <w:lang w:eastAsia="es-CO"/>
        </w:rPr>
      </w:pPr>
      <w:bookmarkStart w:id="133" w:name="_Toc457367058"/>
      <w:bookmarkEnd w:id="132"/>
      <w:r>
        <w:rPr>
          <w:lang w:eastAsia="es-CO"/>
        </w:rPr>
        <w:t>Interfaz de usuario administrador</w:t>
      </w:r>
      <w:bookmarkEnd w:id="133"/>
    </w:p>
    <w:p w14:paraId="3C3ED210" w14:textId="2DDC9137" w:rsidR="002E112C" w:rsidRPr="002E112C" w:rsidRDefault="002E112C" w:rsidP="002E112C">
      <w:pPr>
        <w:rPr>
          <w:lang w:eastAsia="es-CO"/>
        </w:rPr>
      </w:pPr>
      <w:r>
        <w:rPr>
          <w:lang w:eastAsia="es-CO"/>
        </w:rPr>
        <w:t>La interfaz de usuario administrador presenta la pantalla inicial de igual manera que a los usuarios pacientes y médicos. Debido a que no es posible que se registren nuevos usuarios administradores, este tipo de usuarios tiene cuentas registradas previamente en la base de datos.</w:t>
      </w:r>
    </w:p>
    <w:p w14:paraId="5BF971E8" w14:textId="7CF8DD7C" w:rsidR="006C5172" w:rsidRDefault="008B140F" w:rsidP="006C5172">
      <w:r>
        <w:rPr>
          <w:noProof/>
          <w:lang w:eastAsia="es-CO"/>
        </w:rPr>
        <w:drawing>
          <wp:anchor distT="0" distB="0" distL="114300" distR="114300" simplePos="0" relativeHeight="251677714" behindDoc="0" locked="0" layoutInCell="1" allowOverlap="1" wp14:anchorId="128D5884" wp14:editId="1874D6EF">
            <wp:simplePos x="0" y="0"/>
            <wp:positionH relativeFrom="margin">
              <wp:align>center</wp:align>
            </wp:positionH>
            <wp:positionV relativeFrom="paragraph">
              <wp:posOffset>4180480</wp:posOffset>
            </wp:positionV>
            <wp:extent cx="1690367" cy="2354999"/>
            <wp:effectExtent l="0" t="0" r="5715" b="7620"/>
            <wp:wrapNone/>
            <wp:docPr id="299" name="Imagen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690367" cy="235499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E112C">
        <w:rPr>
          <w:noProof/>
          <w:lang w:eastAsia="es-CO"/>
        </w:rPr>
        <w:drawing>
          <wp:anchor distT="0" distB="0" distL="114300" distR="114300" simplePos="0" relativeHeight="251666450" behindDoc="0" locked="0" layoutInCell="1" allowOverlap="1" wp14:anchorId="3728D4C9" wp14:editId="533D4293">
            <wp:simplePos x="0" y="0"/>
            <wp:positionH relativeFrom="margin">
              <wp:align>center</wp:align>
            </wp:positionH>
            <wp:positionV relativeFrom="paragraph">
              <wp:posOffset>772875</wp:posOffset>
            </wp:positionV>
            <wp:extent cx="1720215" cy="2372995"/>
            <wp:effectExtent l="0" t="0" r="0" b="8255"/>
            <wp:wrapNone/>
            <wp:docPr id="479" name="Imagen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20215" cy="2372995"/>
                    </a:xfrm>
                    <a:prstGeom prst="rect">
                      <a:avLst/>
                    </a:prstGeom>
                    <a:noFill/>
                    <a:ln>
                      <a:noFill/>
                    </a:ln>
                  </pic:spPr>
                </pic:pic>
              </a:graphicData>
            </a:graphic>
          </wp:anchor>
        </w:drawing>
      </w:r>
      <w:r w:rsidR="001C5D26">
        <w:rPr>
          <w:noProof/>
          <w:lang w:eastAsia="es-CO"/>
        </w:rPr>
        <w:t xml:space="preserve">   </w:t>
      </w:r>
      <w:r w:rsidR="001C5D26">
        <w:t xml:space="preserve">                                 </w:t>
      </w:r>
      <w:r w:rsidR="006C5172">
        <w:rPr>
          <w:noProof/>
          <w:lang w:eastAsia="es-CO"/>
        </w:rPr>
        <mc:AlternateContent>
          <mc:Choice Requires="wpg">
            <w:drawing>
              <wp:inline distT="0" distB="0" distL="0" distR="0" wp14:anchorId="7C1D70A7" wp14:editId="04C874E8">
                <wp:extent cx="3261303" cy="8208703"/>
                <wp:effectExtent l="0" t="0" r="15875" b="20955"/>
                <wp:docPr id="240" name="Grupo 240"/>
                <wp:cNvGraphicFramePr/>
                <a:graphic xmlns:a="http://schemas.openxmlformats.org/drawingml/2006/main">
                  <a:graphicData uri="http://schemas.microsoft.com/office/word/2010/wordprocessingGroup">
                    <wpg:wgp>
                      <wpg:cNvGrpSpPr/>
                      <wpg:grpSpPr>
                        <a:xfrm>
                          <a:off x="0" y="0"/>
                          <a:ext cx="3261303" cy="8208703"/>
                          <a:chOff x="1271597" y="0"/>
                          <a:chExt cx="2433220" cy="8208703"/>
                        </a:xfrm>
                      </wpg:grpSpPr>
                      <wpg:grpSp>
                        <wpg:cNvPr id="241" name="Grupo 241"/>
                        <wpg:cNvGrpSpPr/>
                        <wpg:grpSpPr>
                          <a:xfrm>
                            <a:off x="1624941" y="0"/>
                            <a:ext cx="1589121" cy="7432257"/>
                            <a:chOff x="1624941" y="0"/>
                            <a:chExt cx="1589121" cy="7432257"/>
                          </a:xfrm>
                        </wpg:grpSpPr>
                        <wpg:grpSp>
                          <wpg:cNvPr id="242" name="Grupo 242"/>
                          <wpg:cNvGrpSpPr/>
                          <wpg:grpSpPr>
                            <a:xfrm>
                              <a:off x="1624941" y="0"/>
                              <a:ext cx="1541721" cy="4128973"/>
                              <a:chOff x="1624941" y="0"/>
                              <a:chExt cx="1541721" cy="4128973"/>
                            </a:xfrm>
                          </wpg:grpSpPr>
                          <wpg:grpSp>
                            <wpg:cNvPr id="243" name="Grupo 243"/>
                            <wpg:cNvGrpSpPr/>
                            <wpg:grpSpPr>
                              <a:xfrm>
                                <a:off x="1624941" y="0"/>
                                <a:ext cx="1541721" cy="3761836"/>
                                <a:chOff x="1624941" y="0"/>
                                <a:chExt cx="1541721" cy="3761836"/>
                              </a:xfrm>
                            </wpg:grpSpPr>
                            <wpg:grpSp>
                              <wpg:cNvPr id="249" name="Grupo 249"/>
                              <wpg:cNvGrpSpPr/>
                              <wpg:grpSpPr>
                                <a:xfrm>
                                  <a:off x="1624941" y="0"/>
                                  <a:ext cx="1541721" cy="3430150"/>
                                  <a:chOff x="0" y="0"/>
                                  <a:chExt cx="1541721" cy="3430150"/>
                                </a:xfrm>
                              </wpg:grpSpPr>
                              <wpg:grpSp>
                                <wpg:cNvPr id="253" name="Grupo 253"/>
                                <wpg:cNvGrpSpPr/>
                                <wpg:grpSpPr>
                                  <a:xfrm>
                                    <a:off x="0" y="0"/>
                                    <a:ext cx="1541721" cy="783675"/>
                                    <a:chOff x="-116959" y="63758"/>
                                    <a:chExt cx="1541721" cy="783675"/>
                                  </a:xfrm>
                                </wpg:grpSpPr>
                                <wps:wsp>
                                  <wps:cNvPr id="254" name="Elipse 254"/>
                                  <wps:cNvSpPr/>
                                  <wps:spPr>
                                    <a:xfrm>
                                      <a:off x="-116959" y="63758"/>
                                      <a:ext cx="1541721" cy="450376"/>
                                    </a:xfrm>
                                    <a:prstGeom prst="ellipse">
                                      <a:avLst/>
                                    </a:prstGeom>
                                  </wps:spPr>
                                  <wps:style>
                                    <a:lnRef idx="3">
                                      <a:schemeClr val="lt1"/>
                                    </a:lnRef>
                                    <a:fillRef idx="1">
                                      <a:schemeClr val="accent5"/>
                                    </a:fillRef>
                                    <a:effectRef idx="1">
                                      <a:schemeClr val="accent5"/>
                                    </a:effectRef>
                                    <a:fontRef idx="minor">
                                      <a:schemeClr val="lt1"/>
                                    </a:fontRef>
                                  </wps:style>
                                  <wps:txbx>
                                    <w:txbxContent>
                                      <w:p w14:paraId="79AA805F" w14:textId="77777777" w:rsidR="004D157F" w:rsidRPr="00F262E3" w:rsidRDefault="004D157F" w:rsidP="006C5172">
                                        <w:pPr>
                                          <w:jc w:val="center"/>
                                        </w:pPr>
                                        <w:r w:rsidRPr="00F262E3">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 name="Conector recto de flecha 255"/>
                                  <wps:cNvCnPr/>
                                  <wps:spPr>
                                    <a:xfrm>
                                      <a:off x="669852" y="496558"/>
                                      <a:ext cx="0" cy="35087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60" name="Conector recto de flecha 460"/>
                                <wps:cNvCnPr/>
                                <wps:spPr>
                                  <a:xfrm>
                                    <a:off x="810883" y="3079630"/>
                                    <a:ext cx="0" cy="35052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64" name="Rectángulo 464"/>
                              <wps:cNvSpPr/>
                              <wps:spPr>
                                <a:xfrm>
                                  <a:off x="1962332" y="3447511"/>
                                  <a:ext cx="1019175" cy="314325"/>
                                </a:xfrm>
                                <a:prstGeom prst="rect">
                                  <a:avLst/>
                                </a:prstGeom>
                              </wps:spPr>
                              <wps:style>
                                <a:lnRef idx="2">
                                  <a:schemeClr val="accent5"/>
                                </a:lnRef>
                                <a:fillRef idx="1">
                                  <a:schemeClr val="lt1"/>
                                </a:fillRef>
                                <a:effectRef idx="0">
                                  <a:schemeClr val="accent5"/>
                                </a:effectRef>
                                <a:fontRef idx="minor">
                                  <a:schemeClr val="dk1"/>
                                </a:fontRef>
                              </wps:style>
                              <wps:txbx>
                                <w:txbxContent>
                                  <w:p w14:paraId="34C7F9E8" w14:textId="77777777" w:rsidR="004D157F" w:rsidRDefault="004D157F" w:rsidP="006C5172">
                                    <w:pPr>
                                      <w:jc w:val="center"/>
                                    </w:pPr>
                                    <w:r>
                                      <w:t>Iniciar sesión</w:t>
                                    </w:r>
                                  </w:p>
                                  <w:p w14:paraId="76CB0029" w14:textId="77777777" w:rsidR="004D157F" w:rsidRDefault="004D157F" w:rsidP="006C517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66" name="Conector recto de flecha 466"/>
                            <wps:cNvCnPr/>
                            <wps:spPr>
                              <a:xfrm>
                                <a:off x="2450421" y="3779088"/>
                                <a:ext cx="0" cy="349885"/>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67" name="Rombo 467"/>
                          <wps:cNvSpPr/>
                          <wps:spPr>
                            <a:xfrm>
                              <a:off x="1721812" y="6865837"/>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6BEECCF3" w14:textId="77777777" w:rsidR="004D157F" w:rsidRDefault="004D157F" w:rsidP="006C5172">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8" name="Conector recto de flecha 468"/>
                          <wps:cNvCnPr/>
                          <wps:spPr>
                            <a:xfrm>
                              <a:off x="2450216" y="6483193"/>
                              <a:ext cx="8165" cy="322420"/>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grpSp>
                      <wps:wsp>
                        <wps:cNvPr id="469" name="Diagrama de flujo: proceso alternativo 469"/>
                        <wps:cNvSpPr/>
                        <wps:spPr>
                          <a:xfrm>
                            <a:off x="1271597" y="7799763"/>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0D81F58B" w14:textId="77777777" w:rsidR="004D157F" w:rsidRDefault="004D157F" w:rsidP="006C5172">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0" name="Diagrama de flujo: proceso alternativo 470"/>
                        <wps:cNvSpPr/>
                        <wps:spPr>
                          <a:xfrm>
                            <a:off x="1762268" y="7799760"/>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4B6B0690" w14:textId="77777777" w:rsidR="004D157F" w:rsidRDefault="004D157F" w:rsidP="006C5172">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1" name="Diagrama de flujo: proceso alternativo 471"/>
                        <wps:cNvSpPr/>
                        <wps:spPr>
                          <a:xfrm>
                            <a:off x="2261179" y="7799763"/>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49F09839" w14:textId="77777777" w:rsidR="004D157F" w:rsidRDefault="004D157F" w:rsidP="006C5172">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2" name="Diagrama de flujo: proceso alternativo 472"/>
                        <wps:cNvSpPr/>
                        <wps:spPr>
                          <a:xfrm>
                            <a:off x="2744579" y="7799760"/>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371A7ECC" w14:textId="77777777" w:rsidR="004D157F" w:rsidRDefault="004D157F" w:rsidP="006C5172">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3" name="Diagrama de flujo: proceso alternativo 473"/>
                        <wps:cNvSpPr/>
                        <wps:spPr>
                          <a:xfrm>
                            <a:off x="3254602" y="7799760"/>
                            <a:ext cx="450215" cy="408940"/>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3E7002AF" w14:textId="77777777" w:rsidR="004D157F" w:rsidRDefault="004D157F" w:rsidP="006C5172">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4" name="Conector recto de flecha 474"/>
                        <wps:cNvCnPr>
                          <a:stCxn id="467" idx="2"/>
                          <a:endCxn id="469" idx="0"/>
                        </wps:cNvCnPr>
                        <wps:spPr>
                          <a:xfrm flipH="1">
                            <a:off x="1496679" y="7432204"/>
                            <a:ext cx="971120" cy="367504"/>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75" name="Conector recto de flecha 475"/>
                        <wps:cNvCnPr>
                          <a:stCxn id="467" idx="2"/>
                          <a:endCxn id="470" idx="0"/>
                        </wps:cNvCnPr>
                        <wps:spPr>
                          <a:xfrm flipH="1">
                            <a:off x="1987293" y="7432204"/>
                            <a:ext cx="480506" cy="36750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76" name="Conector recto de flecha 476"/>
                        <wps:cNvCnPr>
                          <a:stCxn id="467" idx="2"/>
                          <a:endCxn id="471" idx="0"/>
                        </wps:cNvCnPr>
                        <wps:spPr>
                          <a:xfrm>
                            <a:off x="2467725" y="7432204"/>
                            <a:ext cx="18346" cy="367504"/>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77" name="Conector recto de flecha 477"/>
                        <wps:cNvCnPr>
                          <a:stCxn id="467" idx="2"/>
                          <a:endCxn id="472" idx="0"/>
                        </wps:cNvCnPr>
                        <wps:spPr>
                          <a:xfrm>
                            <a:off x="2467800" y="7432204"/>
                            <a:ext cx="501692" cy="36750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478" name="Conector recto de flecha 478"/>
                        <wps:cNvCnPr>
                          <a:stCxn id="467" idx="2"/>
                          <a:endCxn id="473" idx="0"/>
                        </wps:cNvCnPr>
                        <wps:spPr>
                          <a:xfrm>
                            <a:off x="2467725" y="7432204"/>
                            <a:ext cx="1011594" cy="36750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inline>
            </w:drawing>
          </mc:Choice>
          <mc:Fallback>
            <w:pict>
              <v:group w14:anchorId="7C1D70A7" id="Grupo 240" o:spid="_x0000_s1120" style="width:256.8pt;height:646.35pt;mso-position-horizontal-relative:char;mso-position-vertical-relative:line" coordorigin="12715" coordsize="24332,82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">
                <v:group id="Grupo 241" o:spid="_x0000_s1121" style="position:absolute;left:16249;width:15891;height:74322" coordorigin="16249" coordsize="15891,743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group id="Grupo 242" o:spid="_x0000_s1122" style="position:absolute;left:16249;width:15417;height:41289" coordorigin="16249" coordsize="15417,412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RV5DMUAAADcAAAADwAAAGRycy9kb3ducmV2LnhtbESPT2vCQBTE7wW/w/IE&#10;b3WT2IpEVxFR6UEK/gHx9sg+k2D2bciuSfz23UKhx2FmfsMsVr2pREuNKy0riMcRCOLM6pJzBZfz&#10;7n0GwnlkjZVlUvAiB6vl4G2BqbYdH6k9+VwECLsUFRTe16mULivIoBvbmjh4d9sY9EE2udQNdgFu&#10;KplE0VQaLDksFFjTpqDscXoaBfsOu/Uk3raHx33zup0/v6+HmJQaDfv1HISn3v+H/9pfWkHykc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kVeQzFAAAA3AAA&#10;AA8AAAAAAAAAAAAAAAAAqgIAAGRycy9kb3ducmV2LnhtbFBLBQYAAAAABAAEAPoAAACcAwAAAAA=&#10;">
                    <v:group id="Grupo 243" o:spid="_x0000_s1123" style="position:absolute;left:16249;width:15417;height:37618" coordorigin="16249" coordsize="15417,376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ncl8YAAADcAAAADwAAAGRycy9kb3ducmV2LnhtbESPT2vCQBTE7wW/w/IK&#10;vdXNH1skdQ0itngQoSqU3h7ZZxKSfRuy2yR++25B6HGYmd8wq3wyrRiod7VlBfE8AkFcWF1zqeBy&#10;fn9egnAeWWNrmRTcyEG+nj2sMNN25E8aTr4UAcIuQwWV910mpSsqMujmtiMO3tX2Bn2QfSl1j2OA&#10;m1YmUfQqDdYcFirsaFtR0Zx+jIKPEcdNGu+GQ3Pd3r7PL8evQ0xKPT1OmzcQnib/H76391pBskjh&#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2WdyXxgAAANwA&#10;AAAPAAAAAAAAAAAAAAAAAKoCAABkcnMvZG93bnJldi54bWxQSwUGAAAAAAQABAD6AAAAnQMAAAAA&#10;">
                      <v:group id="Grupo 249" o:spid="_x0000_s1124" style="position:absolute;left:16249;width:15417;height:34301" coordsize="15417,343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group id="Grupo 253" o:spid="_x0000_s1125" style="position:absolute;width:15417;height:7836" coordorigin="-1169,637" coordsize="15417,78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4BKSsQAAADcAAAADwAAAGRycy9kb3ducmV2LnhtbESPQYvCMBSE74L/ITxh&#10;b5pWUaQaRUSXPciCVVj29miebbF5KU1s67/fLAgeh5n5hllve1OJlhpXWlYQTyIQxJnVJecKrpfj&#10;eAnCeWSNlWVS8CQH281wsMZE247P1KY+FwHCLkEFhfd1IqXLCjLoJrYmDt7NNgZ9kE0udYNdgJtK&#10;TqNoIQ2WHBYKrGlfUHZPH0bBZ4fdbhYf2tP9tn/+XubfP6eYlPoY9bsVCE+9f4df7S+tYDqfwf+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4BKSsQAAADcAAAA&#10;DwAAAAAAAAAAAAAAAACqAgAAZHJzL2Rvd25yZXYueG1sUEsFBgAAAAAEAAQA+gAAAJsDAAAAAA==&#10;">
                          <v:oval id="Elipse 254" o:spid="_x0000_s1126" style="position:absolute;left:-1169;top:637;width:15416;height:45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jTfcYA&#10;AADcAAAADwAAAGRycy9kb3ducmV2LnhtbESPQWvCQBSE74L/YXmCN90otkh0FREi7aFgtYcen9nX&#10;JE32bbq71eiv7xYEj8PMfMMs151pxJmcrywrmIwTEMS51RUXCj6O2WgOwgdkjY1lUnAlD+tVv7fE&#10;VNsLv9P5EAoRIexTVFCG0KZS+rwkg35sW+LofVlnMETpCqkdXiLcNHKaJM/SYMVxocSWtiXl9eHX&#10;KPhsT/Xu5/Z2fLX17rb335mrJ5lSw0G3WYAI1IVH+N5+0QqmTzP4PxOP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rjTfcYAAADcAAAADwAAAAAAAAAAAAAAAACYAgAAZHJz&#10;L2Rvd25yZXYueG1sUEsFBgAAAAAEAAQA9QAAAIsDAAAAAA==&#10;" fillcolor="#4ab5c4 [3208]" strokecolor="white [3201]" strokeweight="1.5pt">
                            <v:stroke joinstyle="miter"/>
                            <v:textbox>
                              <w:txbxContent>
                                <w:p w14:paraId="79AA805F" w14:textId="77777777" w:rsidR="004D157F" w:rsidRPr="00F262E3" w:rsidRDefault="004D157F" w:rsidP="006C5172">
                                  <w:pPr>
                                    <w:jc w:val="center"/>
                                  </w:pPr>
                                  <w:r w:rsidRPr="00F262E3">
                                    <w:t>Inicio</w:t>
                                  </w:r>
                                </w:p>
                              </w:txbxContent>
                            </v:textbox>
                          </v:oval>
                          <v:shape id="Conector recto de flecha 255" o:spid="_x0000_s1127" type="#_x0000_t32" style="position:absolute;left:6698;top:4965;width:0;height:35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T7vB8YAAADcAAAADwAAAGRycy9kb3ducmV2LnhtbESPQWvCQBSE74L/YXlCL6KbhKaU6Coi&#10;BNpTaSxWb4/sM0mbfRuy25j++25B8DjMzDfMejuaVgzUu8aygngZgSAurW64UvBxyBfPIJxH1tha&#10;JgW/5GC7mU7WmGl75XcaCl+JAGGXoYLa+y6T0pU1GXRL2xEH72J7gz7IvpK6x2uAm1YmUfQkDTYc&#10;FmrsaF9T+V38GAXHuU7P4+nr9fGYU5x+XsxbwUaph9m4W4HwNPp7+NZ+0QqSNIX/M+EIyM0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k+7wfGAAAA3AAAAA8AAAAAAAAA&#10;AAAAAAAAoQIAAGRycy9kb3ducmV2LnhtbFBLBQYAAAAABAAEAPkAAACUAwAAAAA=&#10;" strokecolor="#4ab5c4 [3208]" strokeweight="1pt">
                            <v:stroke endarrow="block" joinstyle="miter"/>
                          </v:shape>
                        </v:group>
                        <v:shape id="Conector recto de flecha 460" o:spid="_x0000_s1128" type="#_x0000_t32" style="position:absolute;left:8108;top:30796;width:0;height:35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5E2sMAAADcAAAADwAAAGRycy9kb3ducmV2LnhtbERPyWrDMBC9F/oPYgq9hEZOcUJxI4dS&#10;MLSnECdkuQ3WeGmtkbFU2/n76BDo8fH29WYyrRiod41lBYt5BIK4sLrhSsFhn728gXAeWWNrmRRc&#10;ycEmfXxYY6LtyDsacl+JEMIuQQW1910ipStqMujmtiMOXGl7gz7AvpK6xzGEm1a+RtFKGmw4NNTY&#10;0WdNxW/+ZxQcZ3p5mc4/3/Exo8XyVJptzkap56fp4x2Ep8n/i+/uL60gXoX54Uw4AjK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FuRNrDAAAA3AAAAA8AAAAAAAAAAAAA&#10;AAAAoQIAAGRycy9kb3ducmV2LnhtbFBLBQYAAAAABAAEAPkAAACRAwAAAAA=&#10;" strokecolor="#4ab5c4 [3208]" strokeweight="1pt">
                          <v:stroke endarrow="block" joinstyle="miter"/>
                        </v:shape>
                      </v:group>
                      <v:rect id="Rectángulo 464" o:spid="_x0000_s1129" style="position:absolute;left:19623;top:34475;width:1019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d8G8cA&#10;AADcAAAADwAAAGRycy9kb3ducmV2LnhtbESPQWvCQBSE7wX/w/KE3upGsdJGVxFLQaEojYXW2yP7&#10;zKbNvk2zWxP/fVcQPA4z8w0zW3S2EidqfOlYwXCQgCDOnS65UPCxf314AuEDssbKMSk4k4fFvHc3&#10;w1S7lt/plIVCRAj7FBWYEOpUSp8bsugHriaO3tE1FkOUTSF1g22E20qOkmQiLZYcFwzWtDKU/2R/&#10;VsHjtpW71W/2bI7rr5fN52Fj374PSt33u+UURKAu3MLX9lorGE/GcDkTj4Cc/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hXfBvHAAAA3AAAAA8AAAAAAAAAAAAAAAAAmAIAAGRy&#10;cy9kb3ducmV2LnhtbFBLBQYAAAAABAAEAPUAAACMAwAAAAA=&#10;" fillcolor="white [3201]" strokecolor="#4ab5c4 [3208]" strokeweight="1pt">
                        <v:textbox>
                          <w:txbxContent>
                            <w:p w14:paraId="34C7F9E8" w14:textId="77777777" w:rsidR="004D157F" w:rsidRDefault="004D157F" w:rsidP="006C5172">
                              <w:pPr>
                                <w:jc w:val="center"/>
                              </w:pPr>
                              <w:r>
                                <w:t>Iniciar sesión</w:t>
                              </w:r>
                            </w:p>
                            <w:p w14:paraId="76CB0029" w14:textId="77777777" w:rsidR="004D157F" w:rsidRDefault="004D157F" w:rsidP="006C5172">
                              <w:pPr>
                                <w:jc w:val="center"/>
                              </w:pPr>
                            </w:p>
                          </w:txbxContent>
                        </v:textbox>
                      </v:rect>
                    </v:group>
                    <v:shape id="Conector recto de flecha 466" o:spid="_x0000_s1130" type="#_x0000_t32" style="position:absolute;left:24504;top:37790;width:0;height:349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t5NcYAAADcAAAADwAAAGRycy9kb3ducmV2LnhtbESPQWvCQBSE74L/YXlCL9JsFA2Sukop&#10;CHqSpiW2t0f2maTNvg3ZbZL++25B8DjMzDfMdj+aRvTUudqygkUUgyAurK65VPD+dnjcgHAeWWNj&#10;mRT8koP9bjrZYqrtwK/UZ74UAcIuRQWV920qpSsqMugi2xIH72o7gz7IrpS6wyHATSOXcZxIgzWH&#10;hQpbeqmo+M5+jIJ8rtef48fXaZUfaLG+XM05Y6PUw2x8fgLhafT38K191ApWSQL/Z8IRkL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HLeTXGAAAA3AAAAA8AAAAAAAAA&#10;AAAAAAAAoQIAAGRycy9kb3ducmV2LnhtbFBLBQYAAAAABAAEAPkAAACUAwAAAAA=&#10;" strokecolor="#4ab5c4 [3208]" strokeweight="1pt">
                      <v:stroke endarrow="block" joinstyle="miter"/>
                    </v:shape>
                  </v:group>
                  <v:shape id="Rombo 467" o:spid="_x0000_s1131" type="#_x0000_t4" style="position:absolute;left:17218;top:68658;width:14922;height:5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JPMYA&#10;AADcAAAADwAAAGRycy9kb3ducmV2LnhtbESPW2sCMRSE3wX/QzgF3zRbLVq2RimFlV4QrJeHvh03&#10;x83i5mRJUt3++6ZQ8HGYmW+Y+bKzjbiQD7VjBfejDARx6XTNlYL9rhg+gggRWWPjmBT8UIDlot+b&#10;Y67dlT/pso2VSBAOOSowMba5lKE0ZDGMXEucvJPzFmOSvpLa4zXBbSPHWTaVFmtOCwZbejFUnrff&#10;VsF6U7wf2qM3YUNvh6b4WhWTD6vU4K57fgIRqYu38H/7VSt4mM7g70w6An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gWJPMYAAADcAAAADwAAAAAAAAAAAAAAAACYAgAAZHJz&#10;L2Rvd25yZXYueG1sUEsFBgAAAAAEAAQA9QAAAIsDAAAAAA==&#10;" fillcolor="#4ab5c4 [3208]" strokecolor="white [3201]" strokeweight="1.5pt">
                    <v:textbox>
                      <w:txbxContent>
                        <w:p w14:paraId="6BEECCF3" w14:textId="77777777" w:rsidR="004D157F" w:rsidRDefault="004D157F" w:rsidP="006C5172">
                          <w:pPr>
                            <w:jc w:val="center"/>
                          </w:pPr>
                          <w:r>
                            <w:t>Decisión</w:t>
                          </w:r>
                        </w:p>
                      </w:txbxContent>
                    </v:textbox>
                  </v:shape>
                  <v:shape id="Conector recto de flecha 468" o:spid="_x0000_s1132" type="#_x0000_t32" style="position:absolute;left:24502;top:64831;width:81;height:32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hI3MMAAADcAAAADwAAAGRycy9kb3ducmV2LnhtbERPyWrDMBC9F/oPYgq9hEZOcUJxI4dS&#10;MLSnECdkuQ3WeGmtkbFU2/n76BDo8fH29WYyrRiod41lBYt5BIK4sLrhSsFhn728gXAeWWNrmRRc&#10;ycEmfXxYY6LtyDsacl+JEMIuQQW1910ipStqMujmtiMOXGl7gz7AvpK6xzGEm1a+RtFKGmw4NNTY&#10;0WdNxW/+ZxQcZ3p5mc4/3/Exo8XyVJptzkap56fp4x2Ep8n/i+/uL60gXoW14Uw4AjK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8YSNzDAAAA3AAAAA8AAAAAAAAAAAAA&#10;AAAAoQIAAGRycy9kb3ducmV2LnhtbFBLBQYAAAAABAAEAPkAAACRAwAAAAA=&#10;" strokecolor="#4ab5c4 [3208]" strokeweight="1pt">
                    <v:stroke endarrow="block" joinstyle="miter"/>
                  </v:shape>
                </v:group>
                <v:shape id="Diagrama de flujo: proceso alternativo 469" o:spid="_x0000_s1133" type="#_x0000_t176" style="position:absolute;left:12715;top:77997;width:4503;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0tYscA&#10;AADcAAAADwAAAGRycy9kb3ducmV2LnhtbESPT2vCQBTE74V+h+UVehHdtBRpoqtIodWiUPx38PbI&#10;PpO02bdhd43x27uC0OMwM79hxtPO1KIl5yvLCl4GCQji3OqKCwW77Wf/HYQPyBpry6TgQh6mk8eH&#10;MWbannlN7SYUIkLYZ6igDKHJpPR5SQb9wDbE0TtaZzBE6QqpHZ4j3NTyNUmG0mDFcaHEhj5Kyv82&#10;J6Pgp+iOZn/ozRehXX3r2dZ9pb9LpZ6futkIRKAu/Ifv7YVW8DZM4XYmHgE5u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tLWLHAAAA3AAAAA8AAAAAAAAAAAAAAAAAmAIAAGRy&#10;cy9kb3ducmV2LnhtbFBLBQYAAAAABAAEAPUAAACMAwAAAAA=&#10;" fillcolor="#4ab5c4 [3208]" strokecolor="white [3201]" strokeweight="1.5pt">
                  <v:textbox>
                    <w:txbxContent>
                      <w:p w14:paraId="0D81F58B" w14:textId="77777777" w:rsidR="004D157F" w:rsidRDefault="004D157F" w:rsidP="006C5172">
                        <w:pPr>
                          <w:jc w:val="center"/>
                        </w:pPr>
                        <w:r>
                          <w:t>1</w:t>
                        </w:r>
                      </w:p>
                    </w:txbxContent>
                  </v:textbox>
                </v:shape>
                <v:shape id="Diagrama de flujo: proceso alternativo 470" o:spid="_x0000_s1134" type="#_x0000_t176" style="position:absolute;left:17622;top:77997;width:4502;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04SIsQA&#10;AADcAAAADwAAAGRycy9kb3ducmV2LnhtbERPz2vCMBS+C/sfwht4GZoqsmlnFBGcDgdjVQ/eHs2z&#10;7WxeSpLV7r9fDgOPH9/v+bIztWjJ+cqygtEwAUGcW11xoeB42AymIHxA1lhbJgW/5GG5eOjNMdX2&#10;xl/UZqEQMYR9igrKEJpUSp+XZNAPbUMcuYt1BkOErpDa4S2Gm1qOk+RZGqw4NpTY0Lqk/Jr9GAWf&#10;RXcxp/PTdhfaj3e9Ori32fdeqf5jt3oFEagLd/G/e6cVTF7i/HgmHg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tOEiLEAAAA3AAAAA8AAAAAAAAAAAAAAAAAmAIAAGRycy9k&#10;b3ducmV2LnhtbFBLBQYAAAAABAAEAPUAAACJAwAAAAA=&#10;" fillcolor="#4ab5c4 [3208]" strokecolor="white [3201]" strokeweight="1.5pt">
                  <v:textbox>
                    <w:txbxContent>
                      <w:p w14:paraId="4B6B0690" w14:textId="77777777" w:rsidR="004D157F" w:rsidRDefault="004D157F" w:rsidP="006C5172">
                        <w:pPr>
                          <w:jc w:val="center"/>
                        </w:pPr>
                        <w:r>
                          <w:t>2</w:t>
                        </w:r>
                      </w:p>
                    </w:txbxContent>
                  </v:textbox>
                </v:shape>
                <v:shape id="Diagrama de flujo: proceso alternativo 471" o:spid="_x0000_s1135" type="#_x0000_t176" style="position:absolute;left:22611;top:77997;width:4502;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AK3uccA&#10;AADcAAAADwAAAGRycy9kb3ducmV2LnhtbESPQWsCMRSE70L/Q3gFL6JZi7R2axQRqhYLpVoP3h6b&#10;5+7WzcuSxHX7701B8DjMzDfMZNaaSjTkfGlZwXCQgCDOrC45V/Cze++PQfiArLGyTAr+yMNs+tCZ&#10;YKrthb+p2YZcRAj7FBUUIdSplD4ryKAf2Jo4ekfrDIYoXS61w0uEm0o+JcmzNFhyXCiwpkVB2Wl7&#10;Ngq+8vZo9ofeah2azw8937nl6+9Gqe5jO38DEagN9/CtvdYKRi9D+D8Tj4CcX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QCt7nHAAAA3AAAAA8AAAAAAAAAAAAAAAAAmAIAAGRy&#10;cy9kb3ducmV2LnhtbFBLBQYAAAAABAAEAPUAAACMAwAAAAA=&#10;" fillcolor="#4ab5c4 [3208]" strokecolor="white [3201]" strokeweight="1.5pt">
                  <v:textbox>
                    <w:txbxContent>
                      <w:p w14:paraId="49F09839" w14:textId="77777777" w:rsidR="004D157F" w:rsidRDefault="004D157F" w:rsidP="006C5172">
                        <w:pPr>
                          <w:jc w:val="center"/>
                        </w:pPr>
                        <w:r>
                          <w:t>3</w:t>
                        </w:r>
                      </w:p>
                    </w:txbxContent>
                  </v:textbox>
                </v:shape>
                <v:shape id="Diagrama de flujo: proceso alternativo 472" o:spid="_x0000_s1136" type="#_x0000_t176" style="position:absolute;left:27445;top:77997;width:4502;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ApzscA&#10;AADcAAAADwAAAGRycy9kb3ducmV2LnhtbESPT2sCMRTE70K/Q3iFXqRmFWnr1igiWC0WxD899PbY&#10;PHe3bl6WJK7bb28KgsdhZn7DjKetqURDzpeWFfR7CQjizOqScwWH/eL5DYQPyBory6TgjzxMJw+d&#10;MabaXnhLzS7kIkLYp6igCKFOpfRZQQZ9z9bE0TtaZzBE6XKpHV4i3FRykCQv0mDJcaHAmuYFZafd&#10;2SjY5O3RfP90l6vQfH3q2d59jH7XSj09trN3EIHacA/f2iutYPg6gP8z8QjIyR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ETQKc7HAAAA3AAAAA8AAAAAAAAAAAAAAAAAmAIAAGRy&#10;cy9kb3ducmV2LnhtbFBLBQYAAAAABAAEAPUAAACMAwAAAAA=&#10;" fillcolor="#4ab5c4 [3208]" strokecolor="white [3201]" strokeweight="1.5pt">
                  <v:textbox>
                    <w:txbxContent>
                      <w:p w14:paraId="371A7ECC" w14:textId="77777777" w:rsidR="004D157F" w:rsidRDefault="004D157F" w:rsidP="006C5172">
                        <w:pPr>
                          <w:jc w:val="center"/>
                        </w:pPr>
                        <w:r>
                          <w:t>4</w:t>
                        </w:r>
                      </w:p>
                    </w:txbxContent>
                  </v:textbox>
                </v:shape>
                <v:shape id="Diagrama de flujo: proceso alternativo 473" o:spid="_x0000_s1137" type="#_x0000_t176" style="position:absolute;left:32546;top:77997;width:4502;height:40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yMVcgA&#10;AADcAAAADwAAAGRycy9kb3ducmV2LnhtbESPQUvDQBSE74L/YXmCF2k3arE2dhOCYG1RENt68PbI&#10;vibR7Nuwuybpv3cLgsdhZr5hlvloWtGT841lBdfTBARxaXXDlYL97mlyD8IHZI2tZVJwJA95dn62&#10;xFTbgd+p34ZKRAj7FBXUIXSplL6syaCf2o44egfrDIYoXSW1wyHCTStvkuROGmw4LtTY0WNN5ff2&#10;xyh4q8aD+fi8el6H/nWji51bLb5elLq8GIsHEIHG8B/+a6+1gtn8Fk5n4hGQ2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rnIxVyAAAANwAAAAPAAAAAAAAAAAAAAAAAJgCAABk&#10;cnMvZG93bnJldi54bWxQSwUGAAAAAAQABAD1AAAAjQMAAAAA&#10;" fillcolor="#4ab5c4 [3208]" strokecolor="white [3201]" strokeweight="1.5pt">
                  <v:textbox>
                    <w:txbxContent>
                      <w:p w14:paraId="3E7002AF" w14:textId="77777777" w:rsidR="004D157F" w:rsidRDefault="004D157F" w:rsidP="006C5172">
                        <w:pPr>
                          <w:jc w:val="center"/>
                        </w:pPr>
                        <w:r>
                          <w:t>5</w:t>
                        </w:r>
                      </w:p>
                    </w:txbxContent>
                  </v:textbox>
                </v:shape>
                <v:shape id="Conector recto de flecha 474" o:spid="_x0000_s1138" type="#_x0000_t32" style="position:absolute;left:14966;top:74322;width:9711;height:367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ZBEscAAADcAAAADwAAAGRycy9kb3ducmV2LnhtbESPT2sCMRTE74LfITzBm2Zdt1ZWo5RS&#10;oVAKanvp7bF57h83L9sk6rafvikUehxm5jfMetubVlzJ+dqygtk0AUFcWF1zqeD9bTdZgvABWWNr&#10;mRR8kYftZjhYY67tjQ90PYZSRAj7HBVUIXS5lL6oyKCf2o44eifrDIYoXSm1w1uEm1amSbKQBmuO&#10;CxV29FhRcT5ejIKP5tC49O5z3jxxtl+8fpsXN0uVGo/6hxWIQH34D/+1n7WC7D6D3zPxCMjN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iBkESxwAAANwAAAAPAAAAAAAA&#10;AAAAAAAAAKECAABkcnMvZG93bnJldi54bWxQSwUGAAAAAAQABAD5AAAAlQMAAAAA&#10;" strokecolor="#4ab5c4 [3208]" strokeweight="1pt">
                  <v:stroke endarrow="block" joinstyle="miter"/>
                </v:shape>
                <v:shape id="Conector recto de flecha 475" o:spid="_x0000_s1139" type="#_x0000_t32" style="position:absolute;left:19872;top:74322;width:4805;height:367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rkicYAAADcAAAADwAAAGRycy9kb3ducmV2LnhtbESPW2sCMRSE34X+h3CEvmnWrTe2Riml&#10;giCFennx7bA53Yubk22S6tpf3xQKPg4z8w2zWHWmERdyvrKsYDRMQBDnVldcKDge1oM5CB+QNTaW&#10;ScGNPKyWD70FZtpeeUeXfShEhLDPUEEZQptJ6fOSDPqhbYmj92mdwRClK6R2eI1w08g0SabSYMVx&#10;ocSWXkvKz/tvo+BU72qXTr6e6jcef0zff8zWjVKlHvvdyzOIQF24h//bG61gPJvA35l4BOTy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1K5InGAAAA3AAAAA8AAAAAAAAA&#10;AAAAAAAAoQIAAGRycy9kb3ducmV2LnhtbFBLBQYAAAAABAAEAPkAAACUAwAAAAA=&#10;" strokecolor="#4ab5c4 [3208]" strokeweight="1pt">
                  <v:stroke endarrow="block" joinstyle="miter"/>
                </v:shape>
                <v:shape id="Conector recto de flecha 476" o:spid="_x0000_s1140" type="#_x0000_t32" style="position:absolute;left:24677;top:74322;width:183;height:36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Lv6MUAAADcAAAADwAAAGRycy9kb3ducmV2LnhtbESPT4vCMBTE74LfITzBi6yp4p+lGkUE&#10;YT0tVnHX26N5ttXmpTRZrd/eLAgeh5n5DTNfNqYUN6pdYVnBoB+BIE6tLjhTcNhvPj5BOI+ssbRM&#10;Ch7kYLlot+YYa3vnHd0Sn4kAYRejgtz7KpbSpTkZdH1bEQfvbGuDPsg6k7rGe4CbUg6jaCINFhwW&#10;cqxonVN6Tf6MgmNPj0/N72U7Om5oMP45m++EjVLdTrOagfDU+Hf41f7SCkbTCfyfCUdAL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BLv6MUAAADcAAAADwAAAAAAAAAA&#10;AAAAAAChAgAAZHJzL2Rvd25yZXYueG1sUEsFBgAAAAAEAAQA+QAAAJMDAAAAAA==&#10;" strokecolor="#4ab5c4 [3208]" strokeweight="1pt">
                  <v:stroke endarrow="block" joinstyle="miter"/>
                </v:shape>
                <v:shape id="Conector recto de flecha 477" o:spid="_x0000_s1141" type="#_x0000_t32" style="position:absolute;left:24678;top:74322;width:5016;height:36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15Kc8UAAADcAAAADwAAAGRycy9kb3ducmV2LnhtbESPT4vCMBTE74LfITxhL6Kp4p+laxQR&#10;hN2TWEXd26N5tl2bl9JktX57Iwgeh5n5DTNbNKYUV6pdYVnBoB+BIE6tLjhTsN+te58gnEfWWFom&#10;BXdysJi3WzOMtb3xlq6Jz0SAsItRQe59FUvp0pwMur6tiIN3trVBH2SdSV3jLcBNKYdRNJEGCw4L&#10;OVa0yim9JP9GwaGrx7/N6e9ndFjTYHw8m03CRqmPTrP8AuGp8e/wq/2tFYymU3ieCUdAz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15Kc8UAAADcAAAADwAAAAAAAAAA&#10;AAAAAAChAgAAZHJzL2Rvd25yZXYueG1sUEsFBgAAAAAEAAQA+QAAAJMDAAAAAA==&#10;" strokecolor="#4ab5c4 [3208]" strokeweight="1pt">
                  <v:stroke endarrow="block" joinstyle="miter"/>
                </v:shape>
                <v:shape id="Conector recto de flecha 478" o:spid="_x0000_s1142" type="#_x0000_t32" style="position:absolute;left:24677;top:74322;width:10116;height:36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HeAcEAAADcAAAADwAAAGRycy9kb3ducmV2LnhtbERPy4rCMBTdC/5DuIIb0VTxRTWKCMLM&#10;arCKj92lubbV5qY0Ge38/WQhuDyc93LdmFI8qXaFZQXDQQSCOLW64EzB8bDrz0E4j6yxtEwK/sjB&#10;etVuLTHW9sV7eiY+EyGEXYwKcu+rWEqX5mTQDWxFHLibrQ36AOtM6hpfIdyUchRFU2mw4NCQY0Xb&#10;nNJH8msUnHp6cm0u9+/xaUfDyflmfhI2SnU7zWYBwlPjP+K3+0srGM/C2nAmHAG5+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Kwd4BwQAAANwAAAAPAAAAAAAAAAAAAAAA&#10;AKECAABkcnMvZG93bnJldi54bWxQSwUGAAAAAAQABAD5AAAAjwMAAAAA&#10;" strokecolor="#4ab5c4 [3208]" strokeweight="1pt">
                  <v:stroke endarrow="block" joinstyle="miter"/>
                </v:shape>
                <w10:anchorlock/>
              </v:group>
            </w:pict>
          </mc:Fallback>
        </mc:AlternateContent>
      </w:r>
    </w:p>
    <w:p w14:paraId="5DB49B16" w14:textId="5ED0EA00" w:rsidR="003A5171" w:rsidRPr="006C5172" w:rsidRDefault="003A5171" w:rsidP="006C5172">
      <w:pPr>
        <w:rPr>
          <w:lang w:eastAsia="es-CO"/>
        </w:rPr>
      </w:pPr>
    </w:p>
    <w:p w14:paraId="11B76ABA" w14:textId="4C44800F" w:rsidR="006C5172" w:rsidRDefault="006C5172" w:rsidP="006C5172">
      <w:pPr>
        <w:pStyle w:val="Ttulo4"/>
        <w:rPr>
          <w:lang w:eastAsia="es-CO"/>
        </w:rPr>
      </w:pPr>
      <w:r>
        <w:rPr>
          <w:lang w:eastAsia="es-CO"/>
        </w:rPr>
        <w:t>Administrar cuentas</w:t>
      </w:r>
    </w:p>
    <w:p w14:paraId="7AF1A2BA" w14:textId="08380957" w:rsidR="008D3CD1" w:rsidRPr="008D3CD1" w:rsidRDefault="008D3CD1" w:rsidP="008D3CD1">
      <w:pPr>
        <w:rPr>
          <w:lang w:eastAsia="es-CO"/>
        </w:rPr>
      </w:pPr>
    </w:p>
    <w:p w14:paraId="30C1DA33" w14:textId="68CAF963" w:rsidR="008B614D" w:rsidRDefault="008B614D" w:rsidP="008D3CD1">
      <w:pPr>
        <w:rPr>
          <w:lang w:eastAsia="es-CO"/>
        </w:rPr>
      </w:pPr>
      <w:r>
        <w:rPr>
          <w:noProof/>
          <w:lang w:eastAsia="es-CO"/>
        </w:rPr>
        <mc:AlternateContent>
          <mc:Choice Requires="wpg">
            <w:drawing>
              <wp:anchor distT="0" distB="0" distL="114300" distR="114300" simplePos="0" relativeHeight="251674642" behindDoc="1" locked="0" layoutInCell="1" allowOverlap="1" wp14:anchorId="1F7189E6" wp14:editId="25512138">
                <wp:simplePos x="0" y="0"/>
                <wp:positionH relativeFrom="column">
                  <wp:posOffset>857250</wp:posOffset>
                </wp:positionH>
                <wp:positionV relativeFrom="paragraph">
                  <wp:posOffset>3810</wp:posOffset>
                </wp:positionV>
                <wp:extent cx="953135" cy="408305"/>
                <wp:effectExtent l="0" t="0" r="37465" b="10795"/>
                <wp:wrapTight wrapText="bothSides">
                  <wp:wrapPolygon edited="0">
                    <wp:start x="0" y="0"/>
                    <wp:lineTo x="0" y="21163"/>
                    <wp:lineTo x="10793" y="21163"/>
                    <wp:lineTo x="11225" y="16124"/>
                    <wp:lineTo x="22017" y="9070"/>
                    <wp:lineTo x="22017" y="4031"/>
                    <wp:lineTo x="10793" y="0"/>
                    <wp:lineTo x="0" y="0"/>
                  </wp:wrapPolygon>
                </wp:wrapTight>
                <wp:docPr id="293" name="Grupo 293"/>
                <wp:cNvGraphicFramePr/>
                <a:graphic xmlns:a="http://schemas.openxmlformats.org/drawingml/2006/main">
                  <a:graphicData uri="http://schemas.microsoft.com/office/word/2010/wordprocessingGroup">
                    <wpg:wgp>
                      <wpg:cNvGrpSpPr/>
                      <wpg:grpSpPr>
                        <a:xfrm>
                          <a:off x="0" y="0"/>
                          <a:ext cx="953135" cy="408305"/>
                          <a:chOff x="0" y="0"/>
                          <a:chExt cx="953955" cy="408915"/>
                        </a:xfrm>
                      </wpg:grpSpPr>
                      <wps:wsp>
                        <wps:cNvPr id="294" name="Diagrama de flujo: proceso alternativo 294"/>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11033544" w14:textId="03788BA2" w:rsidR="004D157F" w:rsidRDefault="004D157F" w:rsidP="008D3CD1">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Conector recto de flecha 295"/>
                        <wps:cNvCnPr/>
                        <wps:spPr>
                          <a:xfrm flipV="1">
                            <a:off x="590579" y="128876"/>
                            <a:ext cx="363376" cy="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anchor>
            </w:drawing>
          </mc:Choice>
          <mc:Fallback>
            <w:pict>
              <v:group w14:anchorId="1F7189E6" id="Grupo 293" o:spid="_x0000_s1143" style="position:absolute;left:0;text-align:left;margin-left:67.5pt;margin-top:.3pt;width:75.05pt;height:32.15pt;z-index:-251641838;mso-position-horizontal-relative:text;mso-position-vertical-relative:text;mso-width-relative:margin" coordsize="9539,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">
                <v:shape id="Diagrama de flujo: proceso alternativo 294" o:spid="_x0000_s1144"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IwI8cA&#10;AADcAAAADwAAAGRycy9kb3ducmV2LnhtbESPW2sCMRSE3wv9D+EUfCmaVaTo1igieCkVxNtD3w6b&#10;4+7q5mRJ4rr9902h0MdhZr5hJrPWVKIh50vLCvq9BARxZnXJuYLTcdkdgfABWWNlmRR8k4fZ9Plp&#10;gqm2D95Tcwi5iBD2KSooQqhTKX1WkEHfszVx9C7WGQxRulxqh48IN5UcJMmbNFhyXCiwpkVB2e1w&#10;Nwp2eXsx56/X9SY02w89P7rV+PqpVOelnb+DCNSG//Bfe6MVDMZD+D0Tj4Cc/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IyMCPHAAAA3AAAAA8AAAAAAAAAAAAAAAAAmAIAAGRy&#10;cy9kb3ducmV2LnhtbFBLBQYAAAAABAAEAPUAAACMAwAAAAA=&#10;" fillcolor="#4ab5c4 [3208]" strokecolor="white [3201]" strokeweight="1.5pt">
                  <v:textbox>
                    <w:txbxContent>
                      <w:p w14:paraId="11033544" w14:textId="03788BA2" w:rsidR="004D157F" w:rsidRDefault="004D157F" w:rsidP="008D3CD1">
                        <w:pPr>
                          <w:jc w:val="center"/>
                        </w:pPr>
                        <w:r>
                          <w:t>2</w:t>
                        </w:r>
                      </w:p>
                    </w:txbxContent>
                  </v:textbox>
                </v:shape>
                <v:shape id="Conector recto de flecha 295" o:spid="_x0000_s1145" type="#_x0000_t32" style="position:absolute;left:5905;top:1288;width:3634;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3Ai8YAAADcAAAADwAAAGRycy9kb3ducmV2LnhtbESPW2sCMRSE3wv+h3CEvtWs2yq6GkVK&#10;C4UieHvx7bA53Us3J2uS6ra/3hQEH4eZ+YaZLzvTiDM5X1lWMBwkIIhzqysuFBz2708TED4ga2ws&#10;k4Jf8rBc9B7mmGl74S2dd6EQEcI+QwVlCG0mpc9LMugHtiWO3pd1BkOUrpDa4SXCTSPTJBlLgxXH&#10;hRJbei0p/979GAXHelu7dHR6rt/4ZTNe/5lPN0yVeux3qxmIQF24h2/tD60gnY7g/0w8AnJxB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sNwIvGAAAA3AAAAA8AAAAAAAAA&#10;AAAAAAAAoQIAAGRycy9kb3ducmV2LnhtbFBLBQYAAAAABAAEAPkAAACUAwAAAAA=&#10;" strokecolor="#4ab5c4 [3208]" strokeweight="1pt">
                  <v:stroke endarrow="block" joinstyle="miter"/>
                </v:shape>
                <w10:wrap type="tight"/>
              </v:group>
            </w:pict>
          </mc:Fallback>
        </mc:AlternateContent>
      </w:r>
      <w:r w:rsidR="00522AE7">
        <w:rPr>
          <w:noProof/>
          <w:lang w:eastAsia="es-CO"/>
        </w:rPr>
        <w:drawing>
          <wp:inline distT="0" distB="0" distL="0" distR="0" wp14:anchorId="2B5F49BF" wp14:editId="1A5BF132">
            <wp:extent cx="1710111" cy="2350800"/>
            <wp:effectExtent l="0" t="0" r="4445" b="0"/>
            <wp:docPr id="307" name="Imagen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710111" cy="2350800"/>
                    </a:xfrm>
                    <a:prstGeom prst="rect">
                      <a:avLst/>
                    </a:prstGeom>
                    <a:noFill/>
                    <a:ln>
                      <a:noFill/>
                    </a:ln>
                  </pic:spPr>
                </pic:pic>
              </a:graphicData>
            </a:graphic>
          </wp:inline>
        </w:drawing>
      </w:r>
      <w:r>
        <w:rPr>
          <w:lang w:eastAsia="es-CO"/>
        </w:rPr>
        <w:t xml:space="preserve">      </w:t>
      </w:r>
    </w:p>
    <w:p w14:paraId="415449B8" w14:textId="1AD7FB08" w:rsidR="00522AE7" w:rsidRDefault="00522AE7" w:rsidP="008B614D">
      <w:pPr>
        <w:jc w:val="center"/>
        <w:rPr>
          <w:lang w:eastAsia="es-CO"/>
        </w:rPr>
      </w:pPr>
      <w:r>
        <w:rPr>
          <w:noProof/>
          <w:lang w:eastAsia="es-CO"/>
        </w:rPr>
        <w:drawing>
          <wp:inline distT="0" distB="0" distL="0" distR="0" wp14:anchorId="4052F2E7" wp14:editId="6B07EF52">
            <wp:extent cx="1705293" cy="2350800"/>
            <wp:effectExtent l="0" t="0" r="9525" b="0"/>
            <wp:docPr id="308" name="Imagen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705293" cy="2350800"/>
                    </a:xfrm>
                    <a:prstGeom prst="rect">
                      <a:avLst/>
                    </a:prstGeom>
                    <a:noFill/>
                    <a:ln>
                      <a:noFill/>
                    </a:ln>
                  </pic:spPr>
                </pic:pic>
              </a:graphicData>
            </a:graphic>
          </wp:inline>
        </w:drawing>
      </w:r>
    </w:p>
    <w:p w14:paraId="67D5F79C" w14:textId="0914FC45" w:rsidR="008B614D" w:rsidRDefault="008B614D" w:rsidP="008D3CD1">
      <w:pPr>
        <w:rPr>
          <w:lang w:eastAsia="es-CO"/>
        </w:rPr>
      </w:pPr>
      <w:r>
        <w:rPr>
          <w:noProof/>
          <w:lang w:eastAsia="es-CO"/>
        </w:rPr>
        <mc:AlternateContent>
          <mc:Choice Requires="wpg">
            <w:drawing>
              <wp:anchor distT="0" distB="0" distL="114300" distR="114300" simplePos="0" relativeHeight="251681810" behindDoc="0" locked="0" layoutInCell="1" allowOverlap="1" wp14:anchorId="051E8CCE" wp14:editId="76661C29">
                <wp:simplePos x="0" y="0"/>
                <wp:positionH relativeFrom="margin">
                  <wp:posOffset>2072640</wp:posOffset>
                </wp:positionH>
                <wp:positionV relativeFrom="paragraph">
                  <wp:posOffset>12065</wp:posOffset>
                </wp:positionV>
                <wp:extent cx="1509395" cy="711200"/>
                <wp:effectExtent l="19050" t="19050" r="33655" b="69850"/>
                <wp:wrapSquare wrapText="bothSides"/>
                <wp:docPr id="311" name="Grupo 311"/>
                <wp:cNvGraphicFramePr/>
                <a:graphic xmlns:a="http://schemas.openxmlformats.org/drawingml/2006/main">
                  <a:graphicData uri="http://schemas.microsoft.com/office/word/2010/wordprocessingGroup">
                    <wpg:wgp>
                      <wpg:cNvGrpSpPr/>
                      <wpg:grpSpPr>
                        <a:xfrm>
                          <a:off x="0" y="0"/>
                          <a:ext cx="1509395" cy="711200"/>
                          <a:chOff x="-144945" y="27839"/>
                          <a:chExt cx="1492250" cy="728141"/>
                        </a:xfrm>
                      </wpg:grpSpPr>
                      <wps:wsp>
                        <wps:cNvPr id="312" name="Rombo 312"/>
                        <wps:cNvSpPr/>
                        <wps:spPr>
                          <a:xfrm>
                            <a:off x="-144945" y="27839"/>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0E05A6D1" w14:textId="77777777" w:rsidR="004D157F" w:rsidRDefault="004D157F" w:rsidP="008B614D">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Conector recto de flecha 313"/>
                        <wps:cNvCnPr/>
                        <wps:spPr>
                          <a:xfrm flipH="1">
                            <a:off x="53624" y="338005"/>
                            <a:ext cx="5603" cy="390942"/>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314" name="Conector recto de flecha 314"/>
                        <wps:cNvCnPr/>
                        <wps:spPr>
                          <a:xfrm>
                            <a:off x="1097091" y="390416"/>
                            <a:ext cx="0" cy="365564"/>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V relativeFrom="margin">
                  <wp14:pctHeight>0</wp14:pctHeight>
                </wp14:sizeRelV>
              </wp:anchor>
            </w:drawing>
          </mc:Choice>
          <mc:Fallback>
            <w:pict>
              <v:group w14:anchorId="051E8CCE" id="Grupo 311" o:spid="_x0000_s1146" style="position:absolute;left:0;text-align:left;margin-left:163.2pt;margin-top:.95pt;width:118.85pt;height:56pt;z-index:251681810;mso-position-horizontal-relative:margin;mso-position-vertical-relative:text;mso-height-relative:margin" coordorigin="-1449,278" coordsize="14922,7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">
                <v:shape id="Rombo 312" o:spid="_x0000_s1147" type="#_x0000_t4" style="position:absolute;left:-1449;top:278;width:14922;height:5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6UvMUA&#10;AADcAAAADwAAAGRycy9kb3ducmV2LnhtbESPT2sCMRTE70K/Q3iF3jSrQimrUaSwYi0F/x68PTfP&#10;zdLNy5JE3X77plDwOMzMb5jpvLONuJEPtWMFw0EGgrh0uuZKwWFf9N9AhIissXFMCn4owHz21Jti&#10;rt2dt3TbxUokCIccFZgY21zKUBqyGAauJU7exXmLMUlfSe3xnuC2kaMse5UWa04LBlt6N1R+765W&#10;wdemWB/bszdhQx/Hpjgti/GnVerluVtMQETq4iP8315pBePhCP7OpCM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3pS8xQAAANwAAAAPAAAAAAAAAAAAAAAAAJgCAABkcnMv&#10;ZG93bnJldi54bWxQSwUGAAAAAAQABAD1AAAAigMAAAAA&#10;" fillcolor="#4ab5c4 [3208]" strokecolor="white [3201]" strokeweight="1.5pt">
                  <v:textbox>
                    <w:txbxContent>
                      <w:p w14:paraId="0E05A6D1" w14:textId="77777777" w:rsidR="004D157F" w:rsidRDefault="004D157F" w:rsidP="008B614D">
                        <w:pPr>
                          <w:jc w:val="center"/>
                        </w:pPr>
                        <w:r>
                          <w:t>Decisión</w:t>
                        </w:r>
                      </w:p>
                    </w:txbxContent>
                  </v:textbox>
                </v:shape>
                <v:shape id="Conector recto de flecha 313" o:spid="_x0000_s1148" type="#_x0000_t32" style="position:absolute;left:536;top:3380;width:56;height:390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rxo8YAAADcAAAADwAAAGRycy9kb3ducmV2LnhtbESPW0sDMRSE34X+h3AE32z2UktZm5Yi&#10;CoIU7OWlb4fNcS9uTtYkttv+eiMU+jjMzDfMfDmYThzJ+caygnScgCAurW64UrDfvT3OQPiArLGz&#10;TArO5GG5GN3NsdD2xBs6bkMlIoR9gQrqEPpCSl/WZNCPbU8cvS/rDIYoXSW1w1OEm05mSTKVBhuO&#10;CzX29FJT+b39NQoO7aZ12dNP3r7y5HO6vpgPl2ZKPdwPq2cQgYZwC1/b71pBnubwfyYeAbn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Ca8aPGAAAA3AAAAA8AAAAAAAAA&#10;AAAAAAAAoQIAAGRycy9kb3ducmV2LnhtbFBLBQYAAAAABAAEAPkAAACUAwAAAAA=&#10;" strokecolor="#4ab5c4 [3208]" strokeweight="1pt">
                  <v:stroke endarrow="block" joinstyle="miter"/>
                </v:shape>
                <v:shape id="Conector recto de flecha 314" o:spid="_x0000_s1149" type="#_x0000_t32" style="position:absolute;left:10970;top:3904;width:0;height:36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n8wcUAAADcAAAADwAAAGRycy9kb3ducmV2LnhtbESPT2vCQBTE7wW/w/IEL6Vu4p8i0VVE&#10;EPQkjWLr7ZF9JtHs25BdNX77rlDocZiZ3zCzRWsqcafGlZYVxP0IBHFmdcm5gsN+/TEB4Tyyxsoy&#10;KXiSg8W88zbDRNsHf9E99bkIEHYJKii8rxMpXVaQQde3NXHwzrYx6INscqkbfAS4qeQgij6lwZLD&#10;QoE1rQrKrunNKDi+6/Gp/blsR8c1xePvs9mlbJTqddvlFISn1v+H/9obrWAYj+B1JhwBOf8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vn8wcUAAADcAAAADwAAAAAAAAAA&#10;AAAAAAChAgAAZHJzL2Rvd25yZXYueG1sUEsFBgAAAAAEAAQA+QAAAJMDAAAAAA==&#10;" strokecolor="#4ab5c4 [3208]" strokeweight="1pt">
                  <v:stroke endarrow="block" joinstyle="miter"/>
                </v:shape>
                <w10:wrap type="square" anchorx="margin"/>
              </v:group>
            </w:pict>
          </mc:Fallback>
        </mc:AlternateContent>
      </w:r>
    </w:p>
    <w:p w14:paraId="067245EC" w14:textId="3989F82C" w:rsidR="008D3CD1" w:rsidRDefault="008D3CD1" w:rsidP="00571110">
      <w:pPr>
        <w:rPr>
          <w:lang w:eastAsia="es-CO"/>
        </w:rPr>
      </w:pPr>
    </w:p>
    <w:p w14:paraId="505B600B" w14:textId="7DEDE12D" w:rsidR="00522AE7" w:rsidRDefault="00522AE7" w:rsidP="008B614D">
      <w:pPr>
        <w:jc w:val="center"/>
        <w:rPr>
          <w:noProof/>
          <w:lang w:eastAsia="es-CO"/>
        </w:rPr>
      </w:pPr>
      <w:r>
        <w:rPr>
          <w:noProof/>
          <w:lang w:eastAsia="es-CO"/>
        </w:rPr>
        <w:drawing>
          <wp:inline distT="0" distB="0" distL="0" distR="0" wp14:anchorId="1C5D5642" wp14:editId="1761FB85">
            <wp:extent cx="1712311" cy="2350800"/>
            <wp:effectExtent l="0" t="0" r="2540" b="0"/>
            <wp:docPr id="310" name="Imagen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712311" cy="2350800"/>
                    </a:xfrm>
                    <a:prstGeom prst="rect">
                      <a:avLst/>
                    </a:prstGeom>
                    <a:noFill/>
                    <a:ln>
                      <a:noFill/>
                    </a:ln>
                  </pic:spPr>
                </pic:pic>
              </a:graphicData>
            </a:graphic>
          </wp:inline>
        </w:drawing>
      </w:r>
      <w:r w:rsidR="008B614D">
        <w:rPr>
          <w:noProof/>
          <w:lang w:eastAsia="es-CO"/>
        </w:rPr>
        <w:t xml:space="preserve">       </w:t>
      </w:r>
      <w:r w:rsidR="008B614D">
        <w:rPr>
          <w:noProof/>
          <w:lang w:eastAsia="es-CO"/>
        </w:rPr>
        <w:drawing>
          <wp:inline distT="0" distB="0" distL="0" distR="0" wp14:anchorId="3CE406B5" wp14:editId="12E2183C">
            <wp:extent cx="1716228" cy="2350800"/>
            <wp:effectExtent l="0" t="0" r="0" b="0"/>
            <wp:docPr id="309" name="Imagen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716228" cy="2350800"/>
                    </a:xfrm>
                    <a:prstGeom prst="rect">
                      <a:avLst/>
                    </a:prstGeom>
                    <a:noFill/>
                    <a:ln>
                      <a:noFill/>
                    </a:ln>
                  </pic:spPr>
                </pic:pic>
              </a:graphicData>
            </a:graphic>
          </wp:inline>
        </w:drawing>
      </w:r>
    </w:p>
    <w:p w14:paraId="5364F344" w14:textId="4407B9FA" w:rsidR="00522AE7" w:rsidRDefault="00522AE7" w:rsidP="00571110">
      <w:pPr>
        <w:rPr>
          <w:lang w:eastAsia="es-CO"/>
        </w:rPr>
      </w:pPr>
    </w:p>
    <w:p w14:paraId="41A6342D" w14:textId="5A9B00DB" w:rsidR="002E112C" w:rsidRDefault="003A5171" w:rsidP="003A5171">
      <w:pPr>
        <w:pStyle w:val="Ttulo4"/>
        <w:rPr>
          <w:lang w:eastAsia="es-CO"/>
        </w:rPr>
      </w:pPr>
      <w:r>
        <w:rPr>
          <w:lang w:eastAsia="es-CO"/>
        </w:rPr>
        <w:t>Cuenta</w:t>
      </w:r>
    </w:p>
    <w:p w14:paraId="077CCB2C" w14:textId="7E5FDCA0" w:rsidR="00571110" w:rsidRPr="00571110" w:rsidRDefault="00571110" w:rsidP="00571110">
      <w:pPr>
        <w:rPr>
          <w:lang w:eastAsia="es-CO"/>
        </w:rPr>
      </w:pPr>
      <w:r>
        <w:rPr>
          <w:lang w:eastAsia="es-CO"/>
        </w:rPr>
        <w:t xml:space="preserve">La interfaz de usuario administrador correspondiente a </w:t>
      </w:r>
      <w:r w:rsidRPr="00600A97">
        <w:rPr>
          <w:i/>
          <w:lang w:eastAsia="es-CO"/>
        </w:rPr>
        <w:t>Cuenta</w:t>
      </w:r>
      <w:r>
        <w:rPr>
          <w:i/>
          <w:lang w:eastAsia="es-CO"/>
        </w:rPr>
        <w:t xml:space="preserve">, </w:t>
      </w:r>
      <w:r>
        <w:rPr>
          <w:lang w:eastAsia="es-CO"/>
        </w:rPr>
        <w:t>permite al usuario editar los datos asociados a su cuenta. Para las opciones de cerrar sesión y eliminar cuenta, se mostrará al usuario pantallas emergentes.</w:t>
      </w:r>
    </w:p>
    <w:p w14:paraId="54BDBDD0" w14:textId="0AF63225" w:rsidR="008D3CD1" w:rsidRDefault="008D3CD1" w:rsidP="008D3CD1">
      <w:pPr>
        <w:rPr>
          <w:lang w:eastAsia="es-CO"/>
        </w:rPr>
      </w:pPr>
    </w:p>
    <w:p w14:paraId="4786C88B" w14:textId="254D2478" w:rsidR="00571110" w:rsidRDefault="00571110" w:rsidP="008D3CD1">
      <w:pPr>
        <w:rPr>
          <w:lang w:eastAsia="es-CO"/>
        </w:rPr>
      </w:pPr>
      <w:r>
        <w:rPr>
          <w:noProof/>
          <w:lang w:eastAsia="es-CO"/>
        </w:rPr>
        <mc:AlternateContent>
          <mc:Choice Requires="wpg">
            <w:drawing>
              <wp:anchor distT="0" distB="0" distL="114300" distR="114300" simplePos="0" relativeHeight="251679762" behindDoc="0" locked="0" layoutInCell="1" allowOverlap="1" wp14:anchorId="7A4D3B10" wp14:editId="7C94087B">
                <wp:simplePos x="0" y="0"/>
                <wp:positionH relativeFrom="margin">
                  <wp:posOffset>1964690</wp:posOffset>
                </wp:positionH>
                <wp:positionV relativeFrom="paragraph">
                  <wp:posOffset>2419350</wp:posOffset>
                </wp:positionV>
                <wp:extent cx="1509395" cy="711200"/>
                <wp:effectExtent l="19050" t="19050" r="33655" b="69850"/>
                <wp:wrapSquare wrapText="bothSides"/>
                <wp:docPr id="301" name="Grupo 301"/>
                <wp:cNvGraphicFramePr/>
                <a:graphic xmlns:a="http://schemas.openxmlformats.org/drawingml/2006/main">
                  <a:graphicData uri="http://schemas.microsoft.com/office/word/2010/wordprocessingGroup">
                    <wpg:wgp>
                      <wpg:cNvGrpSpPr/>
                      <wpg:grpSpPr>
                        <a:xfrm>
                          <a:off x="0" y="0"/>
                          <a:ext cx="1509395" cy="711200"/>
                          <a:chOff x="-144945" y="27839"/>
                          <a:chExt cx="1492250" cy="728141"/>
                        </a:xfrm>
                      </wpg:grpSpPr>
                      <wps:wsp>
                        <wps:cNvPr id="302" name="Rombo 302"/>
                        <wps:cNvSpPr/>
                        <wps:spPr>
                          <a:xfrm>
                            <a:off x="-144945" y="27839"/>
                            <a:ext cx="1492250" cy="566420"/>
                          </a:xfrm>
                          <a:prstGeom prst="diamond">
                            <a:avLst/>
                          </a:prstGeom>
                        </wps:spPr>
                        <wps:style>
                          <a:lnRef idx="3">
                            <a:schemeClr val="lt1"/>
                          </a:lnRef>
                          <a:fillRef idx="1">
                            <a:schemeClr val="accent5"/>
                          </a:fillRef>
                          <a:effectRef idx="1">
                            <a:schemeClr val="accent5"/>
                          </a:effectRef>
                          <a:fontRef idx="minor">
                            <a:schemeClr val="lt1"/>
                          </a:fontRef>
                        </wps:style>
                        <wps:txbx>
                          <w:txbxContent>
                            <w:p w14:paraId="6FBB84C2" w14:textId="77777777" w:rsidR="004D157F" w:rsidRDefault="004D157F" w:rsidP="00571110">
                              <w:pPr>
                                <w:jc w:val="center"/>
                              </w:pPr>
                              <w:r>
                                <w:t>Deci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3" name="Conector recto de flecha 303"/>
                        <wps:cNvCnPr/>
                        <wps:spPr>
                          <a:xfrm flipH="1">
                            <a:off x="53624" y="338005"/>
                            <a:ext cx="5603" cy="390942"/>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s:wsp>
                        <wps:cNvPr id="304" name="Conector recto de flecha 304"/>
                        <wps:cNvCnPr/>
                        <wps:spPr>
                          <a:xfrm>
                            <a:off x="1097091" y="390416"/>
                            <a:ext cx="0" cy="365564"/>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V relativeFrom="margin">
                  <wp14:pctHeight>0</wp14:pctHeight>
                </wp14:sizeRelV>
              </wp:anchor>
            </w:drawing>
          </mc:Choice>
          <mc:Fallback>
            <w:pict>
              <v:group w14:anchorId="7A4D3B10" id="Grupo 301" o:spid="_x0000_s1150" style="position:absolute;left:0;text-align:left;margin-left:154.7pt;margin-top:190.5pt;width:118.85pt;height:56pt;z-index:251679762;mso-position-horizontal-relative:margin;mso-position-vertical-relative:text;mso-height-relative:margin" coordorigin="-1449,278" coordsize="14922,7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">
                <v:shape id="Rombo 302" o:spid="_x0000_s1151" type="#_x0000_t4" style="position:absolute;left:-1449;top:278;width:14922;height:56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cCYcUA&#10;AADcAAAADwAAAGRycy9kb3ducmV2LnhtbESPW2sCMRSE3wv+h3CEvtWsCkVWo4iwpRcKXh98O26O&#10;m8XNyZKkuv33TUHwcZiZb5jZorONuJIPtWMFw0EGgrh0uuZKwX5XvExAhIissXFMCn4pwGLee5ph&#10;rt2NN3TdxkokCIccFZgY21zKUBqyGAauJU7e2XmLMUlfSe3xluC2kaMse5UWa04LBltaGSov2x+r&#10;4HtdfB7akzdhTR+Hpji+FeMvq9Rzv1tOQUTq4iN8b79rBeNsBP9n0hGQ8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BwJhxQAAANwAAAAPAAAAAAAAAAAAAAAAAJgCAABkcnMv&#10;ZG93bnJldi54bWxQSwUGAAAAAAQABAD1AAAAigMAAAAA&#10;" fillcolor="#4ab5c4 [3208]" strokecolor="white [3201]" strokeweight="1.5pt">
                  <v:textbox>
                    <w:txbxContent>
                      <w:p w14:paraId="6FBB84C2" w14:textId="77777777" w:rsidR="004D157F" w:rsidRDefault="004D157F" w:rsidP="00571110">
                        <w:pPr>
                          <w:jc w:val="center"/>
                        </w:pPr>
                        <w:r>
                          <w:t>Decisión</w:t>
                        </w:r>
                      </w:p>
                    </w:txbxContent>
                  </v:textbox>
                </v:shape>
                <v:shape id="Conector recto de flecha 303" o:spid="_x0000_s1152" type="#_x0000_t32" style="position:absolute;left:536;top:3380;width:56;height:390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UNnfsYAAADcAAAADwAAAGRycy9kb3ducmV2LnhtbESPW2sCMRSE3wv+h3CEvtWsu63IahQp&#10;CoUi1MuLb4fNcS9uTrZJqlt/fVMo9HGYmW+Y+bI3rbiS87VlBeNRAoK4sLrmUsHxsHmagvABWWNr&#10;mRR8k4flYvAwx1zbG+/oug+liBD2OSqoQuhyKX1RkUE/sh1x9M7WGQxRulJqh7cIN61Mk2QiDdYc&#10;Fyrs6LWi4rL/MgpOza5x6ctn1qz5+WOyvZt3N06Vehz2qxmIQH34D/+137SCLMng90w8AnLx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VDZ37GAAAA3AAAAA8AAAAAAAAA&#10;AAAAAAAAoQIAAGRycy9kb3ducmV2LnhtbFBLBQYAAAAABAAEAPkAAACUAwAAAAA=&#10;" strokecolor="#4ab5c4 [3208]" strokeweight="1pt">
                  <v:stroke endarrow="block" joinstyle="miter"/>
                </v:shape>
                <v:shape id="Conector recto de flecha 304" o:spid="_x0000_s1153" type="#_x0000_t32" style="position:absolute;left:10970;top:3904;width:0;height:36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BqHMYAAADcAAAADwAAAGRycy9kb3ducmV2LnhtbESPQWvCQBSE7wX/w/IEL6XZWLWU6CpS&#10;ENpTaZRob4/sM4lm34bsmsR/3y0Uehxm5htmtRlMLTpqXWVZwTSKQRDnVldcKDjsd0+vIJxH1lhb&#10;JgV3crBZjx5WmGjb8xd1qS9EgLBLUEHpfZNI6fKSDLrINsTBO9vWoA+yLaRusQ9wU8vnOH6RBisO&#10;CyU29FZSfk1vRkH2qBffw+nyMc92NF0cz+YzZaPUZDxslyA8Df4//Nd+1wpm8Rx+z4QjIN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MgahzGAAAA3AAAAA8AAAAAAAAA&#10;AAAAAAAAoQIAAGRycy9kb3ducmV2LnhtbFBLBQYAAAAABAAEAPkAAACUAwAAAAA=&#10;" strokecolor="#4ab5c4 [3208]" strokeweight="1pt">
                  <v:stroke endarrow="block" joinstyle="miter"/>
                </v:shape>
                <w10:wrap type="square" anchorx="margin"/>
              </v:group>
            </w:pict>
          </mc:Fallback>
        </mc:AlternateContent>
      </w:r>
      <w:r>
        <w:rPr>
          <w:noProof/>
          <w:lang w:eastAsia="es-CO"/>
        </w:rPr>
        <mc:AlternateContent>
          <mc:Choice Requires="wpg">
            <w:drawing>
              <wp:anchor distT="0" distB="0" distL="114300" distR="114300" simplePos="0" relativeHeight="251676690" behindDoc="1" locked="0" layoutInCell="1" allowOverlap="1" wp14:anchorId="25C1B2B3" wp14:editId="69C46E61">
                <wp:simplePos x="0" y="0"/>
                <wp:positionH relativeFrom="column">
                  <wp:posOffset>755015</wp:posOffset>
                </wp:positionH>
                <wp:positionV relativeFrom="paragraph">
                  <wp:posOffset>11430</wp:posOffset>
                </wp:positionV>
                <wp:extent cx="953135" cy="408305"/>
                <wp:effectExtent l="0" t="0" r="37465" b="10795"/>
                <wp:wrapTight wrapText="bothSides">
                  <wp:wrapPolygon edited="0">
                    <wp:start x="0" y="0"/>
                    <wp:lineTo x="0" y="21163"/>
                    <wp:lineTo x="10793" y="21163"/>
                    <wp:lineTo x="11225" y="16124"/>
                    <wp:lineTo x="22017" y="9070"/>
                    <wp:lineTo x="22017" y="4031"/>
                    <wp:lineTo x="10793" y="0"/>
                    <wp:lineTo x="0" y="0"/>
                  </wp:wrapPolygon>
                </wp:wrapTight>
                <wp:docPr id="296" name="Grupo 296"/>
                <wp:cNvGraphicFramePr/>
                <a:graphic xmlns:a="http://schemas.openxmlformats.org/drawingml/2006/main">
                  <a:graphicData uri="http://schemas.microsoft.com/office/word/2010/wordprocessingGroup">
                    <wpg:wgp>
                      <wpg:cNvGrpSpPr/>
                      <wpg:grpSpPr>
                        <a:xfrm>
                          <a:off x="0" y="0"/>
                          <a:ext cx="953135" cy="408305"/>
                          <a:chOff x="0" y="0"/>
                          <a:chExt cx="953955" cy="408915"/>
                        </a:xfrm>
                      </wpg:grpSpPr>
                      <wps:wsp>
                        <wps:cNvPr id="297" name="Diagrama de flujo: proceso alternativo 297"/>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7400C577" w14:textId="36535B7A" w:rsidR="004D157F" w:rsidRDefault="004D157F" w:rsidP="008D3CD1">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Conector recto de flecha 298"/>
                        <wps:cNvCnPr/>
                        <wps:spPr>
                          <a:xfrm flipV="1">
                            <a:off x="590579" y="128876"/>
                            <a:ext cx="363376" cy="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anchor>
            </w:drawing>
          </mc:Choice>
          <mc:Fallback>
            <w:pict>
              <v:group w14:anchorId="25C1B2B3" id="Grupo 296" o:spid="_x0000_s1154" style="position:absolute;left:0;text-align:left;margin-left:59.45pt;margin-top:.9pt;width:75.05pt;height:32.15pt;z-index:-251639790;mso-position-horizontal-relative:text;mso-position-vertical-relative:text;mso-width-relative:margin" coordsize="9539,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">
                <v:shape id="Diagrama de flujo: proceso alternativo 297" o:spid="_x0000_s1155"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CuVMcA&#10;AADcAAAADwAAAGRycy9kb3ducmV2LnhtbESPzWsCMRTE74X+D+EVvBTN6sHq1igi+FEqiF+H3h6b&#10;5+7q5mVJ4rr975tCocdhZn7DTGatqURDzpeWFfR7CQjizOqScwWn47I7AuEDssbKMin4Jg+z6fPT&#10;BFNtH7yn5hByESHsU1RQhFCnUvqsIIO+Z2vi6F2sMxiidLnUDh8Rbio5SJKhNFhyXCiwpkVB2e1w&#10;Nwp2eXsx56/X9SY02w89P7rV+PqpVOelnb+DCNSG//Bfe6MVDMZv8HsmHgE5/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LgrlTHAAAA3AAAAA8AAAAAAAAAAAAAAAAAmAIAAGRy&#10;cy9kb3ducmV2LnhtbFBLBQYAAAAABAAEAPUAAACMAwAAAAA=&#10;" fillcolor="#4ab5c4 [3208]" strokecolor="white [3201]" strokeweight="1.5pt">
                  <v:textbox>
                    <w:txbxContent>
                      <w:p w14:paraId="7400C577" w14:textId="36535B7A" w:rsidR="004D157F" w:rsidRDefault="004D157F" w:rsidP="008D3CD1">
                        <w:pPr>
                          <w:jc w:val="center"/>
                        </w:pPr>
                        <w:r>
                          <w:t>3</w:t>
                        </w:r>
                      </w:p>
                    </w:txbxContent>
                  </v:textbox>
                </v:shape>
                <v:shape id="Conector recto de flecha 298" o:spid="_x0000_s1156" type="#_x0000_t32" style="position:absolute;left:5905;top:1288;width:3634;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xvFcMAAADcAAAADwAAAGRycy9kb3ducmV2LnhtbERPy2oCMRTdF/oP4QruasbRDu3UKKVY&#10;KIjgo5vuLpPbeTi5mSZRR7/eLAouD+c9W/SmFSdyvrasYDxKQBAXVtdcKvjefz69gPABWWNrmRRc&#10;yMNi/vgww1zbM2/ptAuliCHsc1RQhdDlUvqiIoN+ZDviyP1aZzBE6EqpHZ5juGllmiSZNFhzbKiw&#10;o4+KisPuaBT8NNvGpc9/k2bJ0022vpqVG6dKDQf9+xuIQH24i//dX1pB+hrXxjPxCMj5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UMbxXDAAAA3AAAAA8AAAAAAAAAAAAA&#10;AAAAoQIAAGRycy9kb3ducmV2LnhtbFBLBQYAAAAABAAEAPkAAACRAwAAAAA=&#10;" strokecolor="#4ab5c4 [3208]" strokeweight="1pt">
                  <v:stroke endarrow="block" joinstyle="miter"/>
                </v:shape>
                <w10:wrap type="tight"/>
              </v:group>
            </w:pict>
          </mc:Fallback>
        </mc:AlternateContent>
      </w:r>
      <w:r>
        <w:rPr>
          <w:noProof/>
          <w:lang w:eastAsia="es-CO"/>
        </w:rPr>
        <w:drawing>
          <wp:inline distT="0" distB="0" distL="0" distR="0" wp14:anchorId="07EC510F" wp14:editId="733319DE">
            <wp:extent cx="1689678" cy="2350800"/>
            <wp:effectExtent l="0" t="0" r="6350" b="0"/>
            <wp:docPr id="300" name="Imagen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689678" cy="2350800"/>
                    </a:xfrm>
                    <a:prstGeom prst="rect">
                      <a:avLst/>
                    </a:prstGeom>
                    <a:noFill/>
                    <a:ln>
                      <a:noFill/>
                    </a:ln>
                  </pic:spPr>
                </pic:pic>
              </a:graphicData>
            </a:graphic>
          </wp:inline>
        </w:drawing>
      </w:r>
    </w:p>
    <w:p w14:paraId="504835CD" w14:textId="4BB97869" w:rsidR="00571110" w:rsidRPr="008D3CD1" w:rsidRDefault="00571110" w:rsidP="008D3CD1">
      <w:pPr>
        <w:rPr>
          <w:lang w:eastAsia="es-CO"/>
        </w:rPr>
      </w:pPr>
    </w:p>
    <w:p w14:paraId="3F5C8CDC" w14:textId="61595CE9" w:rsidR="00571110" w:rsidRDefault="00571110" w:rsidP="00571110"/>
    <w:p w14:paraId="1EFC31F8" w14:textId="7FA99541" w:rsidR="00571110" w:rsidRDefault="00571110" w:rsidP="00571110">
      <w:r>
        <w:rPr>
          <w:noProof/>
          <w:lang w:eastAsia="es-CO"/>
        </w:rPr>
        <w:t xml:space="preserve">                      </w:t>
      </w:r>
      <w:r>
        <w:rPr>
          <w:noProof/>
          <w:lang w:eastAsia="es-CO"/>
        </w:rPr>
        <w:drawing>
          <wp:inline distT="0" distB="0" distL="0" distR="0" wp14:anchorId="4CC15BB2" wp14:editId="30E7986D">
            <wp:extent cx="1720800" cy="2373326"/>
            <wp:effectExtent l="0" t="0" r="0" b="8255"/>
            <wp:docPr id="305" name="Imagen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20800" cy="2373326"/>
                    </a:xfrm>
                    <a:prstGeom prst="rect">
                      <a:avLst/>
                    </a:prstGeom>
                    <a:noFill/>
                    <a:ln>
                      <a:noFill/>
                    </a:ln>
                  </pic:spPr>
                </pic:pic>
              </a:graphicData>
            </a:graphic>
          </wp:inline>
        </w:drawing>
      </w:r>
      <w:r>
        <w:t xml:space="preserve"> </w:t>
      </w:r>
      <w:r>
        <w:rPr>
          <w:noProof/>
          <w:lang w:eastAsia="es-CO"/>
        </w:rPr>
        <w:t xml:space="preserve">                </w:t>
      </w:r>
      <w:r>
        <w:rPr>
          <w:noProof/>
          <w:lang w:eastAsia="es-CO"/>
        </w:rPr>
        <w:drawing>
          <wp:inline distT="0" distB="0" distL="0" distR="0" wp14:anchorId="5BD81D7D" wp14:editId="0CF030FC">
            <wp:extent cx="1720800" cy="2375782"/>
            <wp:effectExtent l="0" t="0" r="0" b="5715"/>
            <wp:docPr id="306" name="Imagen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720800" cy="2375782"/>
                    </a:xfrm>
                    <a:prstGeom prst="rect">
                      <a:avLst/>
                    </a:prstGeom>
                    <a:noFill/>
                    <a:ln>
                      <a:noFill/>
                    </a:ln>
                  </pic:spPr>
                </pic:pic>
              </a:graphicData>
            </a:graphic>
          </wp:inline>
        </w:drawing>
      </w:r>
    </w:p>
    <w:p w14:paraId="4EA1C02A" w14:textId="4AC349CD" w:rsidR="002E112C" w:rsidRDefault="002E112C" w:rsidP="002E112C">
      <w:pPr>
        <w:pStyle w:val="Ttulo3"/>
      </w:pPr>
      <w:bookmarkStart w:id="134" w:name="_Toc457367059"/>
      <w:r>
        <w:t>Opciones especiales</w:t>
      </w:r>
      <w:bookmarkEnd w:id="134"/>
    </w:p>
    <w:p w14:paraId="2E55D8BC" w14:textId="3BDD7C40" w:rsidR="002E112C" w:rsidRDefault="002E112C" w:rsidP="002E112C">
      <w:pPr>
        <w:rPr>
          <w:lang w:eastAsia="es-CO"/>
        </w:rPr>
      </w:pPr>
      <w:r>
        <w:rPr>
          <w:lang w:eastAsia="es-CO"/>
        </w:rPr>
        <w:t>Las siguientes opciones, se presentan tanto para usuario paciente como usuario médico</w:t>
      </w:r>
      <w:r w:rsidR="000D1DAF">
        <w:rPr>
          <w:lang w:eastAsia="es-CO"/>
        </w:rPr>
        <w:t xml:space="preserve"> y administrador</w:t>
      </w:r>
      <w:r>
        <w:rPr>
          <w:lang w:eastAsia="es-CO"/>
        </w:rPr>
        <w:t>.</w:t>
      </w:r>
    </w:p>
    <w:p w14:paraId="2E687718" w14:textId="77777777" w:rsidR="002E112C" w:rsidRDefault="002E112C" w:rsidP="002E112C">
      <w:pPr>
        <w:pStyle w:val="Ttulo4"/>
        <w:rPr>
          <w:lang w:eastAsia="es-CO"/>
        </w:rPr>
      </w:pPr>
      <w:r>
        <w:rPr>
          <w:lang w:eastAsia="es-CO"/>
        </w:rPr>
        <w:t>Ayuda</w:t>
      </w:r>
    </w:p>
    <w:p w14:paraId="78ADA28A" w14:textId="77777777" w:rsidR="002E112C" w:rsidRPr="00FF6EF4" w:rsidRDefault="002E112C" w:rsidP="002E112C">
      <w:pPr>
        <w:rPr>
          <w:i/>
          <w:lang w:eastAsia="es-CO"/>
        </w:rPr>
      </w:pPr>
      <w:r>
        <w:rPr>
          <w:lang w:eastAsia="es-CO"/>
        </w:rPr>
        <w:t xml:space="preserve">La interfaz de usuario de </w:t>
      </w:r>
      <w:r w:rsidRPr="00FF6EF4">
        <w:rPr>
          <w:i/>
          <w:lang w:eastAsia="es-CO"/>
        </w:rPr>
        <w:t>Ayuda</w:t>
      </w:r>
      <w:r>
        <w:rPr>
          <w:i/>
          <w:lang w:eastAsia="es-CO"/>
        </w:rPr>
        <w:t xml:space="preserve">, </w:t>
      </w:r>
      <w:r>
        <w:rPr>
          <w:lang w:eastAsia="es-CO"/>
        </w:rPr>
        <w:t xml:space="preserve">permite al usuario reportar problemas con la aplicación, re leer los términos y condiciones y conocer acerca de TAppi: Triage Application. Dentro de las opciones de esta pantalla encontrará un </w:t>
      </w:r>
      <w:r w:rsidRPr="006736ED">
        <w:rPr>
          <w:highlight w:val="yellow"/>
          <w:lang w:eastAsia="es-CO"/>
        </w:rPr>
        <w:t>sencillo tutorial para editar los datos de su cuenta.</w:t>
      </w:r>
    </w:p>
    <w:p w14:paraId="38418BA2" w14:textId="77777777" w:rsidR="002E112C" w:rsidRDefault="002E112C" w:rsidP="002E112C">
      <w:pPr>
        <w:rPr>
          <w:lang w:eastAsia="es-CO"/>
        </w:rPr>
      </w:pPr>
      <w:r>
        <w:rPr>
          <w:noProof/>
          <w:lang w:eastAsia="es-CO"/>
        </w:rPr>
        <mc:AlternateContent>
          <mc:Choice Requires="wps">
            <w:drawing>
              <wp:anchor distT="0" distB="0" distL="114300" distR="114300" simplePos="0" relativeHeight="251671570" behindDoc="0" locked="0" layoutInCell="1" allowOverlap="1" wp14:anchorId="58608B59" wp14:editId="0ACEABE1">
                <wp:simplePos x="0" y="0"/>
                <wp:positionH relativeFrom="column">
                  <wp:posOffset>3248991</wp:posOffset>
                </wp:positionH>
                <wp:positionV relativeFrom="paragraph">
                  <wp:posOffset>240665</wp:posOffset>
                </wp:positionV>
                <wp:extent cx="363064" cy="1"/>
                <wp:effectExtent l="0" t="76200" r="18415" b="95250"/>
                <wp:wrapNone/>
                <wp:docPr id="225" name="Conector recto de flecha 225"/>
                <wp:cNvGraphicFramePr/>
                <a:graphic xmlns:a="http://schemas.openxmlformats.org/drawingml/2006/main">
                  <a:graphicData uri="http://schemas.microsoft.com/office/word/2010/wordprocessingShape">
                    <wps:wsp>
                      <wps:cNvCnPr/>
                      <wps:spPr>
                        <a:xfrm flipV="1">
                          <a:off x="0" y="0"/>
                          <a:ext cx="363064" cy="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a:graphicData>
                </a:graphic>
              </wp:anchor>
            </w:drawing>
          </mc:Choice>
          <mc:Fallback xmlns:w16se="http://schemas.microsoft.com/office/word/2015/wordml/symex" xmlns:cx2="http://schemas.microsoft.com/office/drawing/2015/10/21/chartex" xmlns:cx1="http://schemas.microsoft.com/office/drawing/2015/9/8/chartex" xmlns:cx="http://schemas.microsoft.com/office/drawing/2014/chartex">
            <w:pict>
              <v:shape w14:anchorId="767A330A" id="Conector recto de flecha 225" o:spid="_x0000_s1026" type="#_x0000_t32" style="position:absolute;margin-left:255.85pt;margin-top:18.95pt;width:28.6pt;height:0;flip:y;z-index:25167157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" strokecolor="#4ab5c4 [3208]" strokeweight="1pt">
                <v:stroke endarrow="block" joinstyle="miter"/>
              </v:shape>
            </w:pict>
          </mc:Fallback>
        </mc:AlternateContent>
      </w:r>
      <w:r>
        <w:rPr>
          <w:noProof/>
          <w:lang w:eastAsia="es-CO"/>
        </w:rPr>
        <mc:AlternateContent>
          <mc:Choice Requires="wpg">
            <w:drawing>
              <wp:anchor distT="0" distB="0" distL="114300" distR="114300" simplePos="0" relativeHeight="251669522" behindDoc="1" locked="0" layoutInCell="1" allowOverlap="1" wp14:anchorId="35A48259" wp14:editId="03295F3C">
                <wp:simplePos x="0" y="0"/>
                <wp:positionH relativeFrom="column">
                  <wp:posOffset>254635</wp:posOffset>
                </wp:positionH>
                <wp:positionV relativeFrom="paragraph">
                  <wp:posOffset>120650</wp:posOffset>
                </wp:positionV>
                <wp:extent cx="953135" cy="408305"/>
                <wp:effectExtent l="0" t="0" r="37465" b="10795"/>
                <wp:wrapTight wrapText="bothSides">
                  <wp:wrapPolygon edited="0">
                    <wp:start x="0" y="0"/>
                    <wp:lineTo x="0" y="21163"/>
                    <wp:lineTo x="10793" y="21163"/>
                    <wp:lineTo x="11225" y="16124"/>
                    <wp:lineTo x="22017" y="9070"/>
                    <wp:lineTo x="22017" y="4031"/>
                    <wp:lineTo x="10793" y="0"/>
                    <wp:lineTo x="0" y="0"/>
                  </wp:wrapPolygon>
                </wp:wrapTight>
                <wp:docPr id="235" name="Grupo 235"/>
                <wp:cNvGraphicFramePr/>
                <a:graphic xmlns:a="http://schemas.openxmlformats.org/drawingml/2006/main">
                  <a:graphicData uri="http://schemas.microsoft.com/office/word/2010/wordprocessingGroup">
                    <wpg:wgp>
                      <wpg:cNvGrpSpPr/>
                      <wpg:grpSpPr>
                        <a:xfrm>
                          <a:off x="0" y="0"/>
                          <a:ext cx="953135" cy="408305"/>
                          <a:chOff x="0" y="0"/>
                          <a:chExt cx="953955" cy="408915"/>
                        </a:xfrm>
                      </wpg:grpSpPr>
                      <wps:wsp>
                        <wps:cNvPr id="236" name="Diagrama de flujo: proceso alternativo 236"/>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0BE5EF5C" w14:textId="77777777" w:rsidR="004D157F" w:rsidRDefault="004D157F" w:rsidP="002E112C">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Conector recto de flecha 237"/>
                        <wps:cNvCnPr/>
                        <wps:spPr>
                          <a:xfrm flipV="1">
                            <a:off x="590579" y="128876"/>
                            <a:ext cx="363376" cy="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anchor>
            </w:drawing>
          </mc:Choice>
          <mc:Fallback>
            <w:pict>
              <v:group w14:anchorId="35A48259" id="Grupo 235" o:spid="_x0000_s1157" style="position:absolute;left:0;text-align:left;margin-left:20.05pt;margin-top:9.5pt;width:75.05pt;height:32.15pt;z-index:-251646958;mso-position-horizontal-relative:text;mso-position-vertical-relative:text;mso-width-relative:margin" coordsize="9539,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">
                <v:shape id="Diagrama de flujo: proceso alternativo 236" o:spid="_x0000_s1158"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pU9ccA&#10;AADcAAAADwAAAGRycy9kb3ducmV2LnhtbESPQWvCQBSE74L/YXmFXkrdVEFq6ioitFUUirE99PbI&#10;PpNo9m3Y3cb4712h4HGYmW+Y6bwztWjJ+cqygpdBAoI4t7riQsH3/v35FYQPyBpry6TgQh7ms35v&#10;iqm2Z95Rm4VCRAj7FBWUITSplD4vyaAf2IY4egfrDIYoXSG1w3OEm1oOk2QsDVYcF0psaFlSfsr+&#10;jIKvojuYn9+nz1Vot2u92LuPyXGj1ONDt3gDEagL9/B/e6UVDEdjuJ2JR0DO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vKVPXHAAAA3AAAAA8AAAAAAAAAAAAAAAAAmAIAAGRy&#10;cy9kb3ducmV2LnhtbFBLBQYAAAAABAAEAPUAAACMAwAAAAA=&#10;" fillcolor="#4ab5c4 [3208]" strokecolor="white [3201]" strokeweight="1.5pt">
                  <v:textbox>
                    <w:txbxContent>
                      <w:p w14:paraId="0BE5EF5C" w14:textId="77777777" w:rsidR="004D157F" w:rsidRDefault="004D157F" w:rsidP="002E112C">
                        <w:pPr>
                          <w:jc w:val="center"/>
                        </w:pPr>
                        <w:r>
                          <w:t>4</w:t>
                        </w:r>
                      </w:p>
                    </w:txbxContent>
                  </v:textbox>
                </v:shape>
                <v:shape id="Conector recto de flecha 237" o:spid="_x0000_s1159" type="#_x0000_t32" style="position:absolute;left:5905;top:1288;width:3634;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WkXcYAAADcAAAADwAAAGRycy9kb3ducmV2LnhtbESPT2sCMRTE74V+h/AK3mrWtdqyNYqU&#10;CkIR1Hrx9tg894+blzWJuu2nbwqCx2FmfsNMZp1pxIWcrywrGPQTEMS51RUXCnbfi+c3ED4ga2ws&#10;k4If8jCbPj5MMNP2yhu6bEMhIoR9hgrKENpMSp+XZND3bUscvYN1BkOUrpDa4TXCTSPTJBlLgxXH&#10;hRJb+igpP27PRsG+3tQuHZ2G9Se/rMerX/PlBqlSvadu/g4iUBfu4Vt7qRWkw1f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L1pF3GAAAA3AAAAA8AAAAAAAAA&#10;AAAAAAAAoQIAAGRycy9kb3ducmV2LnhtbFBLBQYAAAAABAAEAPkAAACUAwAAAAA=&#10;" strokecolor="#4ab5c4 [3208]" strokeweight="1pt">
                  <v:stroke endarrow="block" joinstyle="miter"/>
                </v:shape>
                <w10:wrap type="tight"/>
              </v:group>
            </w:pict>
          </mc:Fallback>
        </mc:AlternateContent>
      </w:r>
      <w:r>
        <w:rPr>
          <w:lang w:eastAsia="es-CO"/>
        </w:rPr>
        <w:t xml:space="preserve">   </w:t>
      </w:r>
      <w:r>
        <w:rPr>
          <w:noProof/>
          <w:lang w:eastAsia="es-CO"/>
        </w:rPr>
        <w:drawing>
          <wp:inline distT="0" distB="0" distL="0" distR="0" wp14:anchorId="65373E89" wp14:editId="13670164">
            <wp:extent cx="1720800" cy="2372786"/>
            <wp:effectExtent l="0" t="0" r="0" b="8890"/>
            <wp:docPr id="258" name="Imagen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720800" cy="2372786"/>
                    </a:xfrm>
                    <a:prstGeom prst="rect">
                      <a:avLst/>
                    </a:prstGeom>
                    <a:noFill/>
                    <a:ln>
                      <a:noFill/>
                    </a:ln>
                  </pic:spPr>
                </pic:pic>
              </a:graphicData>
            </a:graphic>
          </wp:inline>
        </w:drawing>
      </w:r>
      <w:r>
        <w:rPr>
          <w:lang w:eastAsia="es-CO"/>
        </w:rPr>
        <w:t xml:space="preserve">  </w:t>
      </w:r>
      <w:r>
        <w:rPr>
          <w:noProof/>
          <w:lang w:eastAsia="es-CO"/>
        </w:rPr>
        <w:t xml:space="preserve">             </w:t>
      </w:r>
      <w:r>
        <w:rPr>
          <w:noProof/>
          <w:lang w:eastAsia="es-CO"/>
        </w:rPr>
        <w:drawing>
          <wp:inline distT="0" distB="0" distL="0" distR="0" wp14:anchorId="71AD07DB" wp14:editId="1613550C">
            <wp:extent cx="1720800" cy="2371430"/>
            <wp:effectExtent l="0" t="0" r="0" b="0"/>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720800" cy="2371430"/>
                    </a:xfrm>
                    <a:prstGeom prst="rect">
                      <a:avLst/>
                    </a:prstGeom>
                    <a:noFill/>
                    <a:ln>
                      <a:noFill/>
                    </a:ln>
                  </pic:spPr>
                </pic:pic>
              </a:graphicData>
            </a:graphic>
          </wp:inline>
        </w:drawing>
      </w:r>
    </w:p>
    <w:p w14:paraId="4596974C" w14:textId="77777777" w:rsidR="002E112C" w:rsidRDefault="002E112C" w:rsidP="002E112C">
      <w:pPr>
        <w:pStyle w:val="Ttulo4"/>
        <w:rPr>
          <w:lang w:eastAsia="es-CO"/>
        </w:rPr>
      </w:pPr>
      <w:r>
        <w:rPr>
          <w:lang w:eastAsia="es-CO"/>
        </w:rPr>
        <w:t>Salir</w:t>
      </w:r>
    </w:p>
    <w:p w14:paraId="3D372975" w14:textId="77777777" w:rsidR="002E112C" w:rsidRPr="003A33FA" w:rsidRDefault="002E112C" w:rsidP="002E112C">
      <w:pPr>
        <w:rPr>
          <w:i/>
          <w:lang w:eastAsia="es-CO"/>
        </w:rPr>
      </w:pPr>
      <w:r>
        <w:rPr>
          <w:lang w:eastAsia="es-CO"/>
        </w:rPr>
        <w:t xml:space="preserve">Cuando el usuario oprima el botón de </w:t>
      </w:r>
      <w:r w:rsidRPr="00AA4508">
        <w:rPr>
          <w:i/>
          <w:lang w:eastAsia="es-CO"/>
        </w:rPr>
        <w:t>Salir</w:t>
      </w:r>
      <w:r>
        <w:rPr>
          <w:i/>
          <w:lang w:eastAsia="es-CO"/>
        </w:rPr>
        <w:t xml:space="preserve">, </w:t>
      </w:r>
      <w:r>
        <w:rPr>
          <w:lang w:eastAsia="es-CO"/>
        </w:rPr>
        <w:t>se mostrará la interfaz inicial de TAppi: Triage Application.</w:t>
      </w:r>
    </w:p>
    <w:p w14:paraId="083E4819" w14:textId="77777777" w:rsidR="002E112C" w:rsidRDefault="002E112C" w:rsidP="002E112C">
      <w:pPr>
        <w:rPr>
          <w:lang w:val="es-ES"/>
        </w:rPr>
      </w:pPr>
      <w:r>
        <w:rPr>
          <w:noProof/>
          <w:lang w:eastAsia="es-CO"/>
        </w:rPr>
        <mc:AlternateContent>
          <mc:Choice Requires="wpg">
            <w:drawing>
              <wp:anchor distT="0" distB="0" distL="114300" distR="114300" simplePos="0" relativeHeight="251670546" behindDoc="1" locked="0" layoutInCell="1" allowOverlap="1" wp14:anchorId="7EB263D4" wp14:editId="1CACBE3E">
                <wp:simplePos x="0" y="0"/>
                <wp:positionH relativeFrom="margin">
                  <wp:align>left</wp:align>
                </wp:positionH>
                <wp:positionV relativeFrom="paragraph">
                  <wp:posOffset>131556</wp:posOffset>
                </wp:positionV>
                <wp:extent cx="1017270" cy="408305"/>
                <wp:effectExtent l="0" t="0" r="30480" b="10795"/>
                <wp:wrapTight wrapText="bothSides">
                  <wp:wrapPolygon edited="0">
                    <wp:start x="0" y="0"/>
                    <wp:lineTo x="0" y="21163"/>
                    <wp:lineTo x="10112" y="21163"/>
                    <wp:lineTo x="10517" y="16124"/>
                    <wp:lineTo x="21843" y="9070"/>
                    <wp:lineTo x="21843" y="5039"/>
                    <wp:lineTo x="10112" y="0"/>
                    <wp:lineTo x="0" y="0"/>
                  </wp:wrapPolygon>
                </wp:wrapTight>
                <wp:docPr id="322" name="Grupo 322"/>
                <wp:cNvGraphicFramePr/>
                <a:graphic xmlns:a="http://schemas.openxmlformats.org/drawingml/2006/main">
                  <a:graphicData uri="http://schemas.microsoft.com/office/word/2010/wordprocessingGroup">
                    <wpg:wgp>
                      <wpg:cNvGrpSpPr/>
                      <wpg:grpSpPr>
                        <a:xfrm>
                          <a:off x="0" y="0"/>
                          <a:ext cx="1017270" cy="408305"/>
                          <a:chOff x="0" y="0"/>
                          <a:chExt cx="1018072" cy="408915"/>
                        </a:xfrm>
                      </wpg:grpSpPr>
                      <wps:wsp>
                        <wps:cNvPr id="323" name="Diagrama de flujo: proceso alternativo 294"/>
                        <wps:cNvSpPr/>
                        <wps:spPr>
                          <a:xfrm>
                            <a:off x="0" y="0"/>
                            <a:ext cx="450215" cy="408915"/>
                          </a:xfrm>
                          <a:prstGeom prst="flowChartAlternateProcess">
                            <a:avLst/>
                          </a:prstGeom>
                        </wps:spPr>
                        <wps:style>
                          <a:lnRef idx="3">
                            <a:schemeClr val="lt1"/>
                          </a:lnRef>
                          <a:fillRef idx="1">
                            <a:schemeClr val="accent5"/>
                          </a:fillRef>
                          <a:effectRef idx="1">
                            <a:schemeClr val="accent5"/>
                          </a:effectRef>
                          <a:fontRef idx="minor">
                            <a:schemeClr val="lt1"/>
                          </a:fontRef>
                        </wps:style>
                        <wps:txbx>
                          <w:txbxContent>
                            <w:p w14:paraId="0F1C6029" w14:textId="77777777" w:rsidR="004D157F" w:rsidRDefault="004D157F" w:rsidP="002E112C">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Conector recto de flecha 324"/>
                        <wps:cNvCnPr/>
                        <wps:spPr>
                          <a:xfrm flipV="1">
                            <a:off x="590579" y="128876"/>
                            <a:ext cx="427493" cy="1"/>
                          </a:xfrm>
                          <a:prstGeom prst="straightConnector1">
                            <a:avLst/>
                          </a:prstGeom>
                          <a:ln>
                            <a:tailEnd type="triangle"/>
                          </a:ln>
                        </wps:spPr>
                        <wps:style>
                          <a:lnRef idx="2">
                            <a:schemeClr val="accent5"/>
                          </a:lnRef>
                          <a:fillRef idx="0">
                            <a:schemeClr val="accent5"/>
                          </a:fillRef>
                          <a:effectRef idx="1">
                            <a:schemeClr val="accent5"/>
                          </a:effectRef>
                          <a:fontRef idx="minor">
                            <a:schemeClr val="tx1"/>
                          </a:fontRef>
                        </wps:style>
                        <wps:bodyPr/>
                      </wps:wsp>
                    </wpg:wgp>
                  </a:graphicData>
                </a:graphic>
                <wp14:sizeRelH relativeFrom="margin">
                  <wp14:pctWidth>0</wp14:pctWidth>
                </wp14:sizeRelH>
              </wp:anchor>
            </w:drawing>
          </mc:Choice>
          <mc:Fallback>
            <w:pict>
              <v:group w14:anchorId="7EB263D4" id="Grupo 322" o:spid="_x0000_s1160" style="position:absolute;left:0;text-align:left;margin-left:0;margin-top:10.35pt;width:80.1pt;height:32.15pt;z-index:-251645934;mso-position-horizontal:left;mso-position-horizontal-relative:margin;mso-position-vertical-relative:text;mso-width-relative:margin" coordsize="10180,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">
                <v:shape id="Diagrama de flujo: proceso alternativo 294" o:spid="_x0000_s1161" type="#_x0000_t176" style="position:absolute;width:4502;height:40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uLccA&#10;AADcAAAADwAAAGRycy9kb3ducmV2LnhtbESPW2sCMRSE34X+h3AEX4pmVSh2NYoUvJQKUi8Pvh02&#10;x91tNydLEtftv28KBR+HmfmGmS1aU4mGnC8tKxgOEhDEmdUl5wpOx1V/AsIHZI2VZVLwQx4W86fO&#10;DFNt7/xJzSHkIkLYp6igCKFOpfRZQQb9wNbE0btaZzBE6XKpHd4j3FRylCQv0mDJcaHAmt4Kyr4P&#10;N6Ngn7dXc748b7ah2b3r5dGtX78+lOp12+UURKA2PML/7a1WMB6N4e9MPAJy/g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iFbi3HAAAA3AAAAA8AAAAAAAAAAAAAAAAAmAIAAGRy&#10;cy9kb3ducmV2LnhtbFBLBQYAAAAABAAEAPUAAACMAwAAAAA=&#10;" fillcolor="#4ab5c4 [3208]" strokecolor="white [3201]" strokeweight="1.5pt">
                  <v:textbox>
                    <w:txbxContent>
                      <w:p w14:paraId="0F1C6029" w14:textId="77777777" w:rsidR="004D157F" w:rsidRDefault="004D157F" w:rsidP="002E112C">
                        <w:pPr>
                          <w:jc w:val="center"/>
                        </w:pPr>
                        <w:r>
                          <w:t>5</w:t>
                        </w:r>
                      </w:p>
                    </w:txbxContent>
                  </v:textbox>
                </v:shape>
                <v:shape id="Conector recto de flecha 324" o:spid="_x0000_s1162" type="#_x0000_t32" style="position:absolute;left:5905;top:1288;width:4275;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jasYAAADcAAAADwAAAGRycy9kb3ducmV2LnhtbESPT2sCMRTE7wW/Q3iCt5p1tVJWo4hU&#10;EIpQtRdvj83r/unmZZtE3frpm4LgcZiZ3zDzZWcacSHnK8sKRsMEBHFudcWFgs/j5vkVhA/IGhvL&#10;pOCXPCwXvac5ZtpeeU+XQyhEhLDPUEEZQptJ6fOSDPqhbYmj92WdwRClK6R2eI1w08g0SabSYMVx&#10;ocSW1iXl34ezUXCq97VLX37G9RtPPqa7m3l3o1SpQb9bzUAE6sIjfG9vtYJxOoH/M/EIy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Efo2rGAAAA3AAAAA8AAAAAAAAA&#10;AAAAAAAAoQIAAGRycy9kb3ducmV2LnhtbFBLBQYAAAAABAAEAPkAAACUAwAAAAA=&#10;" strokecolor="#4ab5c4 [3208]" strokeweight="1pt">
                  <v:stroke endarrow="block" joinstyle="miter"/>
                </v:shape>
                <w10:wrap type="tight" anchorx="margin"/>
              </v:group>
            </w:pict>
          </mc:Fallback>
        </mc:AlternateContent>
      </w:r>
      <w:r>
        <w:rPr>
          <w:noProof/>
          <w:lang w:eastAsia="es-CO"/>
        </w:rPr>
        <w:drawing>
          <wp:inline distT="0" distB="0" distL="0" distR="0" wp14:anchorId="2A0B1EAD" wp14:editId="07A497A3">
            <wp:extent cx="1720800" cy="2373326"/>
            <wp:effectExtent l="0" t="0" r="0" b="8255"/>
            <wp:docPr id="290" name="Imagen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20800" cy="2373326"/>
                    </a:xfrm>
                    <a:prstGeom prst="rect">
                      <a:avLst/>
                    </a:prstGeom>
                    <a:noFill/>
                    <a:ln>
                      <a:noFill/>
                    </a:ln>
                  </pic:spPr>
                </pic:pic>
              </a:graphicData>
            </a:graphic>
          </wp:inline>
        </w:drawing>
      </w:r>
    </w:p>
    <w:p w14:paraId="25E04B7E" w14:textId="77777777" w:rsidR="002E112C" w:rsidRPr="002E112C" w:rsidRDefault="002E112C" w:rsidP="002E112C">
      <w:pPr>
        <w:rPr>
          <w:lang w:eastAsia="es-CO"/>
        </w:rPr>
      </w:pPr>
    </w:p>
    <w:p w14:paraId="18B88182" w14:textId="11D95CDA" w:rsidR="00DB5E97" w:rsidRPr="00F9524C" w:rsidRDefault="00DB5E97" w:rsidP="00F9524C">
      <w:pPr>
        <w:pStyle w:val="Ttulo1"/>
      </w:pPr>
      <w:bookmarkStart w:id="135" w:name="_Toc457139237"/>
      <w:bookmarkStart w:id="136" w:name="_Toc457367060"/>
      <w:r w:rsidRPr="00F9524C">
        <w:t>Referencias</w:t>
      </w:r>
      <w:bookmarkEnd w:id="125"/>
      <w:bookmarkEnd w:id="126"/>
      <w:bookmarkEnd w:id="135"/>
      <w:bookmarkEnd w:id="136"/>
    </w:p>
    <w:p w14:paraId="0D0F53BA" w14:textId="77777777" w:rsidR="00FB0C11" w:rsidRPr="00FB0C11" w:rsidRDefault="00486261" w:rsidP="00FB0C11">
      <w:pPr>
        <w:pStyle w:val="Bibliografa"/>
        <w:rPr>
          <w:rFonts w:ascii="Calibri" w:hAnsi="Calibri"/>
        </w:rPr>
      </w:pPr>
      <w:r>
        <w:fldChar w:fldCharType="begin"/>
      </w:r>
      <w:r w:rsidR="00993BE3">
        <w:instrText xml:space="preserve"> ADDIN ZOTERO_BIBL {"custom":[]} CSL_BIBLIOGRAPHY </w:instrText>
      </w:r>
      <w:r>
        <w:fldChar w:fldCharType="separate"/>
      </w:r>
      <w:r w:rsidR="00FB0C11" w:rsidRPr="00FB0C11">
        <w:rPr>
          <w:rFonts w:ascii="Calibri" w:hAnsi="Calibri"/>
        </w:rPr>
        <w:t>[1]</w:t>
      </w:r>
      <w:r w:rsidR="00FB0C11" w:rsidRPr="00FB0C11">
        <w:rPr>
          <w:rFonts w:ascii="Calibri" w:hAnsi="Calibri"/>
        </w:rPr>
        <w:tab/>
        <w:t>Hernández Esteban, Oviedo Camilo, Benavides Camilo, Jiménez Sebastián, Díaz Fabiana, Suárez David, y Paula Alejandra Rocha, «GitHub-SnoutPoint-Networks: Proyecto de SnoutPoint, red social para mascotas», 2015. [En línea]. Disponible en: https://github.com/Mutisantos/SnoutPoint-Networks. [Accedido: 27-jun-2016].</w:t>
      </w:r>
    </w:p>
    <w:p w14:paraId="200BBEEB" w14:textId="77777777" w:rsidR="00FB0C11" w:rsidRPr="00FB0C11" w:rsidRDefault="00FB0C11" w:rsidP="00FB0C11">
      <w:pPr>
        <w:pStyle w:val="Bibliografa"/>
        <w:rPr>
          <w:rFonts w:ascii="Calibri" w:hAnsi="Calibri"/>
        </w:rPr>
      </w:pPr>
      <w:r w:rsidRPr="00FB0C11">
        <w:rPr>
          <w:rFonts w:ascii="Calibri" w:hAnsi="Calibri"/>
        </w:rPr>
        <w:t>[2]</w:t>
      </w:r>
      <w:r w:rsidRPr="00FB0C11">
        <w:rPr>
          <w:rFonts w:ascii="Calibri" w:hAnsi="Calibri"/>
        </w:rPr>
        <w:tab/>
        <w:t>Luisa Alvarez, Stiven Ávila, David Calle, Fabián Merchán, Luis Montaño, y Alfredo Santamaría, «RAWR SDD». 2015.</w:t>
      </w:r>
    </w:p>
    <w:p w14:paraId="7DA8079F" w14:textId="77777777" w:rsidR="00FB0C11" w:rsidRPr="00FB0C11" w:rsidRDefault="00FB0C11" w:rsidP="00FB0C11">
      <w:pPr>
        <w:pStyle w:val="Bibliografa"/>
        <w:rPr>
          <w:rFonts w:ascii="Calibri" w:hAnsi="Calibri"/>
        </w:rPr>
      </w:pPr>
      <w:r w:rsidRPr="00FB0C11">
        <w:rPr>
          <w:rFonts w:ascii="Calibri" w:hAnsi="Calibri"/>
        </w:rPr>
        <w:t>[3]</w:t>
      </w:r>
      <w:r w:rsidRPr="00FB0C11">
        <w:rPr>
          <w:rFonts w:ascii="Calibri" w:hAnsi="Calibri"/>
        </w:rPr>
        <w:tab/>
        <w:t xml:space="preserve">B. P. Douglass, </w:t>
      </w:r>
      <w:r w:rsidRPr="00FB0C11">
        <w:rPr>
          <w:rFonts w:ascii="Calibri" w:hAnsi="Calibri"/>
          <w:i/>
          <w:iCs/>
        </w:rPr>
        <w:t>Real-Time UML: Developing Efficient Objects for Embedded Systems</w:t>
      </w:r>
      <w:r w:rsidRPr="00FB0C11">
        <w:rPr>
          <w:rFonts w:ascii="Calibri" w:hAnsi="Calibri"/>
        </w:rPr>
        <w:t>. Boston, MA, USA: Addison-Wesley Longman Publishing Co., Inc., 1997.</w:t>
      </w:r>
    </w:p>
    <w:p w14:paraId="32395F31" w14:textId="77777777" w:rsidR="00FB0C11" w:rsidRPr="00FB0C11" w:rsidRDefault="00FB0C11" w:rsidP="00FB0C11">
      <w:pPr>
        <w:pStyle w:val="Bibliografa"/>
        <w:rPr>
          <w:rFonts w:ascii="Calibri" w:hAnsi="Calibri"/>
        </w:rPr>
      </w:pPr>
      <w:r w:rsidRPr="00FB0C11">
        <w:rPr>
          <w:rFonts w:ascii="Calibri" w:hAnsi="Calibri"/>
        </w:rPr>
        <w:t>[4]</w:t>
      </w:r>
      <w:r w:rsidRPr="00FB0C11">
        <w:rPr>
          <w:rFonts w:ascii="Calibri" w:hAnsi="Calibri"/>
        </w:rPr>
        <w:tab/>
        <w:t>«Introduction to LAMP technology»:, 03-may-2005. [En línea]. Disponible en: http://www.ibm.com/developerworks/web/tutorials/wa-lamp/wa-lamp.html. [Accedido: 06-jul-2016].</w:t>
      </w:r>
    </w:p>
    <w:p w14:paraId="5E059B2A" w14:textId="77777777" w:rsidR="00FB0C11" w:rsidRPr="00FB0C11" w:rsidRDefault="00FB0C11" w:rsidP="00FB0C11">
      <w:pPr>
        <w:pStyle w:val="Bibliografa"/>
        <w:rPr>
          <w:rFonts w:ascii="Calibri" w:hAnsi="Calibri"/>
        </w:rPr>
      </w:pPr>
      <w:r w:rsidRPr="00FB0C11">
        <w:rPr>
          <w:rFonts w:ascii="Calibri" w:hAnsi="Calibri"/>
        </w:rPr>
        <w:t>[5]</w:t>
      </w:r>
      <w:r w:rsidRPr="00FB0C11">
        <w:rPr>
          <w:rFonts w:ascii="Calibri" w:hAnsi="Calibri"/>
        </w:rPr>
        <w:tab/>
        <w:t>«Laravel Homestead - Laravel - The PHP Framework For Web Artisans». [En línea]. Disponible en: https://laravel.com/docs/5.2/homestead#installation-and-setup. [Accedido: 06-jul-2016].</w:t>
      </w:r>
    </w:p>
    <w:p w14:paraId="1BD8094A" w14:textId="7B46C226" w:rsidR="00DB5E97" w:rsidRPr="00DB5E97" w:rsidRDefault="00486261" w:rsidP="009807B5">
      <w:r>
        <w:fldChar w:fldCharType="end"/>
      </w:r>
    </w:p>
    <w:sectPr w:rsidR="00DB5E97" w:rsidRPr="00DB5E97" w:rsidSect="008026A1">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322E7C" w14:textId="77777777" w:rsidR="004D157F" w:rsidRDefault="004D157F" w:rsidP="009807B5">
      <w:r>
        <w:separator/>
      </w:r>
    </w:p>
  </w:endnote>
  <w:endnote w:type="continuationSeparator" w:id="0">
    <w:p w14:paraId="51F2A908" w14:textId="77777777" w:rsidR="004D157F" w:rsidRDefault="004D157F" w:rsidP="009807B5">
      <w:r>
        <w:continuationSeparator/>
      </w:r>
    </w:p>
  </w:endnote>
  <w:endnote w:type="continuationNotice" w:id="1">
    <w:p w14:paraId="1A857BFE" w14:textId="77777777" w:rsidR="004D157F" w:rsidRDefault="004D15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ejaVu Sans">
    <w:altName w:val="Times New Roman"/>
    <w:charset w:val="00"/>
    <w:family w:val="swiss"/>
    <w:pitch w:val="variable"/>
    <w:sig w:usb0="E7002EFF" w:usb1="D200FDFF" w:usb2="0A24602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19996655"/>
      <w:docPartObj>
        <w:docPartGallery w:val="Page Numbers (Bottom of Page)"/>
        <w:docPartUnique/>
      </w:docPartObj>
    </w:sdtPr>
    <w:sdtContent>
      <w:p w14:paraId="2077CE94" w14:textId="77777777" w:rsidR="004D157F" w:rsidRDefault="004D157F" w:rsidP="009807B5">
        <w:pPr>
          <w:pStyle w:val="Piedepgina"/>
        </w:pPr>
      </w:p>
      <w:p w14:paraId="2F3CB897" w14:textId="42AB547E" w:rsidR="004D157F" w:rsidRDefault="004D157F" w:rsidP="009807B5">
        <w:pPr>
          <w:pStyle w:val="Piedepgina"/>
        </w:pPr>
        <w:r>
          <w:fldChar w:fldCharType="begin"/>
        </w:r>
        <w:r>
          <w:instrText>PAGE   \* MERGEFORMAT</w:instrText>
        </w:r>
        <w:r>
          <w:fldChar w:fldCharType="separate"/>
        </w:r>
        <w:r w:rsidR="00160A35" w:rsidRPr="00160A35">
          <w:rPr>
            <w:noProof/>
            <w:lang w:val="es-ES"/>
          </w:rPr>
          <w:t>39</w:t>
        </w:r>
        <w:r>
          <w:fldChar w:fldCharType="end"/>
        </w:r>
      </w:p>
    </w:sdtContent>
  </w:sdt>
  <w:p w14:paraId="478254DE" w14:textId="77777777" w:rsidR="004D157F" w:rsidRDefault="004D157F" w:rsidP="009807B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350859"/>
      <w:docPartObj>
        <w:docPartGallery w:val="Page Numbers (Bottom of Page)"/>
        <w:docPartUnique/>
      </w:docPartObj>
    </w:sdtPr>
    <w:sdtContent>
      <w:p w14:paraId="39E07433" w14:textId="1DCA9B60" w:rsidR="004D157F" w:rsidRDefault="004D157F">
        <w:pPr>
          <w:pStyle w:val="Piedepgina"/>
        </w:pPr>
        <w:r>
          <w:fldChar w:fldCharType="begin"/>
        </w:r>
        <w:r>
          <w:instrText>PAGE   \* MERGEFORMAT</w:instrText>
        </w:r>
        <w:r>
          <w:fldChar w:fldCharType="separate"/>
        </w:r>
        <w:r w:rsidR="00160A35" w:rsidRPr="00160A35">
          <w:rPr>
            <w:noProof/>
            <w:lang w:val="es-ES"/>
          </w:rPr>
          <w:t>35</w:t>
        </w:r>
        <w:r>
          <w:fldChar w:fldCharType="end"/>
        </w:r>
      </w:p>
    </w:sdtContent>
  </w:sdt>
  <w:p w14:paraId="434E9CC1" w14:textId="77777777" w:rsidR="004D157F" w:rsidRDefault="004D157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ED44A2" w14:textId="77777777" w:rsidR="004D157F" w:rsidRDefault="004D157F" w:rsidP="009807B5">
      <w:r>
        <w:separator/>
      </w:r>
    </w:p>
  </w:footnote>
  <w:footnote w:type="continuationSeparator" w:id="0">
    <w:p w14:paraId="7EF0E6D5" w14:textId="77777777" w:rsidR="004D157F" w:rsidRDefault="004D157F" w:rsidP="009807B5">
      <w:r>
        <w:continuationSeparator/>
      </w:r>
    </w:p>
  </w:footnote>
  <w:footnote w:type="continuationNotice" w:id="1">
    <w:p w14:paraId="445A5A1A" w14:textId="77777777" w:rsidR="004D157F" w:rsidRDefault="004D157F">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9708B"/>
    <w:multiLevelType w:val="hybridMultilevel"/>
    <w:tmpl w:val="8960B7C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ACA1D33"/>
    <w:multiLevelType w:val="hybridMultilevel"/>
    <w:tmpl w:val="051A3704"/>
    <w:lvl w:ilvl="0" w:tplc="45BC9FDE">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374C1D13"/>
    <w:multiLevelType w:val="hybridMultilevel"/>
    <w:tmpl w:val="43E037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41552CFA"/>
    <w:multiLevelType w:val="multilevel"/>
    <w:tmpl w:val="24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 w15:restartNumberingAfterBreak="0">
    <w:nsid w:val="471407D1"/>
    <w:multiLevelType w:val="hybridMultilevel"/>
    <w:tmpl w:val="01AEAD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49824948"/>
    <w:multiLevelType w:val="multilevel"/>
    <w:tmpl w:val="E9BEDF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56F82D99"/>
    <w:multiLevelType w:val="hybridMultilevel"/>
    <w:tmpl w:val="242ACA5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5F9771C5"/>
    <w:multiLevelType w:val="hybridMultilevel"/>
    <w:tmpl w:val="D73E0FB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64724217"/>
    <w:multiLevelType w:val="hybridMultilevel"/>
    <w:tmpl w:val="67523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75272B14"/>
    <w:multiLevelType w:val="hybridMultilevel"/>
    <w:tmpl w:val="CFD48F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78E672A7"/>
    <w:multiLevelType w:val="hybridMultilevel"/>
    <w:tmpl w:val="A0205400"/>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7E793499"/>
    <w:multiLevelType w:val="hybridMultilevel"/>
    <w:tmpl w:val="6E2AB678"/>
    <w:lvl w:ilvl="0" w:tplc="AF9A1B7A">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3"/>
  </w:num>
  <w:num w:numId="4">
    <w:abstractNumId w:val="11"/>
  </w:num>
  <w:num w:numId="5">
    <w:abstractNumId w:val="6"/>
  </w:num>
  <w:num w:numId="6">
    <w:abstractNumId w:val="4"/>
  </w:num>
  <w:num w:numId="7">
    <w:abstractNumId w:val="8"/>
  </w:num>
  <w:num w:numId="8">
    <w:abstractNumId w:val="0"/>
  </w:num>
  <w:num w:numId="9">
    <w:abstractNumId w:val="2"/>
  </w:num>
  <w:num w:numId="10">
    <w:abstractNumId w:val="7"/>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08"/>
  <w:hyphenationZone w:val="425"/>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423C"/>
    <w:rsid w:val="000008B8"/>
    <w:rsid w:val="000031F7"/>
    <w:rsid w:val="000104C3"/>
    <w:rsid w:val="0001214E"/>
    <w:rsid w:val="00032289"/>
    <w:rsid w:val="00032E99"/>
    <w:rsid w:val="00036455"/>
    <w:rsid w:val="00036A52"/>
    <w:rsid w:val="00046806"/>
    <w:rsid w:val="0005271A"/>
    <w:rsid w:val="0005280E"/>
    <w:rsid w:val="00053EDB"/>
    <w:rsid w:val="00055319"/>
    <w:rsid w:val="00055B8F"/>
    <w:rsid w:val="000646AC"/>
    <w:rsid w:val="00082FA8"/>
    <w:rsid w:val="00083C1E"/>
    <w:rsid w:val="00085117"/>
    <w:rsid w:val="00095565"/>
    <w:rsid w:val="000A00A3"/>
    <w:rsid w:val="000A0406"/>
    <w:rsid w:val="000B26B2"/>
    <w:rsid w:val="000B6959"/>
    <w:rsid w:val="000C40AB"/>
    <w:rsid w:val="000D1DAF"/>
    <w:rsid w:val="000E21F1"/>
    <w:rsid w:val="000E467D"/>
    <w:rsid w:val="00100EB1"/>
    <w:rsid w:val="001116CE"/>
    <w:rsid w:val="00112804"/>
    <w:rsid w:val="00120F6A"/>
    <w:rsid w:val="001257CC"/>
    <w:rsid w:val="001345FC"/>
    <w:rsid w:val="00134E2B"/>
    <w:rsid w:val="00135116"/>
    <w:rsid w:val="001424F5"/>
    <w:rsid w:val="00143CF5"/>
    <w:rsid w:val="0014725C"/>
    <w:rsid w:val="00155E63"/>
    <w:rsid w:val="00160A35"/>
    <w:rsid w:val="001613CA"/>
    <w:rsid w:val="00161BC3"/>
    <w:rsid w:val="001678DB"/>
    <w:rsid w:val="00172B8F"/>
    <w:rsid w:val="00181D26"/>
    <w:rsid w:val="0018335D"/>
    <w:rsid w:val="001A5F65"/>
    <w:rsid w:val="001A7D89"/>
    <w:rsid w:val="001C3332"/>
    <w:rsid w:val="001C5D26"/>
    <w:rsid w:val="001D1BF7"/>
    <w:rsid w:val="001E089E"/>
    <w:rsid w:val="001E1B50"/>
    <w:rsid w:val="001F2DFA"/>
    <w:rsid w:val="0020110F"/>
    <w:rsid w:val="00211062"/>
    <w:rsid w:val="0021252E"/>
    <w:rsid w:val="00221025"/>
    <w:rsid w:val="002230C5"/>
    <w:rsid w:val="00231ACC"/>
    <w:rsid w:val="002340C7"/>
    <w:rsid w:val="00240054"/>
    <w:rsid w:val="002456BE"/>
    <w:rsid w:val="00247652"/>
    <w:rsid w:val="00275C14"/>
    <w:rsid w:val="002762E5"/>
    <w:rsid w:val="002A5460"/>
    <w:rsid w:val="002C027C"/>
    <w:rsid w:val="002C4689"/>
    <w:rsid w:val="002C507B"/>
    <w:rsid w:val="002C60AE"/>
    <w:rsid w:val="002D1DAE"/>
    <w:rsid w:val="002E112C"/>
    <w:rsid w:val="002E1C84"/>
    <w:rsid w:val="002E3B0A"/>
    <w:rsid w:val="002E4084"/>
    <w:rsid w:val="002E6DD0"/>
    <w:rsid w:val="002F5813"/>
    <w:rsid w:val="00311556"/>
    <w:rsid w:val="00323FE6"/>
    <w:rsid w:val="00353D4D"/>
    <w:rsid w:val="00362315"/>
    <w:rsid w:val="00384D48"/>
    <w:rsid w:val="003850CF"/>
    <w:rsid w:val="00385A11"/>
    <w:rsid w:val="00387A57"/>
    <w:rsid w:val="00391A36"/>
    <w:rsid w:val="003A33FA"/>
    <w:rsid w:val="003A5171"/>
    <w:rsid w:val="003B64D6"/>
    <w:rsid w:val="003B6AED"/>
    <w:rsid w:val="003D1EF8"/>
    <w:rsid w:val="003D525B"/>
    <w:rsid w:val="003D7ACD"/>
    <w:rsid w:val="003E60B8"/>
    <w:rsid w:val="003E7F9F"/>
    <w:rsid w:val="00417EB8"/>
    <w:rsid w:val="0043374F"/>
    <w:rsid w:val="00445138"/>
    <w:rsid w:val="00454A4A"/>
    <w:rsid w:val="00461125"/>
    <w:rsid w:val="004662DC"/>
    <w:rsid w:val="004841A6"/>
    <w:rsid w:val="00484C09"/>
    <w:rsid w:val="00486261"/>
    <w:rsid w:val="00497117"/>
    <w:rsid w:val="0049756F"/>
    <w:rsid w:val="004A3B3A"/>
    <w:rsid w:val="004C0524"/>
    <w:rsid w:val="004C16A4"/>
    <w:rsid w:val="004C7551"/>
    <w:rsid w:val="004D0DAD"/>
    <w:rsid w:val="004D157F"/>
    <w:rsid w:val="004D2C52"/>
    <w:rsid w:val="004D54C4"/>
    <w:rsid w:val="004E17D5"/>
    <w:rsid w:val="004E3191"/>
    <w:rsid w:val="004F1E01"/>
    <w:rsid w:val="004F76B9"/>
    <w:rsid w:val="0050680B"/>
    <w:rsid w:val="00507417"/>
    <w:rsid w:val="00507BFA"/>
    <w:rsid w:val="00517E9F"/>
    <w:rsid w:val="00522AE7"/>
    <w:rsid w:val="005254EA"/>
    <w:rsid w:val="00533543"/>
    <w:rsid w:val="00535BB7"/>
    <w:rsid w:val="00571110"/>
    <w:rsid w:val="00576285"/>
    <w:rsid w:val="00580713"/>
    <w:rsid w:val="005849C9"/>
    <w:rsid w:val="005A038F"/>
    <w:rsid w:val="005A5D08"/>
    <w:rsid w:val="005B77C9"/>
    <w:rsid w:val="005C77AD"/>
    <w:rsid w:val="005D273E"/>
    <w:rsid w:val="005E310F"/>
    <w:rsid w:val="005F51B5"/>
    <w:rsid w:val="005F7890"/>
    <w:rsid w:val="005F7D86"/>
    <w:rsid w:val="00600A97"/>
    <w:rsid w:val="006029A2"/>
    <w:rsid w:val="00610F41"/>
    <w:rsid w:val="00617D44"/>
    <w:rsid w:val="0062136E"/>
    <w:rsid w:val="00623578"/>
    <w:rsid w:val="00643B25"/>
    <w:rsid w:val="0064423C"/>
    <w:rsid w:val="00656C7A"/>
    <w:rsid w:val="00664BDC"/>
    <w:rsid w:val="006736ED"/>
    <w:rsid w:val="006A4018"/>
    <w:rsid w:val="006C5172"/>
    <w:rsid w:val="006D10FC"/>
    <w:rsid w:val="006D25E3"/>
    <w:rsid w:val="006E347B"/>
    <w:rsid w:val="006F29B2"/>
    <w:rsid w:val="006F337D"/>
    <w:rsid w:val="006F5390"/>
    <w:rsid w:val="007034F2"/>
    <w:rsid w:val="00722360"/>
    <w:rsid w:val="00724A13"/>
    <w:rsid w:val="00724DF7"/>
    <w:rsid w:val="0072706D"/>
    <w:rsid w:val="00727DD6"/>
    <w:rsid w:val="007313A8"/>
    <w:rsid w:val="0074690B"/>
    <w:rsid w:val="00755272"/>
    <w:rsid w:val="00763F0F"/>
    <w:rsid w:val="007746CD"/>
    <w:rsid w:val="007764C5"/>
    <w:rsid w:val="00777821"/>
    <w:rsid w:val="00777A68"/>
    <w:rsid w:val="00784E99"/>
    <w:rsid w:val="00786C45"/>
    <w:rsid w:val="0078717E"/>
    <w:rsid w:val="007A09BD"/>
    <w:rsid w:val="007A1ABA"/>
    <w:rsid w:val="007A304C"/>
    <w:rsid w:val="007C3EFE"/>
    <w:rsid w:val="007E25F6"/>
    <w:rsid w:val="007E2BE6"/>
    <w:rsid w:val="007F7960"/>
    <w:rsid w:val="00801B87"/>
    <w:rsid w:val="008026A1"/>
    <w:rsid w:val="00805896"/>
    <w:rsid w:val="00821377"/>
    <w:rsid w:val="00831994"/>
    <w:rsid w:val="00833D52"/>
    <w:rsid w:val="008447F0"/>
    <w:rsid w:val="00871667"/>
    <w:rsid w:val="00890BFC"/>
    <w:rsid w:val="008925E1"/>
    <w:rsid w:val="008A3B19"/>
    <w:rsid w:val="008A7477"/>
    <w:rsid w:val="008B140F"/>
    <w:rsid w:val="008B4642"/>
    <w:rsid w:val="008B614D"/>
    <w:rsid w:val="008C1EA3"/>
    <w:rsid w:val="008C5415"/>
    <w:rsid w:val="008C5848"/>
    <w:rsid w:val="008D3CD1"/>
    <w:rsid w:val="008D753A"/>
    <w:rsid w:val="008E422B"/>
    <w:rsid w:val="008F75EC"/>
    <w:rsid w:val="00917D9C"/>
    <w:rsid w:val="009206DE"/>
    <w:rsid w:val="00921168"/>
    <w:rsid w:val="009212C3"/>
    <w:rsid w:val="00921A45"/>
    <w:rsid w:val="00924A27"/>
    <w:rsid w:val="009270A7"/>
    <w:rsid w:val="00932A36"/>
    <w:rsid w:val="00934701"/>
    <w:rsid w:val="009354B2"/>
    <w:rsid w:val="00965496"/>
    <w:rsid w:val="00976A38"/>
    <w:rsid w:val="009807B5"/>
    <w:rsid w:val="009832D1"/>
    <w:rsid w:val="00991C6E"/>
    <w:rsid w:val="00993BE3"/>
    <w:rsid w:val="009954BE"/>
    <w:rsid w:val="009A0002"/>
    <w:rsid w:val="009B324A"/>
    <w:rsid w:val="009B4286"/>
    <w:rsid w:val="009D1E5B"/>
    <w:rsid w:val="009D3430"/>
    <w:rsid w:val="00A00197"/>
    <w:rsid w:val="00A0544F"/>
    <w:rsid w:val="00A141AE"/>
    <w:rsid w:val="00A23891"/>
    <w:rsid w:val="00A24930"/>
    <w:rsid w:val="00A24E3A"/>
    <w:rsid w:val="00A30FF9"/>
    <w:rsid w:val="00A515AB"/>
    <w:rsid w:val="00A522FE"/>
    <w:rsid w:val="00A52820"/>
    <w:rsid w:val="00A641E5"/>
    <w:rsid w:val="00A91A85"/>
    <w:rsid w:val="00A91B8C"/>
    <w:rsid w:val="00A939CF"/>
    <w:rsid w:val="00A947DC"/>
    <w:rsid w:val="00A96FD2"/>
    <w:rsid w:val="00AA1CA5"/>
    <w:rsid w:val="00AA4508"/>
    <w:rsid w:val="00AA793D"/>
    <w:rsid w:val="00AC422C"/>
    <w:rsid w:val="00AC70DC"/>
    <w:rsid w:val="00AC7A3B"/>
    <w:rsid w:val="00AD5D9B"/>
    <w:rsid w:val="00AD5F9C"/>
    <w:rsid w:val="00AF2D94"/>
    <w:rsid w:val="00B22283"/>
    <w:rsid w:val="00B270A5"/>
    <w:rsid w:val="00B32C58"/>
    <w:rsid w:val="00B43302"/>
    <w:rsid w:val="00B64A00"/>
    <w:rsid w:val="00B64AB2"/>
    <w:rsid w:val="00B6585A"/>
    <w:rsid w:val="00B8252D"/>
    <w:rsid w:val="00B85C8A"/>
    <w:rsid w:val="00B94FC6"/>
    <w:rsid w:val="00BB3E52"/>
    <w:rsid w:val="00BC378F"/>
    <w:rsid w:val="00BC53B6"/>
    <w:rsid w:val="00BD1F97"/>
    <w:rsid w:val="00BD2EA3"/>
    <w:rsid w:val="00BE0912"/>
    <w:rsid w:val="00C12CFD"/>
    <w:rsid w:val="00C30D82"/>
    <w:rsid w:val="00C36BA3"/>
    <w:rsid w:val="00C50F76"/>
    <w:rsid w:val="00C51F8B"/>
    <w:rsid w:val="00C54F5E"/>
    <w:rsid w:val="00C57B11"/>
    <w:rsid w:val="00C57FC4"/>
    <w:rsid w:val="00C662C6"/>
    <w:rsid w:val="00C83B47"/>
    <w:rsid w:val="00C8684B"/>
    <w:rsid w:val="00C9641A"/>
    <w:rsid w:val="00CC1528"/>
    <w:rsid w:val="00CC5374"/>
    <w:rsid w:val="00CC620E"/>
    <w:rsid w:val="00CE5D2B"/>
    <w:rsid w:val="00CE7C02"/>
    <w:rsid w:val="00CF5505"/>
    <w:rsid w:val="00CF68FE"/>
    <w:rsid w:val="00CF71F1"/>
    <w:rsid w:val="00CF73AC"/>
    <w:rsid w:val="00CF7620"/>
    <w:rsid w:val="00D05B17"/>
    <w:rsid w:val="00D11A0B"/>
    <w:rsid w:val="00D20F68"/>
    <w:rsid w:val="00D47796"/>
    <w:rsid w:val="00D50298"/>
    <w:rsid w:val="00D61E54"/>
    <w:rsid w:val="00D65D52"/>
    <w:rsid w:val="00D67CF9"/>
    <w:rsid w:val="00D7276C"/>
    <w:rsid w:val="00D956CE"/>
    <w:rsid w:val="00DB33D4"/>
    <w:rsid w:val="00DB512F"/>
    <w:rsid w:val="00DB5E97"/>
    <w:rsid w:val="00DC3EE9"/>
    <w:rsid w:val="00DC4F36"/>
    <w:rsid w:val="00DC53B1"/>
    <w:rsid w:val="00DC53B6"/>
    <w:rsid w:val="00DE1CC4"/>
    <w:rsid w:val="00DE3083"/>
    <w:rsid w:val="00DE3948"/>
    <w:rsid w:val="00E0060F"/>
    <w:rsid w:val="00E044C3"/>
    <w:rsid w:val="00E07B73"/>
    <w:rsid w:val="00E104CF"/>
    <w:rsid w:val="00E14A03"/>
    <w:rsid w:val="00E253A2"/>
    <w:rsid w:val="00E34396"/>
    <w:rsid w:val="00E35D57"/>
    <w:rsid w:val="00E3639A"/>
    <w:rsid w:val="00E40726"/>
    <w:rsid w:val="00E464E5"/>
    <w:rsid w:val="00E468DE"/>
    <w:rsid w:val="00E54DD5"/>
    <w:rsid w:val="00E83516"/>
    <w:rsid w:val="00E91969"/>
    <w:rsid w:val="00E972B6"/>
    <w:rsid w:val="00EA36F0"/>
    <w:rsid w:val="00EA645A"/>
    <w:rsid w:val="00EB2C34"/>
    <w:rsid w:val="00EC1329"/>
    <w:rsid w:val="00EC64A0"/>
    <w:rsid w:val="00EC6C59"/>
    <w:rsid w:val="00ED2BFD"/>
    <w:rsid w:val="00ED67FE"/>
    <w:rsid w:val="00EE39CE"/>
    <w:rsid w:val="00EE6846"/>
    <w:rsid w:val="00EF0396"/>
    <w:rsid w:val="00EF22EA"/>
    <w:rsid w:val="00F0028A"/>
    <w:rsid w:val="00F0404F"/>
    <w:rsid w:val="00F153EA"/>
    <w:rsid w:val="00F16F33"/>
    <w:rsid w:val="00F1704C"/>
    <w:rsid w:val="00F20584"/>
    <w:rsid w:val="00F262E3"/>
    <w:rsid w:val="00F26EB1"/>
    <w:rsid w:val="00F30D8D"/>
    <w:rsid w:val="00F32082"/>
    <w:rsid w:val="00F34474"/>
    <w:rsid w:val="00F34ECD"/>
    <w:rsid w:val="00F433B4"/>
    <w:rsid w:val="00F43DE1"/>
    <w:rsid w:val="00F47DC8"/>
    <w:rsid w:val="00F501CF"/>
    <w:rsid w:val="00F72638"/>
    <w:rsid w:val="00F76CA8"/>
    <w:rsid w:val="00F833CF"/>
    <w:rsid w:val="00F93389"/>
    <w:rsid w:val="00F9524C"/>
    <w:rsid w:val="00F968CE"/>
    <w:rsid w:val="00FA117C"/>
    <w:rsid w:val="00FB0C11"/>
    <w:rsid w:val="00FB2B5F"/>
    <w:rsid w:val="00FB799D"/>
    <w:rsid w:val="00FC4532"/>
    <w:rsid w:val="00FD56C1"/>
    <w:rsid w:val="00FD6B75"/>
    <w:rsid w:val="00FE237C"/>
    <w:rsid w:val="00FE65E7"/>
    <w:rsid w:val="00FF5A4D"/>
    <w:rsid w:val="00FF62AD"/>
    <w:rsid w:val="00FF6EF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3B050A07"/>
  <w15:chartTrackingRefBased/>
  <w15:docId w15:val="{85375E3E-9385-4628-A277-9527024E7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07B5"/>
    <w:pPr>
      <w:spacing w:line="276" w:lineRule="auto"/>
      <w:jc w:val="both"/>
    </w:pPr>
    <w:rPr>
      <w:sz w:val="24"/>
      <w:szCs w:val="24"/>
    </w:rPr>
  </w:style>
  <w:style w:type="paragraph" w:styleId="Ttulo1">
    <w:name w:val="heading 1"/>
    <w:basedOn w:val="Normal"/>
    <w:next w:val="Normal"/>
    <w:link w:val="Ttulo1Car"/>
    <w:uiPriority w:val="9"/>
    <w:qFormat/>
    <w:rsid w:val="00F433B4"/>
    <w:pPr>
      <w:keepNext/>
      <w:keepLines/>
      <w:numPr>
        <w:numId w:val="3"/>
      </w:numPr>
      <w:spacing w:before="240" w:after="0"/>
      <w:outlineLvl w:val="0"/>
    </w:pPr>
    <w:rPr>
      <w:rFonts w:asciiTheme="majorHAnsi" w:eastAsiaTheme="majorEastAsia" w:hAnsiTheme="majorHAnsi" w:cstheme="majorBidi"/>
      <w:b/>
      <w:color w:val="3E762A" w:themeColor="accent1" w:themeShade="BF"/>
      <w:sz w:val="32"/>
      <w:szCs w:val="32"/>
    </w:rPr>
  </w:style>
  <w:style w:type="paragraph" w:styleId="Ttulo2">
    <w:name w:val="heading 2"/>
    <w:basedOn w:val="Normal"/>
    <w:next w:val="Normal"/>
    <w:link w:val="Ttulo2Car"/>
    <w:uiPriority w:val="9"/>
    <w:unhideWhenUsed/>
    <w:qFormat/>
    <w:rsid w:val="00F433B4"/>
    <w:pPr>
      <w:keepNext/>
      <w:keepLines/>
      <w:numPr>
        <w:ilvl w:val="1"/>
        <w:numId w:val="3"/>
      </w:numPr>
      <w:spacing w:before="40" w:after="0"/>
      <w:outlineLvl w:val="1"/>
    </w:pPr>
    <w:rPr>
      <w:rFonts w:asciiTheme="majorHAnsi" w:eastAsiaTheme="majorEastAsia" w:hAnsiTheme="majorHAnsi" w:cstheme="majorBidi"/>
      <w:color w:val="3E762A" w:themeColor="accent1" w:themeShade="BF"/>
      <w:sz w:val="26"/>
      <w:szCs w:val="26"/>
    </w:rPr>
  </w:style>
  <w:style w:type="paragraph" w:styleId="Ttulo3">
    <w:name w:val="heading 3"/>
    <w:basedOn w:val="Normal"/>
    <w:next w:val="Normal"/>
    <w:link w:val="Ttulo3Car"/>
    <w:uiPriority w:val="9"/>
    <w:unhideWhenUsed/>
    <w:qFormat/>
    <w:rsid w:val="00F433B4"/>
    <w:pPr>
      <w:keepNext/>
      <w:keepLines/>
      <w:numPr>
        <w:ilvl w:val="2"/>
        <w:numId w:val="3"/>
      </w:numPr>
      <w:spacing w:before="40" w:after="0"/>
      <w:outlineLvl w:val="2"/>
    </w:pPr>
    <w:rPr>
      <w:rFonts w:asciiTheme="majorHAnsi" w:eastAsiaTheme="majorEastAsia" w:hAnsiTheme="majorHAnsi" w:cstheme="majorBidi"/>
      <w:color w:val="294E1C" w:themeColor="accent1" w:themeShade="7F"/>
    </w:rPr>
  </w:style>
  <w:style w:type="paragraph" w:styleId="Ttulo4">
    <w:name w:val="heading 4"/>
    <w:basedOn w:val="Normal"/>
    <w:next w:val="Normal"/>
    <w:link w:val="Ttulo4Car"/>
    <w:uiPriority w:val="9"/>
    <w:unhideWhenUsed/>
    <w:qFormat/>
    <w:rsid w:val="00F433B4"/>
    <w:pPr>
      <w:keepNext/>
      <w:keepLines/>
      <w:numPr>
        <w:ilvl w:val="3"/>
        <w:numId w:val="3"/>
      </w:numPr>
      <w:spacing w:before="40" w:after="0"/>
      <w:outlineLvl w:val="3"/>
    </w:pPr>
    <w:rPr>
      <w:rFonts w:asciiTheme="majorHAnsi" w:eastAsiaTheme="majorEastAsia" w:hAnsiTheme="majorHAnsi" w:cstheme="majorBidi"/>
      <w:i/>
      <w:iCs/>
      <w:color w:val="3E762A" w:themeColor="accent1" w:themeShade="BF"/>
    </w:rPr>
  </w:style>
  <w:style w:type="paragraph" w:styleId="Ttulo5">
    <w:name w:val="heading 5"/>
    <w:basedOn w:val="Normal"/>
    <w:next w:val="Normal"/>
    <w:link w:val="Ttulo5Car"/>
    <w:uiPriority w:val="9"/>
    <w:semiHidden/>
    <w:unhideWhenUsed/>
    <w:qFormat/>
    <w:rsid w:val="00F433B4"/>
    <w:pPr>
      <w:keepNext/>
      <w:keepLines/>
      <w:numPr>
        <w:ilvl w:val="4"/>
        <w:numId w:val="3"/>
      </w:numPr>
      <w:spacing w:before="40" w:after="0"/>
      <w:outlineLvl w:val="4"/>
    </w:pPr>
    <w:rPr>
      <w:rFonts w:asciiTheme="majorHAnsi" w:eastAsiaTheme="majorEastAsia" w:hAnsiTheme="majorHAnsi" w:cstheme="majorBidi"/>
      <w:color w:val="3E762A" w:themeColor="accent1" w:themeShade="BF"/>
    </w:rPr>
  </w:style>
  <w:style w:type="paragraph" w:styleId="Ttulo6">
    <w:name w:val="heading 6"/>
    <w:basedOn w:val="Normal"/>
    <w:next w:val="Normal"/>
    <w:link w:val="Ttulo6Car"/>
    <w:uiPriority w:val="9"/>
    <w:semiHidden/>
    <w:unhideWhenUsed/>
    <w:qFormat/>
    <w:rsid w:val="00F433B4"/>
    <w:pPr>
      <w:keepNext/>
      <w:keepLines/>
      <w:numPr>
        <w:ilvl w:val="5"/>
        <w:numId w:val="3"/>
      </w:numPr>
      <w:spacing w:before="40" w:after="0"/>
      <w:outlineLvl w:val="5"/>
    </w:pPr>
    <w:rPr>
      <w:rFonts w:asciiTheme="majorHAnsi" w:eastAsiaTheme="majorEastAsia" w:hAnsiTheme="majorHAnsi" w:cstheme="majorBidi"/>
      <w:color w:val="294E1C" w:themeColor="accent1" w:themeShade="7F"/>
    </w:rPr>
  </w:style>
  <w:style w:type="paragraph" w:styleId="Ttulo7">
    <w:name w:val="heading 7"/>
    <w:basedOn w:val="Normal"/>
    <w:next w:val="Normal"/>
    <w:link w:val="Ttulo7Car"/>
    <w:uiPriority w:val="9"/>
    <w:semiHidden/>
    <w:unhideWhenUsed/>
    <w:qFormat/>
    <w:rsid w:val="00F433B4"/>
    <w:pPr>
      <w:keepNext/>
      <w:keepLines/>
      <w:numPr>
        <w:ilvl w:val="6"/>
        <w:numId w:val="3"/>
      </w:numPr>
      <w:spacing w:before="40" w:after="0"/>
      <w:outlineLvl w:val="6"/>
    </w:pPr>
    <w:rPr>
      <w:rFonts w:asciiTheme="majorHAnsi" w:eastAsiaTheme="majorEastAsia" w:hAnsiTheme="majorHAnsi" w:cstheme="majorBidi"/>
      <w:i/>
      <w:iCs/>
      <w:color w:val="294E1C" w:themeColor="accent1" w:themeShade="7F"/>
    </w:rPr>
  </w:style>
  <w:style w:type="paragraph" w:styleId="Ttulo8">
    <w:name w:val="heading 8"/>
    <w:basedOn w:val="Normal"/>
    <w:next w:val="Normal"/>
    <w:link w:val="Ttulo8Car"/>
    <w:uiPriority w:val="9"/>
    <w:semiHidden/>
    <w:unhideWhenUsed/>
    <w:qFormat/>
    <w:rsid w:val="00F433B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433B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CC1528"/>
    <w:pPr>
      <w:spacing w:after="0" w:line="240" w:lineRule="auto"/>
    </w:pPr>
    <w:rPr>
      <w:rFonts w:eastAsiaTheme="minorEastAsia"/>
      <w:lang w:eastAsia="es-CO"/>
    </w:rPr>
  </w:style>
  <w:style w:type="character" w:customStyle="1" w:styleId="SinespaciadoCar">
    <w:name w:val="Sin espaciado Car"/>
    <w:basedOn w:val="Fuentedeprrafopredeter"/>
    <w:link w:val="Sinespaciado"/>
    <w:uiPriority w:val="1"/>
    <w:rsid w:val="00CC1528"/>
    <w:rPr>
      <w:rFonts w:eastAsiaTheme="minorEastAsia"/>
      <w:lang w:eastAsia="es-CO"/>
    </w:rPr>
  </w:style>
  <w:style w:type="table" w:styleId="Tablaconcuadrcula">
    <w:name w:val="Table Grid"/>
    <w:basedOn w:val="Tablanormal"/>
    <w:uiPriority w:val="39"/>
    <w:rsid w:val="00CC1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4-nfasis1">
    <w:name w:val="Grid Table 4 Accent 1"/>
    <w:basedOn w:val="Tablanormal"/>
    <w:uiPriority w:val="49"/>
    <w:rsid w:val="00CC1528"/>
    <w:pPr>
      <w:spacing w:after="0" w:line="240" w:lineRule="auto"/>
    </w:pPr>
    <w:tblPr>
      <w:tblStyleRowBandSize w:val="1"/>
      <w:tblStyleColBandSize w:val="1"/>
      <w:tblBorders>
        <w:top w:val="single" w:sz="4" w:space="0" w:color="93D07C" w:themeColor="accent1" w:themeTint="99"/>
        <w:left w:val="single" w:sz="4" w:space="0" w:color="93D07C" w:themeColor="accent1" w:themeTint="99"/>
        <w:bottom w:val="single" w:sz="4" w:space="0" w:color="93D07C" w:themeColor="accent1" w:themeTint="99"/>
        <w:right w:val="single" w:sz="4" w:space="0" w:color="93D07C" w:themeColor="accent1" w:themeTint="99"/>
        <w:insideH w:val="single" w:sz="4" w:space="0" w:color="93D07C" w:themeColor="accent1" w:themeTint="99"/>
        <w:insideV w:val="single" w:sz="4" w:space="0" w:color="93D07C" w:themeColor="accent1" w:themeTint="99"/>
      </w:tblBorders>
    </w:tblPr>
    <w:tblStylePr w:type="firstRow">
      <w:rPr>
        <w:b/>
        <w:bCs/>
        <w:color w:val="FFFFFF" w:themeColor="background1"/>
      </w:rPr>
      <w:tblPr/>
      <w:tcPr>
        <w:tcBorders>
          <w:top w:val="single" w:sz="4" w:space="0" w:color="549E39" w:themeColor="accent1"/>
          <w:left w:val="single" w:sz="4" w:space="0" w:color="549E39" w:themeColor="accent1"/>
          <w:bottom w:val="single" w:sz="4" w:space="0" w:color="549E39" w:themeColor="accent1"/>
          <w:right w:val="single" w:sz="4" w:space="0" w:color="549E39" w:themeColor="accent1"/>
          <w:insideH w:val="nil"/>
          <w:insideV w:val="nil"/>
        </w:tcBorders>
        <w:shd w:val="clear" w:color="auto" w:fill="549E39" w:themeFill="accent1"/>
      </w:tcPr>
    </w:tblStylePr>
    <w:tblStylePr w:type="lastRow">
      <w:rPr>
        <w:b/>
        <w:bCs/>
      </w:rPr>
      <w:tblPr/>
      <w:tcPr>
        <w:tcBorders>
          <w:top w:val="double" w:sz="4" w:space="0" w:color="549E39" w:themeColor="accent1"/>
        </w:tcBorders>
      </w:tcPr>
    </w:tblStylePr>
    <w:tblStylePr w:type="firstCol">
      <w:rPr>
        <w:b/>
        <w:bCs/>
      </w:rPr>
    </w:tblStylePr>
    <w:tblStylePr w:type="lastCol">
      <w:rPr>
        <w:b/>
        <w:bCs/>
      </w:rPr>
    </w:tblStylePr>
    <w:tblStylePr w:type="band1Vert">
      <w:tblPr/>
      <w:tcPr>
        <w:shd w:val="clear" w:color="auto" w:fill="DAEFD3" w:themeFill="accent1" w:themeFillTint="33"/>
      </w:tcPr>
    </w:tblStylePr>
    <w:tblStylePr w:type="band1Horz">
      <w:tblPr/>
      <w:tcPr>
        <w:shd w:val="clear" w:color="auto" w:fill="DAEFD3" w:themeFill="accent1" w:themeFillTint="33"/>
      </w:tcPr>
    </w:tblStylePr>
  </w:style>
  <w:style w:type="character" w:customStyle="1" w:styleId="Ttulo1Car">
    <w:name w:val="Título 1 Car"/>
    <w:basedOn w:val="Fuentedeprrafopredeter"/>
    <w:link w:val="Ttulo1"/>
    <w:uiPriority w:val="9"/>
    <w:rsid w:val="00F433B4"/>
    <w:rPr>
      <w:rFonts w:asciiTheme="majorHAnsi" w:eastAsiaTheme="majorEastAsia" w:hAnsiTheme="majorHAnsi" w:cstheme="majorBidi"/>
      <w:b/>
      <w:color w:val="3E762A" w:themeColor="accent1" w:themeShade="BF"/>
      <w:sz w:val="32"/>
      <w:szCs w:val="32"/>
    </w:rPr>
  </w:style>
  <w:style w:type="paragraph" w:styleId="Encabezado">
    <w:name w:val="header"/>
    <w:basedOn w:val="Normal"/>
    <w:link w:val="EncabezadoCar"/>
    <w:uiPriority w:val="99"/>
    <w:unhideWhenUsed/>
    <w:rsid w:val="00AA1CA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A1CA5"/>
  </w:style>
  <w:style w:type="paragraph" w:styleId="Piedepgina">
    <w:name w:val="footer"/>
    <w:basedOn w:val="Normal"/>
    <w:link w:val="PiedepginaCar"/>
    <w:uiPriority w:val="99"/>
    <w:unhideWhenUsed/>
    <w:rsid w:val="00AA1CA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A1CA5"/>
  </w:style>
  <w:style w:type="paragraph" w:styleId="TtulodeTDC">
    <w:name w:val="TOC Heading"/>
    <w:basedOn w:val="Ttulo1"/>
    <w:next w:val="Normal"/>
    <w:uiPriority w:val="39"/>
    <w:unhideWhenUsed/>
    <w:qFormat/>
    <w:rsid w:val="00AA1CA5"/>
    <w:pPr>
      <w:outlineLvl w:val="9"/>
    </w:pPr>
    <w:rPr>
      <w:lang w:eastAsia="es-CO"/>
    </w:rPr>
  </w:style>
  <w:style w:type="paragraph" w:styleId="TDC1">
    <w:name w:val="toc 1"/>
    <w:basedOn w:val="Normal"/>
    <w:next w:val="Normal"/>
    <w:autoRedefine/>
    <w:uiPriority w:val="39"/>
    <w:unhideWhenUsed/>
    <w:rsid w:val="00AA1CA5"/>
    <w:pPr>
      <w:spacing w:after="100"/>
    </w:pPr>
  </w:style>
  <w:style w:type="character" w:styleId="Hipervnculo">
    <w:name w:val="Hyperlink"/>
    <w:basedOn w:val="Fuentedeprrafopredeter"/>
    <w:uiPriority w:val="99"/>
    <w:unhideWhenUsed/>
    <w:rsid w:val="00AA1CA5"/>
    <w:rPr>
      <w:color w:val="6B9F25" w:themeColor="hyperlink"/>
      <w:u w:val="single"/>
    </w:rPr>
  </w:style>
  <w:style w:type="character" w:customStyle="1" w:styleId="Ttulo2Car">
    <w:name w:val="Título 2 Car"/>
    <w:basedOn w:val="Fuentedeprrafopredeter"/>
    <w:link w:val="Ttulo2"/>
    <w:uiPriority w:val="9"/>
    <w:rsid w:val="00F433B4"/>
    <w:rPr>
      <w:rFonts w:asciiTheme="majorHAnsi" w:eastAsiaTheme="majorEastAsia" w:hAnsiTheme="majorHAnsi" w:cstheme="majorBidi"/>
      <w:color w:val="3E762A" w:themeColor="accent1" w:themeShade="BF"/>
      <w:sz w:val="26"/>
      <w:szCs w:val="26"/>
    </w:rPr>
  </w:style>
  <w:style w:type="paragraph" w:styleId="Bibliografa">
    <w:name w:val="Bibliography"/>
    <w:basedOn w:val="Normal"/>
    <w:next w:val="Normal"/>
    <w:uiPriority w:val="37"/>
    <w:unhideWhenUsed/>
    <w:rsid w:val="00486261"/>
    <w:pPr>
      <w:tabs>
        <w:tab w:val="left" w:pos="384"/>
      </w:tabs>
      <w:spacing w:after="0" w:line="240" w:lineRule="auto"/>
      <w:ind w:left="384" w:hanging="384"/>
    </w:pPr>
  </w:style>
  <w:style w:type="paragraph" w:styleId="TDC2">
    <w:name w:val="toc 2"/>
    <w:basedOn w:val="Normal"/>
    <w:next w:val="Normal"/>
    <w:autoRedefine/>
    <w:uiPriority w:val="39"/>
    <w:unhideWhenUsed/>
    <w:rsid w:val="00AD5D9B"/>
    <w:pPr>
      <w:spacing w:after="100"/>
      <w:ind w:left="220"/>
    </w:pPr>
  </w:style>
  <w:style w:type="character" w:customStyle="1" w:styleId="Ttulo3Car">
    <w:name w:val="Título 3 Car"/>
    <w:basedOn w:val="Fuentedeprrafopredeter"/>
    <w:link w:val="Ttulo3"/>
    <w:uiPriority w:val="9"/>
    <w:rsid w:val="00F433B4"/>
    <w:rPr>
      <w:rFonts w:asciiTheme="majorHAnsi" w:eastAsiaTheme="majorEastAsia" w:hAnsiTheme="majorHAnsi" w:cstheme="majorBidi"/>
      <w:color w:val="294E1C" w:themeColor="accent1" w:themeShade="7F"/>
      <w:sz w:val="24"/>
      <w:szCs w:val="24"/>
    </w:rPr>
  </w:style>
  <w:style w:type="character" w:customStyle="1" w:styleId="Ttulo4Car">
    <w:name w:val="Título 4 Car"/>
    <w:basedOn w:val="Fuentedeprrafopredeter"/>
    <w:link w:val="Ttulo4"/>
    <w:uiPriority w:val="9"/>
    <w:rsid w:val="00F433B4"/>
    <w:rPr>
      <w:rFonts w:asciiTheme="majorHAnsi" w:eastAsiaTheme="majorEastAsia" w:hAnsiTheme="majorHAnsi" w:cstheme="majorBidi"/>
      <w:i/>
      <w:iCs/>
      <w:color w:val="3E762A" w:themeColor="accent1" w:themeShade="BF"/>
    </w:rPr>
  </w:style>
  <w:style w:type="character" w:customStyle="1" w:styleId="Ttulo5Car">
    <w:name w:val="Título 5 Car"/>
    <w:basedOn w:val="Fuentedeprrafopredeter"/>
    <w:link w:val="Ttulo5"/>
    <w:uiPriority w:val="9"/>
    <w:semiHidden/>
    <w:rsid w:val="00F433B4"/>
    <w:rPr>
      <w:rFonts w:asciiTheme="majorHAnsi" w:eastAsiaTheme="majorEastAsia" w:hAnsiTheme="majorHAnsi" w:cstheme="majorBidi"/>
      <w:color w:val="3E762A" w:themeColor="accent1" w:themeShade="BF"/>
    </w:rPr>
  </w:style>
  <w:style w:type="character" w:customStyle="1" w:styleId="Ttulo6Car">
    <w:name w:val="Título 6 Car"/>
    <w:basedOn w:val="Fuentedeprrafopredeter"/>
    <w:link w:val="Ttulo6"/>
    <w:uiPriority w:val="9"/>
    <w:semiHidden/>
    <w:rsid w:val="00F433B4"/>
    <w:rPr>
      <w:rFonts w:asciiTheme="majorHAnsi" w:eastAsiaTheme="majorEastAsia" w:hAnsiTheme="majorHAnsi" w:cstheme="majorBidi"/>
      <w:color w:val="294E1C" w:themeColor="accent1" w:themeShade="7F"/>
    </w:rPr>
  </w:style>
  <w:style w:type="character" w:customStyle="1" w:styleId="Ttulo7Car">
    <w:name w:val="Título 7 Car"/>
    <w:basedOn w:val="Fuentedeprrafopredeter"/>
    <w:link w:val="Ttulo7"/>
    <w:uiPriority w:val="9"/>
    <w:semiHidden/>
    <w:rsid w:val="00F433B4"/>
    <w:rPr>
      <w:rFonts w:asciiTheme="majorHAnsi" w:eastAsiaTheme="majorEastAsia" w:hAnsiTheme="majorHAnsi" w:cstheme="majorBidi"/>
      <w:i/>
      <w:iCs/>
      <w:color w:val="294E1C" w:themeColor="accent1" w:themeShade="7F"/>
    </w:rPr>
  </w:style>
  <w:style w:type="character" w:customStyle="1" w:styleId="Ttulo8Car">
    <w:name w:val="Título 8 Car"/>
    <w:basedOn w:val="Fuentedeprrafopredeter"/>
    <w:link w:val="Ttulo8"/>
    <w:uiPriority w:val="9"/>
    <w:semiHidden/>
    <w:rsid w:val="00F433B4"/>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F433B4"/>
    <w:rPr>
      <w:rFonts w:asciiTheme="majorHAnsi" w:eastAsiaTheme="majorEastAsia" w:hAnsiTheme="majorHAnsi" w:cstheme="majorBidi"/>
      <w:i/>
      <w:iCs/>
      <w:color w:val="272727" w:themeColor="text1" w:themeTint="D8"/>
      <w:sz w:val="21"/>
      <w:szCs w:val="21"/>
    </w:rPr>
  </w:style>
  <w:style w:type="paragraph" w:styleId="Descripcin">
    <w:name w:val="caption"/>
    <w:basedOn w:val="Normal"/>
    <w:next w:val="Normal"/>
    <w:uiPriority w:val="35"/>
    <w:unhideWhenUsed/>
    <w:qFormat/>
    <w:rsid w:val="00F9524C"/>
    <w:pPr>
      <w:spacing w:after="200" w:line="240" w:lineRule="auto"/>
    </w:pPr>
    <w:rPr>
      <w:i/>
      <w:iCs/>
      <w:color w:val="455F51" w:themeColor="text2"/>
      <w:sz w:val="18"/>
      <w:szCs w:val="18"/>
    </w:rPr>
  </w:style>
  <w:style w:type="paragraph" w:styleId="Tabladeilustraciones">
    <w:name w:val="table of figures"/>
    <w:basedOn w:val="Normal"/>
    <w:next w:val="Normal"/>
    <w:uiPriority w:val="99"/>
    <w:unhideWhenUsed/>
    <w:rsid w:val="00F9524C"/>
    <w:pPr>
      <w:spacing w:after="0"/>
    </w:pPr>
  </w:style>
  <w:style w:type="paragraph" w:styleId="Prrafodelista">
    <w:name w:val="List Paragraph"/>
    <w:basedOn w:val="Normal"/>
    <w:uiPriority w:val="34"/>
    <w:qFormat/>
    <w:rsid w:val="00EF0396"/>
    <w:pPr>
      <w:ind w:left="720"/>
      <w:contextualSpacing/>
    </w:pPr>
  </w:style>
  <w:style w:type="character" w:styleId="Nmerodelnea">
    <w:name w:val="line number"/>
    <w:basedOn w:val="Fuentedeprrafopredeter"/>
    <w:uiPriority w:val="99"/>
    <w:semiHidden/>
    <w:unhideWhenUsed/>
    <w:rsid w:val="008026A1"/>
  </w:style>
  <w:style w:type="paragraph" w:styleId="TDC3">
    <w:name w:val="toc 3"/>
    <w:basedOn w:val="Normal"/>
    <w:next w:val="Normal"/>
    <w:autoRedefine/>
    <w:uiPriority w:val="39"/>
    <w:unhideWhenUsed/>
    <w:rsid w:val="0049756F"/>
    <w:pPr>
      <w:spacing w:after="100"/>
      <w:ind w:left="480"/>
    </w:pPr>
  </w:style>
  <w:style w:type="paragraph" w:styleId="Revisin">
    <w:name w:val="Revision"/>
    <w:hidden/>
    <w:uiPriority w:val="99"/>
    <w:semiHidden/>
    <w:rsid w:val="0049756F"/>
    <w:pPr>
      <w:spacing w:after="0" w:line="240" w:lineRule="auto"/>
    </w:pPr>
    <w:rPr>
      <w:sz w:val="24"/>
      <w:szCs w:val="24"/>
    </w:rPr>
  </w:style>
  <w:style w:type="paragraph" w:styleId="Textodeglobo">
    <w:name w:val="Balloon Text"/>
    <w:basedOn w:val="Normal"/>
    <w:link w:val="TextodegloboCar"/>
    <w:uiPriority w:val="99"/>
    <w:semiHidden/>
    <w:unhideWhenUsed/>
    <w:rsid w:val="0049756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9756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6487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footer" Target="footer1.xm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image" Target="media/image41.png"/><Relationship Id="rId68" Type="http://schemas.openxmlformats.org/officeDocument/2006/relationships/image" Target="media/image46.png"/><Relationship Id="rId76" Type="http://schemas.openxmlformats.org/officeDocument/2006/relationships/image" Target="media/image54.png"/><Relationship Id="rId84" Type="http://schemas.openxmlformats.org/officeDocument/2006/relationships/image" Target="media/image62.png"/><Relationship Id="rId7" Type="http://schemas.openxmlformats.org/officeDocument/2006/relationships/settings" Target="settings.xml"/><Relationship Id="rId71" Type="http://schemas.openxmlformats.org/officeDocument/2006/relationships/image" Target="media/image49.png"/><Relationship Id="rId2" Type="http://schemas.openxmlformats.org/officeDocument/2006/relationships/customXml" Target="../customXml/item2.xml"/><Relationship Id="rId16" Type="http://schemas.openxmlformats.org/officeDocument/2006/relationships/diagramData" Target="diagrams/data2.xml"/><Relationship Id="rId29" Type="http://schemas.openxmlformats.org/officeDocument/2006/relationships/image" Target="media/image7.png"/><Relationship Id="rId11" Type="http://schemas.openxmlformats.org/officeDocument/2006/relationships/diagramData" Target="diagrams/data1.xm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numbering" Target="numbering.xml"/><Relationship Id="rId61" Type="http://schemas.openxmlformats.org/officeDocument/2006/relationships/image" Target="media/image39.png"/><Relationship Id="rId82" Type="http://schemas.openxmlformats.org/officeDocument/2006/relationships/image" Target="media/image60.png"/><Relationship Id="rId19" Type="http://schemas.openxmlformats.org/officeDocument/2006/relationships/diagramColors" Target="diagrams/colors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diagramColors" Target="diagrams/colors1.xml"/><Relationship Id="rId22" Type="http://schemas.openxmlformats.org/officeDocument/2006/relationships/footer" Target="footer2.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webSettings" Target="webSettings.xml"/><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png"/><Relationship Id="rId85"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microsoft.com/office/2007/relationships/diagramDrawing" Target="diagrams/drawing2.xm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styles" Target="styles.xml"/><Relationship Id="rId15" Type="http://schemas.microsoft.com/office/2007/relationships/diagramDrawing" Target="diagrams/drawing1.xml"/><Relationship Id="rId23" Type="http://schemas.openxmlformats.org/officeDocument/2006/relationships/image" Target="media/image1.png"/><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endnotes" Target="endnotes.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86"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60C765B-FA47-4AFB-8EE3-94F3EA4BA15B}" type="doc">
      <dgm:prSet loTypeId="urn:microsoft.com/office/officeart/2005/8/layout/vProcess5" loCatId="process" qsTypeId="urn:microsoft.com/office/officeart/2005/8/quickstyle/simple1" qsCatId="simple" csTypeId="urn:microsoft.com/office/officeart/2005/8/colors/accent1_2" csCatId="accent1" phldr="1"/>
      <dgm:spPr/>
      <dgm:t>
        <a:bodyPr/>
        <a:lstStyle/>
        <a:p>
          <a:endParaRPr lang="es-CO"/>
        </a:p>
      </dgm:t>
    </dgm:pt>
    <dgm:pt modelId="{CDAD3A5E-114B-4F3E-9CBD-C1013A7D3721}">
      <dgm:prSet phldrT="[Texto]"/>
      <dgm:spPr>
        <a:xfrm>
          <a:off x="255048" y="2378"/>
          <a:ext cx="3570679" cy="236160"/>
        </a:xfrm>
        <a:solidFill>
          <a:srgbClr val="FFC000">
            <a:hueOff val="0"/>
            <a:satOff val="0"/>
            <a:lumOff val="0"/>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es-CO">
              <a:solidFill>
                <a:sysClr val="window" lastClr="FFFFFF"/>
              </a:solidFill>
              <a:latin typeface="Cambria" panose="02040503050406030204" pitchFamily="18" charset="0"/>
              <a:ea typeface="+mn-ea"/>
              <a:cs typeface="+mn-cs"/>
            </a:rPr>
            <a:t>Introducción</a:t>
          </a:r>
          <a:endParaRPr lang="es-CO"/>
        </a:p>
      </dgm:t>
    </dgm:pt>
    <dgm:pt modelId="{B1AFEF28-4C50-4C26-9860-A681C7C1231F}" type="parTrans" cxnId="{8678B722-54FB-47C4-A0A8-E5CED9E4133C}">
      <dgm:prSet/>
      <dgm:spPr/>
      <dgm:t>
        <a:bodyPr/>
        <a:lstStyle/>
        <a:p>
          <a:endParaRPr lang="es-CO"/>
        </a:p>
      </dgm:t>
    </dgm:pt>
    <dgm:pt modelId="{8EC8C86E-1391-4DD9-956D-6E626348991A}" type="sibTrans" cxnId="{8678B722-54FB-47C4-A0A8-E5CED9E4133C}">
      <dgm:prSet/>
      <dgm:spPr/>
      <dgm:t>
        <a:bodyPr/>
        <a:lstStyle/>
        <a:p>
          <a:endParaRPr lang="es-CO"/>
        </a:p>
      </dgm:t>
    </dgm:pt>
    <dgm:pt modelId="{74EBFE46-E312-4130-824F-F7F60E40DA68}">
      <dgm:prSet phldrT="[Texto]"/>
      <dgm:spPr>
        <a:xfrm>
          <a:off x="0" y="120458"/>
          <a:ext cx="5100970" cy="541800"/>
        </a:xfrm>
        <a:solidFill>
          <a:sysClr val="window" lastClr="FFFFFF">
            <a:alpha val="90000"/>
            <a:hueOff val="0"/>
            <a:satOff val="0"/>
            <a:lumOff val="0"/>
            <a:alphaOff val="0"/>
          </a:sysClr>
        </a:solidFill>
        <a:ln w="12700" cap="flat" cmpd="sng" algn="ctr">
          <a:solidFill>
            <a:srgbClr val="FFC000">
              <a:hueOff val="0"/>
              <a:satOff val="0"/>
              <a:lumOff val="0"/>
              <a:alphaOff val="0"/>
            </a:srgbClr>
          </a:solidFill>
          <a:prstDash val="solid"/>
          <a:miter lim="800000"/>
        </a:ln>
        <a:effectLst/>
      </dgm:spPr>
      <dgm:t>
        <a:bodyPr/>
        <a:lstStyle/>
        <a:p>
          <a:r>
            <a:rPr lang="es-CO" b="0">
              <a:solidFill>
                <a:sysClr val="windowText" lastClr="000000">
                  <a:hueOff val="0"/>
                  <a:satOff val="0"/>
                  <a:lumOff val="0"/>
                  <a:alphaOff val="0"/>
                </a:sysClr>
              </a:solidFill>
              <a:latin typeface="Cambria" panose="02040503050406030204" pitchFamily="18" charset="0"/>
              <a:ea typeface="+mn-ea"/>
              <a:cs typeface="+mn-cs"/>
            </a:rPr>
            <a:t>Esta sección describe la estructura del documento y la audiencia esperada.</a:t>
          </a:r>
        </a:p>
      </dgm:t>
    </dgm:pt>
    <dgm:pt modelId="{C54C3A9B-24F8-4CB2-A5BB-BCA62F268A11}" type="parTrans" cxnId="{9A6DE791-A706-4510-9779-5D44D38DB299}">
      <dgm:prSet/>
      <dgm:spPr/>
      <dgm:t>
        <a:bodyPr/>
        <a:lstStyle/>
        <a:p>
          <a:endParaRPr lang="es-CO"/>
        </a:p>
      </dgm:t>
    </dgm:pt>
    <dgm:pt modelId="{989B2728-D60F-436D-8FB7-961C62A554D7}" type="sibTrans" cxnId="{9A6DE791-A706-4510-9779-5D44D38DB299}">
      <dgm:prSet/>
      <dgm:spPr/>
      <dgm:t>
        <a:bodyPr/>
        <a:lstStyle/>
        <a:p>
          <a:endParaRPr lang="es-CO"/>
        </a:p>
      </dgm:t>
    </dgm:pt>
    <dgm:pt modelId="{8E053245-CDC0-43C8-A9D2-5975F6F6E7B8}">
      <dgm:prSet phldrT="[Texto]"/>
      <dgm:spPr>
        <a:xfrm>
          <a:off x="255048" y="705459"/>
          <a:ext cx="3570679" cy="236160"/>
        </a:xfrm>
        <a:solidFill>
          <a:srgbClr val="FFC000">
            <a:hueOff val="2598923"/>
            <a:satOff val="-11992"/>
            <a:lumOff val="441"/>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es-CO">
              <a:solidFill>
                <a:sysClr val="window" lastClr="FFFFFF"/>
              </a:solidFill>
              <a:latin typeface="Cambria" panose="02040503050406030204" pitchFamily="18" charset="0"/>
              <a:ea typeface="+mn-ea"/>
              <a:cs typeface="+mn-cs"/>
            </a:rPr>
            <a:t>Arquitectura</a:t>
          </a:r>
        </a:p>
      </dgm:t>
    </dgm:pt>
    <dgm:pt modelId="{F8495FD0-D847-433B-8F24-FEC02E55C32A}" type="parTrans" cxnId="{536C470E-3E24-470C-8943-C4C639BA111B}">
      <dgm:prSet/>
      <dgm:spPr/>
      <dgm:t>
        <a:bodyPr/>
        <a:lstStyle/>
        <a:p>
          <a:endParaRPr lang="es-CO"/>
        </a:p>
      </dgm:t>
    </dgm:pt>
    <dgm:pt modelId="{101C6A37-256A-4C38-91AA-FB60CA8CC61B}" type="sibTrans" cxnId="{536C470E-3E24-470C-8943-C4C639BA111B}">
      <dgm:prSet/>
      <dgm:spPr/>
      <dgm:t>
        <a:bodyPr/>
        <a:lstStyle/>
        <a:p>
          <a:endParaRPr lang="es-CO"/>
        </a:p>
      </dgm:t>
    </dgm:pt>
    <dgm:pt modelId="{2C3CE581-B6D4-4CB9-AF20-9DD6A7F58E0A}">
      <dgm:prSet phldrT="[Texto]"/>
      <dgm:spPr>
        <a:xfrm>
          <a:off x="0" y="823539"/>
          <a:ext cx="5100970" cy="982799"/>
        </a:xfrm>
        <a:solidFill>
          <a:sysClr val="window" lastClr="FFFFFF">
            <a:alpha val="90000"/>
            <a:hueOff val="0"/>
            <a:satOff val="0"/>
            <a:lumOff val="0"/>
            <a:alphaOff val="0"/>
          </a:sysClr>
        </a:solidFill>
        <a:ln w="12700" cap="flat" cmpd="sng" algn="ctr">
          <a:solidFill>
            <a:srgbClr val="FFC000">
              <a:hueOff val="2598923"/>
              <a:satOff val="-11992"/>
              <a:lumOff val="441"/>
              <a:alphaOff val="0"/>
            </a:srgbClr>
          </a:solidFill>
          <a:prstDash val="solid"/>
          <a:miter lim="800000"/>
        </a:ln>
        <a:effectLst/>
      </dgm:spPr>
      <dgm:t>
        <a:bodyPr/>
        <a:lstStyle/>
        <a:p>
          <a:r>
            <a:rPr lang="es-CO">
              <a:solidFill>
                <a:sysClr val="windowText" lastClr="000000">
                  <a:hueOff val="0"/>
                  <a:satOff val="0"/>
                  <a:lumOff val="0"/>
                  <a:alphaOff val="0"/>
                </a:sysClr>
              </a:solidFill>
              <a:latin typeface="Cambria" panose="02040503050406030204" pitchFamily="18" charset="0"/>
              <a:ea typeface="+mn-ea"/>
              <a:cs typeface="+mn-cs"/>
            </a:rPr>
            <a:t>Describe la arquitectura del sistema (estructura y comportamiento). Además de esto encontrará la vista lógica, física y  de procesos.</a:t>
          </a:r>
        </a:p>
      </dgm:t>
    </dgm:pt>
    <dgm:pt modelId="{72FB3821-C05E-421C-B65F-F0DEDBE6ADD5}" type="parTrans" cxnId="{03BED3ED-5F35-4CD3-A1D9-A637B22C3EA8}">
      <dgm:prSet/>
      <dgm:spPr/>
      <dgm:t>
        <a:bodyPr/>
        <a:lstStyle/>
        <a:p>
          <a:endParaRPr lang="es-CO"/>
        </a:p>
      </dgm:t>
    </dgm:pt>
    <dgm:pt modelId="{7C627941-CFD6-4870-B778-25AB1F72D89C}" type="sibTrans" cxnId="{03BED3ED-5F35-4CD3-A1D9-A637B22C3EA8}">
      <dgm:prSet/>
      <dgm:spPr/>
      <dgm:t>
        <a:bodyPr/>
        <a:lstStyle/>
        <a:p>
          <a:endParaRPr lang="es-CO"/>
        </a:p>
      </dgm:t>
    </dgm:pt>
    <dgm:pt modelId="{89B10EE8-31B1-4B6D-B1B5-963386D5FD20}">
      <dgm:prSet phldrT="[Texto]"/>
      <dgm:spPr>
        <a:xfrm>
          <a:off x="0" y="1967619"/>
          <a:ext cx="5100970" cy="856800"/>
        </a:xfrm>
        <a:solidFill>
          <a:sysClr val="window" lastClr="FFFFFF">
            <a:alpha val="90000"/>
            <a:hueOff val="0"/>
            <a:satOff val="0"/>
            <a:lumOff val="0"/>
            <a:alphaOff val="0"/>
          </a:sysClr>
        </a:solidFill>
        <a:ln w="12700" cap="flat" cmpd="sng" algn="ctr">
          <a:solidFill>
            <a:srgbClr val="FFC000">
              <a:hueOff val="5197846"/>
              <a:satOff val="-23984"/>
              <a:lumOff val="883"/>
              <a:alphaOff val="0"/>
            </a:srgbClr>
          </a:solidFill>
          <a:prstDash val="solid"/>
          <a:miter lim="800000"/>
        </a:ln>
        <a:effectLst/>
      </dgm:spPr>
      <dgm:t>
        <a:bodyPr/>
        <a:lstStyle/>
        <a:p>
          <a:r>
            <a:rPr lang="es-CO">
              <a:solidFill>
                <a:sysClr val="windowText" lastClr="000000">
                  <a:hueOff val="0"/>
                  <a:satOff val="0"/>
                  <a:lumOff val="0"/>
                  <a:alphaOff val="0"/>
                </a:sysClr>
              </a:solidFill>
              <a:latin typeface="Cambria" panose="02040503050406030204" pitchFamily="18" charset="0"/>
              <a:ea typeface="+mn-ea"/>
              <a:cs typeface="+mn-cs"/>
            </a:rPr>
            <a:t>Descripcion de los detalles más relevantes del diseño del sistema (estructura, comportamiento, persistencia e interfaz de usuario del sistema).</a:t>
          </a:r>
        </a:p>
      </dgm:t>
    </dgm:pt>
    <dgm:pt modelId="{3180C433-B823-4EE8-9C7B-E018CEA8C713}" type="parTrans" cxnId="{4CA870E9-5D62-4694-AFDA-F56F92EE8AAB}">
      <dgm:prSet/>
      <dgm:spPr/>
      <dgm:t>
        <a:bodyPr/>
        <a:lstStyle/>
        <a:p>
          <a:endParaRPr lang="es-CO"/>
        </a:p>
      </dgm:t>
    </dgm:pt>
    <dgm:pt modelId="{0D226ECE-656E-47D6-B920-A35742C192A1}" type="sibTrans" cxnId="{4CA870E9-5D62-4694-AFDA-F56F92EE8AAB}">
      <dgm:prSet/>
      <dgm:spPr/>
      <dgm:t>
        <a:bodyPr/>
        <a:lstStyle/>
        <a:p>
          <a:endParaRPr lang="es-CO"/>
        </a:p>
      </dgm:t>
    </dgm:pt>
    <dgm:pt modelId="{F56D10AB-9622-4F58-9BE4-70D4418A1FDA}">
      <dgm:prSet phldrT="[Texto]"/>
      <dgm:spPr>
        <a:xfrm>
          <a:off x="255048" y="2867618"/>
          <a:ext cx="3570679" cy="236160"/>
        </a:xfrm>
        <a:solidFill>
          <a:srgbClr val="FFC000">
            <a:hueOff val="7796769"/>
            <a:satOff val="-35976"/>
            <a:lumOff val="1324"/>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es-CO">
              <a:solidFill>
                <a:sysClr val="window" lastClr="FFFFFF"/>
              </a:solidFill>
              <a:latin typeface="Cambria" panose="02040503050406030204" pitchFamily="18" charset="0"/>
              <a:ea typeface="+mn-ea"/>
              <a:cs typeface="+mn-cs"/>
            </a:rPr>
            <a:t>Prototipo</a:t>
          </a:r>
        </a:p>
      </dgm:t>
    </dgm:pt>
    <dgm:pt modelId="{66E6AD18-8109-43E3-8C34-9EF5400EE247}" type="parTrans" cxnId="{91C59361-ED30-4DC9-85B8-A5668C320ECB}">
      <dgm:prSet/>
      <dgm:spPr/>
      <dgm:t>
        <a:bodyPr/>
        <a:lstStyle/>
        <a:p>
          <a:endParaRPr lang="es-CO"/>
        </a:p>
      </dgm:t>
    </dgm:pt>
    <dgm:pt modelId="{AA09CF75-F8C3-499E-83AB-DA1D882B57E7}" type="sibTrans" cxnId="{91C59361-ED30-4DC9-85B8-A5668C320ECB}">
      <dgm:prSet/>
      <dgm:spPr/>
      <dgm:t>
        <a:bodyPr/>
        <a:lstStyle/>
        <a:p>
          <a:endParaRPr lang="es-CO"/>
        </a:p>
      </dgm:t>
    </dgm:pt>
    <dgm:pt modelId="{855D297C-C1C6-4771-AA55-5A00973EE080}">
      <dgm:prSet phldrT="[Texto]"/>
      <dgm:spPr>
        <a:xfrm>
          <a:off x="0" y="2985699"/>
          <a:ext cx="5100970" cy="693000"/>
        </a:xfrm>
        <a:solidFill>
          <a:sysClr val="window" lastClr="FFFFFF">
            <a:alpha val="90000"/>
            <a:hueOff val="0"/>
            <a:satOff val="0"/>
            <a:lumOff val="0"/>
            <a:alphaOff val="0"/>
          </a:sysClr>
        </a:solidFill>
        <a:ln w="12700" cap="flat" cmpd="sng" algn="ctr">
          <a:solidFill>
            <a:srgbClr val="FFC000">
              <a:hueOff val="7796769"/>
              <a:satOff val="-35976"/>
              <a:lumOff val="1324"/>
              <a:alphaOff val="0"/>
            </a:srgbClr>
          </a:solidFill>
          <a:prstDash val="solid"/>
          <a:miter lim="800000"/>
        </a:ln>
        <a:effectLst/>
      </dgm:spPr>
      <dgm:t>
        <a:bodyPr/>
        <a:lstStyle/>
        <a:p>
          <a:r>
            <a:rPr lang="es-CO">
              <a:solidFill>
                <a:sysClr val="windowText" lastClr="000000">
                  <a:hueOff val="0"/>
                  <a:satOff val="0"/>
                  <a:lumOff val="0"/>
                  <a:alphaOff val="0"/>
                </a:sysClr>
              </a:solidFill>
              <a:latin typeface="Cambria" panose="02040503050406030204" pitchFamily="18" charset="0"/>
              <a:ea typeface="+mn-ea"/>
              <a:cs typeface="+mn-cs"/>
            </a:rPr>
            <a:t>Descripción del prototipo, en donde se hablará acerca de la relación diseño y codigo, documentación del código, reporte del plan de pruebas y los manuales de instalación y de usuario.</a:t>
          </a:r>
        </a:p>
      </dgm:t>
    </dgm:pt>
    <dgm:pt modelId="{A6C6F5BE-E81A-4BFB-9A43-BC305D10F020}" type="parTrans" cxnId="{914D050D-71E5-436C-84BD-3ECEE75CFCE3}">
      <dgm:prSet/>
      <dgm:spPr/>
      <dgm:t>
        <a:bodyPr/>
        <a:lstStyle/>
        <a:p>
          <a:endParaRPr lang="es-CO"/>
        </a:p>
      </dgm:t>
    </dgm:pt>
    <dgm:pt modelId="{0DE42298-1864-42A5-91F4-6E94C1B59A80}" type="sibTrans" cxnId="{914D050D-71E5-436C-84BD-3ECEE75CFCE3}">
      <dgm:prSet/>
      <dgm:spPr/>
      <dgm:t>
        <a:bodyPr/>
        <a:lstStyle/>
        <a:p>
          <a:endParaRPr lang="es-CO"/>
        </a:p>
      </dgm:t>
    </dgm:pt>
    <dgm:pt modelId="{6E63344F-6163-4CD1-9F11-3F20A7402861}">
      <dgm:prSet phldrT="[Texto]"/>
      <dgm:spPr>
        <a:xfrm>
          <a:off x="255048" y="3721899"/>
          <a:ext cx="3570679" cy="236160"/>
        </a:xfrm>
        <a:solidFill>
          <a:srgbClr val="FFC000">
            <a:hueOff val="10395692"/>
            <a:satOff val="-47968"/>
            <a:lumOff val="1765"/>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es-CO">
              <a:solidFill>
                <a:sysClr val="window" lastClr="FFFFFF"/>
              </a:solidFill>
              <a:latin typeface="Cambria" panose="02040503050406030204" pitchFamily="18" charset="0"/>
              <a:ea typeface="+mn-ea"/>
              <a:cs typeface="+mn-cs"/>
            </a:rPr>
            <a:t>Anexos</a:t>
          </a:r>
        </a:p>
      </dgm:t>
    </dgm:pt>
    <dgm:pt modelId="{94299F36-79B4-46F6-983C-EE8F3EF1FC5F}" type="parTrans" cxnId="{767561BB-CAFF-46D2-B6D4-BED65A032FFE}">
      <dgm:prSet/>
      <dgm:spPr/>
      <dgm:t>
        <a:bodyPr/>
        <a:lstStyle/>
        <a:p>
          <a:endParaRPr lang="es-CO"/>
        </a:p>
      </dgm:t>
    </dgm:pt>
    <dgm:pt modelId="{88B105D8-EA61-4B3F-9F56-CBFD90380CEB}" type="sibTrans" cxnId="{767561BB-CAFF-46D2-B6D4-BED65A032FFE}">
      <dgm:prSet/>
      <dgm:spPr/>
      <dgm:t>
        <a:bodyPr/>
        <a:lstStyle/>
        <a:p>
          <a:endParaRPr lang="es-CO"/>
        </a:p>
      </dgm:t>
    </dgm:pt>
    <dgm:pt modelId="{2984D602-2EBF-424F-B1A6-BADE784E3CAD}">
      <dgm:prSet phldrT="[Texto]"/>
      <dgm:spPr>
        <a:xfrm>
          <a:off x="0" y="3832359"/>
          <a:ext cx="5100970" cy="541800"/>
        </a:xfrm>
        <a:solidFill>
          <a:sysClr val="window" lastClr="FFFFFF">
            <a:alpha val="90000"/>
            <a:hueOff val="0"/>
            <a:satOff val="0"/>
            <a:lumOff val="0"/>
            <a:alphaOff val="0"/>
          </a:sysClr>
        </a:solidFill>
        <a:ln w="12700" cap="flat" cmpd="sng" algn="ctr">
          <a:solidFill>
            <a:srgbClr val="FFC000">
              <a:hueOff val="10395692"/>
              <a:satOff val="-47968"/>
              <a:lumOff val="1765"/>
              <a:alphaOff val="0"/>
            </a:srgbClr>
          </a:solidFill>
          <a:prstDash val="solid"/>
          <a:miter lim="800000"/>
        </a:ln>
        <a:effectLst/>
      </dgm:spPr>
      <dgm:t>
        <a:bodyPr/>
        <a:lstStyle/>
        <a:p>
          <a:r>
            <a:rPr lang="es-CO">
              <a:solidFill>
                <a:sysClr val="windowText" lastClr="000000">
                  <a:hueOff val="0"/>
                  <a:satOff val="0"/>
                  <a:lumOff val="0"/>
                  <a:alphaOff val="0"/>
                </a:sysClr>
              </a:solidFill>
              <a:latin typeface="Cambria" panose="02040503050406030204" pitchFamily="18" charset="0"/>
              <a:ea typeface="+mn-ea"/>
              <a:cs typeface="+mn-cs"/>
            </a:rPr>
            <a:t>Incluye documentos adicionales que son citados en este documento</a:t>
          </a:r>
        </a:p>
      </dgm:t>
    </dgm:pt>
    <dgm:pt modelId="{5C930F7E-69D0-4FC5-BF9E-2D3FD9A8AAFF}" type="parTrans" cxnId="{725B6439-D8F9-4407-8AD8-15867B8F7B0E}">
      <dgm:prSet/>
      <dgm:spPr/>
      <dgm:t>
        <a:bodyPr/>
        <a:lstStyle/>
        <a:p>
          <a:endParaRPr lang="es-CO"/>
        </a:p>
      </dgm:t>
    </dgm:pt>
    <dgm:pt modelId="{0457204F-7170-4FC9-BFF5-BBF825C05F14}" type="sibTrans" cxnId="{725B6439-D8F9-4407-8AD8-15867B8F7B0E}">
      <dgm:prSet/>
      <dgm:spPr/>
      <dgm:t>
        <a:bodyPr/>
        <a:lstStyle/>
        <a:p>
          <a:endParaRPr lang="es-CO"/>
        </a:p>
      </dgm:t>
    </dgm:pt>
    <dgm:pt modelId="{F1421219-17AF-4DFC-B858-0FA5E298E78F}">
      <dgm:prSet phldrT="[Texto]"/>
      <dgm:spPr>
        <a:xfrm>
          <a:off x="255048" y="1849539"/>
          <a:ext cx="3570679" cy="236160"/>
        </a:xfrm>
        <a:solidFill>
          <a:srgbClr val="FFC000">
            <a:hueOff val="5197846"/>
            <a:satOff val="-23984"/>
            <a:lumOff val="883"/>
            <a:alphaOff val="0"/>
          </a:srgbClr>
        </a:solidFill>
        <a:ln w="19050" cap="flat" cmpd="sng" algn="ctr">
          <a:solidFill>
            <a:sysClr val="window" lastClr="FFFFFF">
              <a:hueOff val="0"/>
              <a:satOff val="0"/>
              <a:lumOff val="0"/>
              <a:alphaOff val="0"/>
            </a:sysClr>
          </a:solidFill>
          <a:prstDash val="solid"/>
          <a:miter lim="800000"/>
        </a:ln>
        <a:effectLst/>
      </dgm:spPr>
      <dgm:t>
        <a:bodyPr/>
        <a:lstStyle/>
        <a:p>
          <a:r>
            <a:rPr lang="es-CO">
              <a:solidFill>
                <a:sysClr val="window" lastClr="FFFFFF"/>
              </a:solidFill>
              <a:latin typeface="Cambria" panose="02040503050406030204" pitchFamily="18" charset="0"/>
              <a:ea typeface="+mn-ea"/>
              <a:cs typeface="+mn-cs"/>
            </a:rPr>
            <a:t>Diseño detallado</a:t>
          </a:r>
        </a:p>
      </dgm:t>
    </dgm:pt>
    <dgm:pt modelId="{4D73BA24-1576-428C-91ED-55F1A82BF3B6}" type="sibTrans" cxnId="{9730551B-4F44-4EF4-BE52-D705963929D6}">
      <dgm:prSet/>
      <dgm:spPr/>
      <dgm:t>
        <a:bodyPr/>
        <a:lstStyle/>
        <a:p>
          <a:endParaRPr lang="es-CO"/>
        </a:p>
      </dgm:t>
    </dgm:pt>
    <dgm:pt modelId="{09D1B6ED-91CA-4F1C-A962-5F422410C32D}" type="parTrans" cxnId="{9730551B-4F44-4EF4-BE52-D705963929D6}">
      <dgm:prSet/>
      <dgm:spPr/>
      <dgm:t>
        <a:bodyPr/>
        <a:lstStyle/>
        <a:p>
          <a:endParaRPr lang="es-CO"/>
        </a:p>
      </dgm:t>
    </dgm:pt>
    <dgm:pt modelId="{AACEFBB2-FE05-4FD3-AADC-809F22CFF17E}" type="pres">
      <dgm:prSet presAssocID="{560C765B-FA47-4AFB-8EE3-94F3EA4BA15B}" presName="outerComposite" presStyleCnt="0">
        <dgm:presLayoutVars>
          <dgm:chMax val="5"/>
          <dgm:dir/>
          <dgm:resizeHandles val="exact"/>
        </dgm:presLayoutVars>
      </dgm:prSet>
      <dgm:spPr/>
      <dgm:t>
        <a:bodyPr/>
        <a:lstStyle/>
        <a:p>
          <a:endParaRPr lang="es-CO"/>
        </a:p>
      </dgm:t>
    </dgm:pt>
    <dgm:pt modelId="{C1979FB5-BAAE-4F7A-B3DF-ADB4AB49DC48}" type="pres">
      <dgm:prSet presAssocID="{560C765B-FA47-4AFB-8EE3-94F3EA4BA15B}" presName="dummyMaxCanvas" presStyleCnt="0">
        <dgm:presLayoutVars/>
      </dgm:prSet>
      <dgm:spPr/>
    </dgm:pt>
    <dgm:pt modelId="{E3316A47-6A8E-4739-9249-EAB9BF3DD4E7}" type="pres">
      <dgm:prSet presAssocID="{560C765B-FA47-4AFB-8EE3-94F3EA4BA15B}" presName="FiveNodes_1" presStyleLbl="node1" presStyleIdx="0" presStyleCnt="5">
        <dgm:presLayoutVars>
          <dgm:bulletEnabled val="1"/>
        </dgm:presLayoutVars>
      </dgm:prSet>
      <dgm:spPr/>
      <dgm:t>
        <a:bodyPr/>
        <a:lstStyle/>
        <a:p>
          <a:endParaRPr lang="es-CO"/>
        </a:p>
      </dgm:t>
    </dgm:pt>
    <dgm:pt modelId="{3B755D68-A4AD-4AD9-95F8-A8419DC413FB}" type="pres">
      <dgm:prSet presAssocID="{560C765B-FA47-4AFB-8EE3-94F3EA4BA15B}" presName="FiveNodes_2" presStyleLbl="node1" presStyleIdx="1" presStyleCnt="5">
        <dgm:presLayoutVars>
          <dgm:bulletEnabled val="1"/>
        </dgm:presLayoutVars>
      </dgm:prSet>
      <dgm:spPr/>
      <dgm:t>
        <a:bodyPr/>
        <a:lstStyle/>
        <a:p>
          <a:endParaRPr lang="es-CO"/>
        </a:p>
      </dgm:t>
    </dgm:pt>
    <dgm:pt modelId="{2328D9C9-4076-4DD8-84D0-CEA2D579D662}" type="pres">
      <dgm:prSet presAssocID="{560C765B-FA47-4AFB-8EE3-94F3EA4BA15B}" presName="FiveNodes_3" presStyleLbl="node1" presStyleIdx="2" presStyleCnt="5">
        <dgm:presLayoutVars>
          <dgm:bulletEnabled val="1"/>
        </dgm:presLayoutVars>
      </dgm:prSet>
      <dgm:spPr/>
      <dgm:t>
        <a:bodyPr/>
        <a:lstStyle/>
        <a:p>
          <a:endParaRPr lang="es-CO"/>
        </a:p>
      </dgm:t>
    </dgm:pt>
    <dgm:pt modelId="{45E54274-CE6B-4AC6-B068-20F1D63C705C}" type="pres">
      <dgm:prSet presAssocID="{560C765B-FA47-4AFB-8EE3-94F3EA4BA15B}" presName="FiveNodes_4" presStyleLbl="node1" presStyleIdx="3" presStyleCnt="5">
        <dgm:presLayoutVars>
          <dgm:bulletEnabled val="1"/>
        </dgm:presLayoutVars>
      </dgm:prSet>
      <dgm:spPr/>
      <dgm:t>
        <a:bodyPr/>
        <a:lstStyle/>
        <a:p>
          <a:endParaRPr lang="es-CO"/>
        </a:p>
      </dgm:t>
    </dgm:pt>
    <dgm:pt modelId="{CF990824-C131-4F84-9E43-193DD550BF28}" type="pres">
      <dgm:prSet presAssocID="{560C765B-FA47-4AFB-8EE3-94F3EA4BA15B}" presName="FiveNodes_5" presStyleLbl="node1" presStyleIdx="4" presStyleCnt="5">
        <dgm:presLayoutVars>
          <dgm:bulletEnabled val="1"/>
        </dgm:presLayoutVars>
      </dgm:prSet>
      <dgm:spPr/>
      <dgm:t>
        <a:bodyPr/>
        <a:lstStyle/>
        <a:p>
          <a:endParaRPr lang="es-CO"/>
        </a:p>
      </dgm:t>
    </dgm:pt>
    <dgm:pt modelId="{AC2C5BB6-7812-4B6A-BF0F-600DCD110509}" type="pres">
      <dgm:prSet presAssocID="{560C765B-FA47-4AFB-8EE3-94F3EA4BA15B}" presName="FiveConn_1-2" presStyleLbl="fgAccFollowNode1" presStyleIdx="0" presStyleCnt="4">
        <dgm:presLayoutVars>
          <dgm:bulletEnabled val="1"/>
        </dgm:presLayoutVars>
      </dgm:prSet>
      <dgm:spPr/>
      <dgm:t>
        <a:bodyPr/>
        <a:lstStyle/>
        <a:p>
          <a:endParaRPr lang="es-CO"/>
        </a:p>
      </dgm:t>
    </dgm:pt>
    <dgm:pt modelId="{E3A0B368-D3D6-4C23-A857-C9AB37152C0B}" type="pres">
      <dgm:prSet presAssocID="{560C765B-FA47-4AFB-8EE3-94F3EA4BA15B}" presName="FiveConn_2-3" presStyleLbl="fgAccFollowNode1" presStyleIdx="1" presStyleCnt="4">
        <dgm:presLayoutVars>
          <dgm:bulletEnabled val="1"/>
        </dgm:presLayoutVars>
      </dgm:prSet>
      <dgm:spPr/>
      <dgm:t>
        <a:bodyPr/>
        <a:lstStyle/>
        <a:p>
          <a:endParaRPr lang="es-CO"/>
        </a:p>
      </dgm:t>
    </dgm:pt>
    <dgm:pt modelId="{3B0BB614-230F-4489-B80E-E557552644E3}" type="pres">
      <dgm:prSet presAssocID="{560C765B-FA47-4AFB-8EE3-94F3EA4BA15B}" presName="FiveConn_3-4" presStyleLbl="fgAccFollowNode1" presStyleIdx="2" presStyleCnt="4">
        <dgm:presLayoutVars>
          <dgm:bulletEnabled val="1"/>
        </dgm:presLayoutVars>
      </dgm:prSet>
      <dgm:spPr/>
      <dgm:t>
        <a:bodyPr/>
        <a:lstStyle/>
        <a:p>
          <a:endParaRPr lang="es-CO"/>
        </a:p>
      </dgm:t>
    </dgm:pt>
    <dgm:pt modelId="{ACAF6167-3411-4EC9-AC7A-DFDF2781F963}" type="pres">
      <dgm:prSet presAssocID="{560C765B-FA47-4AFB-8EE3-94F3EA4BA15B}" presName="FiveConn_4-5" presStyleLbl="fgAccFollowNode1" presStyleIdx="3" presStyleCnt="4">
        <dgm:presLayoutVars>
          <dgm:bulletEnabled val="1"/>
        </dgm:presLayoutVars>
      </dgm:prSet>
      <dgm:spPr/>
      <dgm:t>
        <a:bodyPr/>
        <a:lstStyle/>
        <a:p>
          <a:endParaRPr lang="es-CO"/>
        </a:p>
      </dgm:t>
    </dgm:pt>
    <dgm:pt modelId="{6398EC6A-00C6-4D06-BBF8-7F0A37A69223}" type="pres">
      <dgm:prSet presAssocID="{560C765B-FA47-4AFB-8EE3-94F3EA4BA15B}" presName="FiveNodes_1_text" presStyleLbl="node1" presStyleIdx="4" presStyleCnt="5">
        <dgm:presLayoutVars>
          <dgm:bulletEnabled val="1"/>
        </dgm:presLayoutVars>
      </dgm:prSet>
      <dgm:spPr/>
      <dgm:t>
        <a:bodyPr/>
        <a:lstStyle/>
        <a:p>
          <a:endParaRPr lang="es-CO"/>
        </a:p>
      </dgm:t>
    </dgm:pt>
    <dgm:pt modelId="{401A67FC-1C1B-4F55-927A-11C558EC3ACB}" type="pres">
      <dgm:prSet presAssocID="{560C765B-FA47-4AFB-8EE3-94F3EA4BA15B}" presName="FiveNodes_2_text" presStyleLbl="node1" presStyleIdx="4" presStyleCnt="5">
        <dgm:presLayoutVars>
          <dgm:bulletEnabled val="1"/>
        </dgm:presLayoutVars>
      </dgm:prSet>
      <dgm:spPr/>
      <dgm:t>
        <a:bodyPr/>
        <a:lstStyle/>
        <a:p>
          <a:endParaRPr lang="es-CO"/>
        </a:p>
      </dgm:t>
    </dgm:pt>
    <dgm:pt modelId="{A1518A9A-EA0A-4046-9115-BB1C40F22454}" type="pres">
      <dgm:prSet presAssocID="{560C765B-FA47-4AFB-8EE3-94F3EA4BA15B}" presName="FiveNodes_3_text" presStyleLbl="node1" presStyleIdx="4" presStyleCnt="5">
        <dgm:presLayoutVars>
          <dgm:bulletEnabled val="1"/>
        </dgm:presLayoutVars>
      </dgm:prSet>
      <dgm:spPr/>
      <dgm:t>
        <a:bodyPr/>
        <a:lstStyle/>
        <a:p>
          <a:endParaRPr lang="es-CO"/>
        </a:p>
      </dgm:t>
    </dgm:pt>
    <dgm:pt modelId="{768B91FF-FD01-44E6-AAEA-69989416B937}" type="pres">
      <dgm:prSet presAssocID="{560C765B-FA47-4AFB-8EE3-94F3EA4BA15B}" presName="FiveNodes_4_text" presStyleLbl="node1" presStyleIdx="4" presStyleCnt="5">
        <dgm:presLayoutVars>
          <dgm:bulletEnabled val="1"/>
        </dgm:presLayoutVars>
      </dgm:prSet>
      <dgm:spPr/>
      <dgm:t>
        <a:bodyPr/>
        <a:lstStyle/>
        <a:p>
          <a:endParaRPr lang="es-CO"/>
        </a:p>
      </dgm:t>
    </dgm:pt>
    <dgm:pt modelId="{70D63E79-E7DD-490C-A5DB-F588AA9A2449}" type="pres">
      <dgm:prSet presAssocID="{560C765B-FA47-4AFB-8EE3-94F3EA4BA15B}" presName="FiveNodes_5_text" presStyleLbl="node1" presStyleIdx="4" presStyleCnt="5">
        <dgm:presLayoutVars>
          <dgm:bulletEnabled val="1"/>
        </dgm:presLayoutVars>
      </dgm:prSet>
      <dgm:spPr/>
      <dgm:t>
        <a:bodyPr/>
        <a:lstStyle/>
        <a:p>
          <a:endParaRPr lang="es-CO"/>
        </a:p>
      </dgm:t>
    </dgm:pt>
  </dgm:ptLst>
  <dgm:cxnLst>
    <dgm:cxn modelId="{6F7FF3CA-7EAF-42D5-A166-FE7055AD3DFA}" type="presOf" srcId="{8E053245-CDC0-43C8-A9D2-5975F6F6E7B8}" destId="{401A67FC-1C1B-4F55-927A-11C558EC3ACB}" srcOrd="1" destOrd="0" presId="urn:microsoft.com/office/officeart/2005/8/layout/vProcess5"/>
    <dgm:cxn modelId="{79EDE688-0841-46EB-A7DA-2BB7759208AF}" type="presOf" srcId="{F1421219-17AF-4DFC-B858-0FA5E298E78F}" destId="{2328D9C9-4076-4DD8-84D0-CEA2D579D662}" srcOrd="0" destOrd="0" presId="urn:microsoft.com/office/officeart/2005/8/layout/vProcess5"/>
    <dgm:cxn modelId="{DF14BDFF-C7C4-4793-8E4D-2C4884B702A9}" type="presOf" srcId="{CDAD3A5E-114B-4F3E-9CBD-C1013A7D3721}" destId="{E3316A47-6A8E-4739-9249-EAB9BF3DD4E7}" srcOrd="0" destOrd="0" presId="urn:microsoft.com/office/officeart/2005/8/layout/vProcess5"/>
    <dgm:cxn modelId="{5CBA61EC-31AB-4759-B612-E81D1C80BFDC}" type="presOf" srcId="{74EBFE46-E312-4130-824F-F7F60E40DA68}" destId="{E3316A47-6A8E-4739-9249-EAB9BF3DD4E7}" srcOrd="0" destOrd="1" presId="urn:microsoft.com/office/officeart/2005/8/layout/vProcess5"/>
    <dgm:cxn modelId="{F2957CD9-4410-428B-BD98-7E067C58F0C1}" type="presOf" srcId="{F56D10AB-9622-4F58-9BE4-70D4418A1FDA}" destId="{45E54274-CE6B-4AC6-B068-20F1D63C705C}" srcOrd="0" destOrd="0" presId="urn:microsoft.com/office/officeart/2005/8/layout/vProcess5"/>
    <dgm:cxn modelId="{41A7544F-FC3C-47DF-AEC2-EEADDFB6526B}" type="presOf" srcId="{89B10EE8-31B1-4B6D-B1B5-963386D5FD20}" destId="{2328D9C9-4076-4DD8-84D0-CEA2D579D662}" srcOrd="0" destOrd="1" presId="urn:microsoft.com/office/officeart/2005/8/layout/vProcess5"/>
    <dgm:cxn modelId="{91C59361-ED30-4DC9-85B8-A5668C320ECB}" srcId="{560C765B-FA47-4AFB-8EE3-94F3EA4BA15B}" destId="{F56D10AB-9622-4F58-9BE4-70D4418A1FDA}" srcOrd="3" destOrd="0" parTransId="{66E6AD18-8109-43E3-8C34-9EF5400EE247}" sibTransId="{AA09CF75-F8C3-499E-83AB-DA1D882B57E7}"/>
    <dgm:cxn modelId="{A3B917A3-D4B7-41FD-999E-EFCE23F5546D}" type="presOf" srcId="{2C3CE581-B6D4-4CB9-AF20-9DD6A7F58E0A}" destId="{3B755D68-A4AD-4AD9-95F8-A8419DC413FB}" srcOrd="0" destOrd="1" presId="urn:microsoft.com/office/officeart/2005/8/layout/vProcess5"/>
    <dgm:cxn modelId="{082D13A2-D36E-4437-803A-4C71DF4186F5}" type="presOf" srcId="{2C3CE581-B6D4-4CB9-AF20-9DD6A7F58E0A}" destId="{401A67FC-1C1B-4F55-927A-11C558EC3ACB}" srcOrd="1" destOrd="1" presId="urn:microsoft.com/office/officeart/2005/8/layout/vProcess5"/>
    <dgm:cxn modelId="{A926325B-B1B6-4A7B-83E7-9574BB8DAF71}" type="presOf" srcId="{F56D10AB-9622-4F58-9BE4-70D4418A1FDA}" destId="{768B91FF-FD01-44E6-AAEA-69989416B937}" srcOrd="1" destOrd="0" presId="urn:microsoft.com/office/officeart/2005/8/layout/vProcess5"/>
    <dgm:cxn modelId="{9730551B-4F44-4EF4-BE52-D705963929D6}" srcId="{560C765B-FA47-4AFB-8EE3-94F3EA4BA15B}" destId="{F1421219-17AF-4DFC-B858-0FA5E298E78F}" srcOrd="2" destOrd="0" parTransId="{09D1B6ED-91CA-4F1C-A962-5F422410C32D}" sibTransId="{4D73BA24-1576-428C-91ED-55F1A82BF3B6}"/>
    <dgm:cxn modelId="{4CA870E9-5D62-4694-AFDA-F56F92EE8AAB}" srcId="{F1421219-17AF-4DFC-B858-0FA5E298E78F}" destId="{89B10EE8-31B1-4B6D-B1B5-963386D5FD20}" srcOrd="0" destOrd="0" parTransId="{3180C433-B823-4EE8-9C7B-E018CEA8C713}" sibTransId="{0D226ECE-656E-47D6-B920-A35742C192A1}"/>
    <dgm:cxn modelId="{8E145899-5114-4C0D-BDAA-37BE8B936749}" type="presOf" srcId="{2984D602-2EBF-424F-B1A6-BADE784E3CAD}" destId="{70D63E79-E7DD-490C-A5DB-F588AA9A2449}" srcOrd="1" destOrd="1" presId="urn:microsoft.com/office/officeart/2005/8/layout/vProcess5"/>
    <dgm:cxn modelId="{AE443A0E-4B97-4EF3-9281-A54A97674A01}" type="presOf" srcId="{560C765B-FA47-4AFB-8EE3-94F3EA4BA15B}" destId="{AACEFBB2-FE05-4FD3-AADC-809F22CFF17E}" srcOrd="0" destOrd="0" presId="urn:microsoft.com/office/officeart/2005/8/layout/vProcess5"/>
    <dgm:cxn modelId="{725B6439-D8F9-4407-8AD8-15867B8F7B0E}" srcId="{6E63344F-6163-4CD1-9F11-3F20A7402861}" destId="{2984D602-2EBF-424F-B1A6-BADE784E3CAD}" srcOrd="0" destOrd="0" parTransId="{5C930F7E-69D0-4FC5-BF9E-2D3FD9A8AAFF}" sibTransId="{0457204F-7170-4FC9-BFF5-BBF825C05F14}"/>
    <dgm:cxn modelId="{9A6DE791-A706-4510-9779-5D44D38DB299}" srcId="{CDAD3A5E-114B-4F3E-9CBD-C1013A7D3721}" destId="{74EBFE46-E312-4130-824F-F7F60E40DA68}" srcOrd="0" destOrd="0" parTransId="{C54C3A9B-24F8-4CB2-A5BB-BCA62F268A11}" sibTransId="{989B2728-D60F-436D-8FB7-961C62A554D7}"/>
    <dgm:cxn modelId="{F46F88DA-0322-420E-9CB1-52BBF0CCBDB6}" type="presOf" srcId="{F1421219-17AF-4DFC-B858-0FA5E298E78F}" destId="{A1518A9A-EA0A-4046-9115-BB1C40F22454}" srcOrd="1" destOrd="0" presId="urn:microsoft.com/office/officeart/2005/8/layout/vProcess5"/>
    <dgm:cxn modelId="{219333F3-F88C-4F93-9F9E-F479CA5D3AA2}" type="presOf" srcId="{89B10EE8-31B1-4B6D-B1B5-963386D5FD20}" destId="{A1518A9A-EA0A-4046-9115-BB1C40F22454}" srcOrd="1" destOrd="1" presId="urn:microsoft.com/office/officeart/2005/8/layout/vProcess5"/>
    <dgm:cxn modelId="{A8A9A367-FD75-416B-AD99-32F37BBF9FFD}" type="presOf" srcId="{4D73BA24-1576-428C-91ED-55F1A82BF3B6}" destId="{3B0BB614-230F-4489-B80E-E557552644E3}" srcOrd="0" destOrd="0" presId="urn:microsoft.com/office/officeart/2005/8/layout/vProcess5"/>
    <dgm:cxn modelId="{536C470E-3E24-470C-8943-C4C639BA111B}" srcId="{560C765B-FA47-4AFB-8EE3-94F3EA4BA15B}" destId="{8E053245-CDC0-43C8-A9D2-5975F6F6E7B8}" srcOrd="1" destOrd="0" parTransId="{F8495FD0-D847-433B-8F24-FEC02E55C32A}" sibTransId="{101C6A37-256A-4C38-91AA-FB60CA8CC61B}"/>
    <dgm:cxn modelId="{8FCEF578-9CB4-4626-A534-8AE03F50AFF4}" type="presOf" srcId="{74EBFE46-E312-4130-824F-F7F60E40DA68}" destId="{6398EC6A-00C6-4D06-BBF8-7F0A37A69223}" srcOrd="1" destOrd="1" presId="urn:microsoft.com/office/officeart/2005/8/layout/vProcess5"/>
    <dgm:cxn modelId="{03BED3ED-5F35-4CD3-A1D9-A637B22C3EA8}" srcId="{8E053245-CDC0-43C8-A9D2-5975F6F6E7B8}" destId="{2C3CE581-B6D4-4CB9-AF20-9DD6A7F58E0A}" srcOrd="0" destOrd="0" parTransId="{72FB3821-C05E-421C-B65F-F0DEDBE6ADD5}" sibTransId="{7C627941-CFD6-4870-B778-25AB1F72D89C}"/>
    <dgm:cxn modelId="{96D32C6E-4EBE-4E38-B463-0129472E7D92}" type="presOf" srcId="{6E63344F-6163-4CD1-9F11-3F20A7402861}" destId="{CF990824-C131-4F84-9E43-193DD550BF28}" srcOrd="0" destOrd="0" presId="urn:microsoft.com/office/officeart/2005/8/layout/vProcess5"/>
    <dgm:cxn modelId="{2084E982-2605-441B-99AC-B5F6C3DD70DA}" type="presOf" srcId="{855D297C-C1C6-4771-AA55-5A00973EE080}" destId="{45E54274-CE6B-4AC6-B068-20F1D63C705C}" srcOrd="0" destOrd="1" presId="urn:microsoft.com/office/officeart/2005/8/layout/vProcess5"/>
    <dgm:cxn modelId="{7954B99F-616D-45D0-B15E-7798791B50F0}" type="presOf" srcId="{855D297C-C1C6-4771-AA55-5A00973EE080}" destId="{768B91FF-FD01-44E6-AAEA-69989416B937}" srcOrd="1" destOrd="1" presId="urn:microsoft.com/office/officeart/2005/8/layout/vProcess5"/>
    <dgm:cxn modelId="{64028DB3-EAB7-4147-B2AA-70041B82CA77}" type="presOf" srcId="{AA09CF75-F8C3-499E-83AB-DA1D882B57E7}" destId="{ACAF6167-3411-4EC9-AC7A-DFDF2781F963}" srcOrd="0" destOrd="0" presId="urn:microsoft.com/office/officeart/2005/8/layout/vProcess5"/>
    <dgm:cxn modelId="{B5209292-8B5A-4845-9FD6-7399F858F799}" type="presOf" srcId="{8EC8C86E-1391-4DD9-956D-6E626348991A}" destId="{AC2C5BB6-7812-4B6A-BF0F-600DCD110509}" srcOrd="0" destOrd="0" presId="urn:microsoft.com/office/officeart/2005/8/layout/vProcess5"/>
    <dgm:cxn modelId="{4493A0D7-5FD6-4F56-B8D0-AD87B32BF7EA}" type="presOf" srcId="{6E63344F-6163-4CD1-9F11-3F20A7402861}" destId="{70D63E79-E7DD-490C-A5DB-F588AA9A2449}" srcOrd="1" destOrd="0" presId="urn:microsoft.com/office/officeart/2005/8/layout/vProcess5"/>
    <dgm:cxn modelId="{767561BB-CAFF-46D2-B6D4-BED65A032FFE}" srcId="{560C765B-FA47-4AFB-8EE3-94F3EA4BA15B}" destId="{6E63344F-6163-4CD1-9F11-3F20A7402861}" srcOrd="4" destOrd="0" parTransId="{94299F36-79B4-46F6-983C-EE8F3EF1FC5F}" sibTransId="{88B105D8-EA61-4B3F-9F56-CBFD90380CEB}"/>
    <dgm:cxn modelId="{E7C7F36C-5AAC-41AA-AFF5-836C30C1783B}" type="presOf" srcId="{8E053245-CDC0-43C8-A9D2-5975F6F6E7B8}" destId="{3B755D68-A4AD-4AD9-95F8-A8419DC413FB}" srcOrd="0" destOrd="0" presId="urn:microsoft.com/office/officeart/2005/8/layout/vProcess5"/>
    <dgm:cxn modelId="{23B38C86-2064-4150-909D-74DE912A6140}" type="presOf" srcId="{101C6A37-256A-4C38-91AA-FB60CA8CC61B}" destId="{E3A0B368-D3D6-4C23-A857-C9AB37152C0B}" srcOrd="0" destOrd="0" presId="urn:microsoft.com/office/officeart/2005/8/layout/vProcess5"/>
    <dgm:cxn modelId="{8678B722-54FB-47C4-A0A8-E5CED9E4133C}" srcId="{560C765B-FA47-4AFB-8EE3-94F3EA4BA15B}" destId="{CDAD3A5E-114B-4F3E-9CBD-C1013A7D3721}" srcOrd="0" destOrd="0" parTransId="{B1AFEF28-4C50-4C26-9860-A681C7C1231F}" sibTransId="{8EC8C86E-1391-4DD9-956D-6E626348991A}"/>
    <dgm:cxn modelId="{914D050D-71E5-436C-84BD-3ECEE75CFCE3}" srcId="{F56D10AB-9622-4F58-9BE4-70D4418A1FDA}" destId="{855D297C-C1C6-4771-AA55-5A00973EE080}" srcOrd="0" destOrd="0" parTransId="{A6C6F5BE-E81A-4BFB-9A43-BC305D10F020}" sibTransId="{0DE42298-1864-42A5-91F4-6E94C1B59A80}"/>
    <dgm:cxn modelId="{9DE0C6A6-D802-491B-9853-7FC7426E25DE}" type="presOf" srcId="{CDAD3A5E-114B-4F3E-9CBD-C1013A7D3721}" destId="{6398EC6A-00C6-4D06-BBF8-7F0A37A69223}" srcOrd="1" destOrd="0" presId="urn:microsoft.com/office/officeart/2005/8/layout/vProcess5"/>
    <dgm:cxn modelId="{00BBF4EA-4C91-4AD8-9D15-6F42DED45F6F}" type="presOf" srcId="{2984D602-2EBF-424F-B1A6-BADE784E3CAD}" destId="{CF990824-C131-4F84-9E43-193DD550BF28}" srcOrd="0" destOrd="1" presId="urn:microsoft.com/office/officeart/2005/8/layout/vProcess5"/>
    <dgm:cxn modelId="{FFCF4A8E-958A-4BBC-9B81-669D98889440}" type="presParOf" srcId="{AACEFBB2-FE05-4FD3-AADC-809F22CFF17E}" destId="{C1979FB5-BAAE-4F7A-B3DF-ADB4AB49DC48}" srcOrd="0" destOrd="0" presId="urn:microsoft.com/office/officeart/2005/8/layout/vProcess5"/>
    <dgm:cxn modelId="{AE9201DA-7241-4F94-9B13-DA071C05A34A}" type="presParOf" srcId="{AACEFBB2-FE05-4FD3-AADC-809F22CFF17E}" destId="{E3316A47-6A8E-4739-9249-EAB9BF3DD4E7}" srcOrd="1" destOrd="0" presId="urn:microsoft.com/office/officeart/2005/8/layout/vProcess5"/>
    <dgm:cxn modelId="{C5CFE36B-24A8-472D-A591-6CF0284FAEFD}" type="presParOf" srcId="{AACEFBB2-FE05-4FD3-AADC-809F22CFF17E}" destId="{3B755D68-A4AD-4AD9-95F8-A8419DC413FB}" srcOrd="2" destOrd="0" presId="urn:microsoft.com/office/officeart/2005/8/layout/vProcess5"/>
    <dgm:cxn modelId="{0AB86896-E017-4500-93DF-43EEF79228E3}" type="presParOf" srcId="{AACEFBB2-FE05-4FD3-AADC-809F22CFF17E}" destId="{2328D9C9-4076-4DD8-84D0-CEA2D579D662}" srcOrd="3" destOrd="0" presId="urn:microsoft.com/office/officeart/2005/8/layout/vProcess5"/>
    <dgm:cxn modelId="{8588A490-7A79-4A1C-BFFF-9A2A87B1D390}" type="presParOf" srcId="{AACEFBB2-FE05-4FD3-AADC-809F22CFF17E}" destId="{45E54274-CE6B-4AC6-B068-20F1D63C705C}" srcOrd="4" destOrd="0" presId="urn:microsoft.com/office/officeart/2005/8/layout/vProcess5"/>
    <dgm:cxn modelId="{3621570C-BEE6-4B07-9065-E43F17DCD1ED}" type="presParOf" srcId="{AACEFBB2-FE05-4FD3-AADC-809F22CFF17E}" destId="{CF990824-C131-4F84-9E43-193DD550BF28}" srcOrd="5" destOrd="0" presId="urn:microsoft.com/office/officeart/2005/8/layout/vProcess5"/>
    <dgm:cxn modelId="{477DAD79-F44D-42F9-9FC6-920E3D43402F}" type="presParOf" srcId="{AACEFBB2-FE05-4FD3-AADC-809F22CFF17E}" destId="{AC2C5BB6-7812-4B6A-BF0F-600DCD110509}" srcOrd="6" destOrd="0" presId="urn:microsoft.com/office/officeart/2005/8/layout/vProcess5"/>
    <dgm:cxn modelId="{2E380695-EC4D-457A-9A4A-F32A53FAE53E}" type="presParOf" srcId="{AACEFBB2-FE05-4FD3-AADC-809F22CFF17E}" destId="{E3A0B368-D3D6-4C23-A857-C9AB37152C0B}" srcOrd="7" destOrd="0" presId="urn:microsoft.com/office/officeart/2005/8/layout/vProcess5"/>
    <dgm:cxn modelId="{4FC02FE3-8826-49D8-9803-65A53B683BF7}" type="presParOf" srcId="{AACEFBB2-FE05-4FD3-AADC-809F22CFF17E}" destId="{3B0BB614-230F-4489-B80E-E557552644E3}" srcOrd="8" destOrd="0" presId="urn:microsoft.com/office/officeart/2005/8/layout/vProcess5"/>
    <dgm:cxn modelId="{25618C05-415C-4EA7-B5F3-B0EC97A6A92E}" type="presParOf" srcId="{AACEFBB2-FE05-4FD3-AADC-809F22CFF17E}" destId="{ACAF6167-3411-4EC9-AC7A-DFDF2781F963}" srcOrd="9" destOrd="0" presId="urn:microsoft.com/office/officeart/2005/8/layout/vProcess5"/>
    <dgm:cxn modelId="{587191A3-8292-484B-9DFD-C0944A22931D}" type="presParOf" srcId="{AACEFBB2-FE05-4FD3-AADC-809F22CFF17E}" destId="{6398EC6A-00C6-4D06-BBF8-7F0A37A69223}" srcOrd="10" destOrd="0" presId="urn:microsoft.com/office/officeart/2005/8/layout/vProcess5"/>
    <dgm:cxn modelId="{ED0FF32D-D777-44FB-80C6-39C35216EF77}" type="presParOf" srcId="{AACEFBB2-FE05-4FD3-AADC-809F22CFF17E}" destId="{401A67FC-1C1B-4F55-927A-11C558EC3ACB}" srcOrd="11" destOrd="0" presId="urn:microsoft.com/office/officeart/2005/8/layout/vProcess5"/>
    <dgm:cxn modelId="{056EDD73-D11B-490D-B9B3-B213AA558192}" type="presParOf" srcId="{AACEFBB2-FE05-4FD3-AADC-809F22CFF17E}" destId="{A1518A9A-EA0A-4046-9115-BB1C40F22454}" srcOrd="12" destOrd="0" presId="urn:microsoft.com/office/officeart/2005/8/layout/vProcess5"/>
    <dgm:cxn modelId="{4AC951B7-CD27-457C-96B2-E160059FD132}" type="presParOf" srcId="{AACEFBB2-FE05-4FD3-AADC-809F22CFF17E}" destId="{768B91FF-FD01-44E6-AAEA-69989416B937}" srcOrd="13" destOrd="0" presId="urn:microsoft.com/office/officeart/2005/8/layout/vProcess5"/>
    <dgm:cxn modelId="{EE8C3F14-FA4F-4635-B14A-35E4C992932E}" type="presParOf" srcId="{AACEFBB2-FE05-4FD3-AADC-809F22CFF17E}" destId="{70D63E79-E7DD-490C-A5DB-F588AA9A2449}" srcOrd="14" destOrd="0" presId="urn:microsoft.com/office/officeart/2005/8/layout/vProcess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9DDA8D0-25DE-45F0-8986-720F574DACD6}" type="doc">
      <dgm:prSet loTypeId="urn:microsoft.com/office/officeart/2005/8/layout/pyramid4" loCatId="relationship" qsTypeId="urn:microsoft.com/office/officeart/2005/8/quickstyle/simple1" qsCatId="simple" csTypeId="urn:microsoft.com/office/officeart/2005/8/colors/colorful3" csCatId="colorful" phldr="1"/>
      <dgm:spPr/>
      <dgm:t>
        <a:bodyPr/>
        <a:lstStyle/>
        <a:p>
          <a:endParaRPr lang="es-CO"/>
        </a:p>
      </dgm:t>
    </dgm:pt>
    <dgm:pt modelId="{93DBB18F-BD5D-462C-B96D-6FD12440C9FC}">
      <dgm:prSet phldrT="[Texto]" custT="1"/>
      <dgm:spPr/>
      <dgm:t>
        <a:bodyPr/>
        <a:lstStyle/>
        <a:p>
          <a:pPr algn="ctr"/>
          <a:r>
            <a:rPr lang="es-CO" sz="1000"/>
            <a:t>Lenguaje PHP</a:t>
          </a:r>
        </a:p>
      </dgm:t>
    </dgm:pt>
    <dgm:pt modelId="{E62BF15A-EF9B-46C3-8A09-A6486667450A}" type="parTrans" cxnId="{F0CEB466-C76F-472B-A4EF-9F34D9B9FCA9}">
      <dgm:prSet/>
      <dgm:spPr/>
      <dgm:t>
        <a:bodyPr/>
        <a:lstStyle/>
        <a:p>
          <a:pPr algn="ctr"/>
          <a:endParaRPr lang="es-CO"/>
        </a:p>
      </dgm:t>
    </dgm:pt>
    <dgm:pt modelId="{B89E9C2A-8881-4F92-B4C4-5ED0DD6B4DFE}" type="sibTrans" cxnId="{F0CEB466-C76F-472B-A4EF-9F34D9B9FCA9}">
      <dgm:prSet/>
      <dgm:spPr/>
      <dgm:t>
        <a:bodyPr/>
        <a:lstStyle/>
        <a:p>
          <a:pPr algn="ctr"/>
          <a:endParaRPr lang="es-CO"/>
        </a:p>
      </dgm:t>
    </dgm:pt>
    <dgm:pt modelId="{58BB866A-2330-4A36-A5B0-EA6C5A027119}">
      <dgm:prSet phldrT="[Texto]" custT="1"/>
      <dgm:spPr/>
      <dgm:t>
        <a:bodyPr/>
        <a:lstStyle/>
        <a:p>
          <a:pPr algn="ctr"/>
          <a:r>
            <a:rPr lang="es-CO" sz="900"/>
            <a:t>FrameWork</a:t>
          </a:r>
          <a:r>
            <a:rPr lang="es-CO" sz="1000"/>
            <a:t> Laravel</a:t>
          </a:r>
        </a:p>
      </dgm:t>
    </dgm:pt>
    <dgm:pt modelId="{F725951B-C002-4E19-A709-11947007EE8F}" type="parTrans" cxnId="{AE21445A-AC9E-4343-860A-A17E24E2D2D2}">
      <dgm:prSet/>
      <dgm:spPr/>
      <dgm:t>
        <a:bodyPr/>
        <a:lstStyle/>
        <a:p>
          <a:pPr algn="ctr"/>
          <a:endParaRPr lang="es-CO"/>
        </a:p>
      </dgm:t>
    </dgm:pt>
    <dgm:pt modelId="{66F208AC-1392-44F5-AD86-20AF7BED1A99}" type="sibTrans" cxnId="{AE21445A-AC9E-4343-860A-A17E24E2D2D2}">
      <dgm:prSet/>
      <dgm:spPr/>
      <dgm:t>
        <a:bodyPr/>
        <a:lstStyle/>
        <a:p>
          <a:pPr algn="ctr"/>
          <a:endParaRPr lang="es-CO"/>
        </a:p>
      </dgm:t>
    </dgm:pt>
    <dgm:pt modelId="{47B22C81-8A26-4AEF-AB6B-9422CD6C1D3F}">
      <dgm:prSet phldrT="[Texto]"/>
      <dgm:spPr/>
      <dgm:t>
        <a:bodyPr/>
        <a:lstStyle/>
        <a:p>
          <a:pPr algn="ctr"/>
          <a:r>
            <a:rPr lang="es-CO"/>
            <a:t>IDE: </a:t>
          </a:r>
          <a:r>
            <a:rPr lang="es-CO" b="1"/>
            <a:t>Laravel Homestead </a:t>
          </a:r>
          <a:endParaRPr lang="es-CO"/>
        </a:p>
      </dgm:t>
    </dgm:pt>
    <dgm:pt modelId="{388C62FD-D24E-466E-90B9-DDE380E20EEC}" type="parTrans" cxnId="{DF472F78-0D6F-4165-9F88-8B316FC8CBBF}">
      <dgm:prSet/>
      <dgm:spPr/>
      <dgm:t>
        <a:bodyPr/>
        <a:lstStyle/>
        <a:p>
          <a:pPr algn="ctr"/>
          <a:endParaRPr lang="es-CO"/>
        </a:p>
      </dgm:t>
    </dgm:pt>
    <dgm:pt modelId="{439A53DD-4E67-4987-B722-27B422CE9718}" type="sibTrans" cxnId="{DF472F78-0D6F-4165-9F88-8B316FC8CBBF}">
      <dgm:prSet/>
      <dgm:spPr/>
      <dgm:t>
        <a:bodyPr/>
        <a:lstStyle/>
        <a:p>
          <a:pPr algn="ctr"/>
          <a:endParaRPr lang="es-CO"/>
        </a:p>
      </dgm:t>
    </dgm:pt>
    <dgm:pt modelId="{1A8DDAD9-674D-4DDD-AA86-B16D4E8C37F2}">
      <dgm:prSet phldrT="[Texto]"/>
      <dgm:spPr/>
      <dgm:t>
        <a:bodyPr/>
        <a:lstStyle/>
        <a:p>
          <a:pPr algn="ctr"/>
          <a:r>
            <a:rPr lang="es-CO"/>
            <a:t>Apache: maneja peticiones HTTP</a:t>
          </a:r>
        </a:p>
      </dgm:t>
    </dgm:pt>
    <dgm:pt modelId="{7B88055D-C44B-4A0F-BD03-9C28E61CC676}" type="parTrans" cxnId="{DDFC6459-1A9E-4692-A024-74CA4EB54172}">
      <dgm:prSet/>
      <dgm:spPr/>
      <dgm:t>
        <a:bodyPr/>
        <a:lstStyle/>
        <a:p>
          <a:pPr algn="ctr"/>
          <a:endParaRPr lang="es-CO"/>
        </a:p>
      </dgm:t>
    </dgm:pt>
    <dgm:pt modelId="{F13B004A-04AB-4A6A-89F5-29AB09061F26}" type="sibTrans" cxnId="{DDFC6459-1A9E-4692-A024-74CA4EB54172}">
      <dgm:prSet/>
      <dgm:spPr/>
      <dgm:t>
        <a:bodyPr/>
        <a:lstStyle/>
        <a:p>
          <a:pPr algn="ctr"/>
          <a:endParaRPr lang="es-CO"/>
        </a:p>
      </dgm:t>
    </dgm:pt>
    <dgm:pt modelId="{02679825-34E2-4462-AC04-D9F7F066E86B}" type="pres">
      <dgm:prSet presAssocID="{09DDA8D0-25DE-45F0-8986-720F574DACD6}" presName="compositeShape" presStyleCnt="0">
        <dgm:presLayoutVars>
          <dgm:chMax val="9"/>
          <dgm:dir/>
          <dgm:resizeHandles val="exact"/>
        </dgm:presLayoutVars>
      </dgm:prSet>
      <dgm:spPr/>
      <dgm:t>
        <a:bodyPr/>
        <a:lstStyle/>
        <a:p>
          <a:endParaRPr lang="es-CO"/>
        </a:p>
      </dgm:t>
    </dgm:pt>
    <dgm:pt modelId="{0B00909E-AF9A-4B94-837F-CF3B08BCC6D4}" type="pres">
      <dgm:prSet presAssocID="{09DDA8D0-25DE-45F0-8986-720F574DACD6}" presName="triangle1" presStyleLbl="node1" presStyleIdx="0" presStyleCnt="4">
        <dgm:presLayoutVars>
          <dgm:bulletEnabled val="1"/>
        </dgm:presLayoutVars>
      </dgm:prSet>
      <dgm:spPr/>
      <dgm:t>
        <a:bodyPr/>
        <a:lstStyle/>
        <a:p>
          <a:endParaRPr lang="es-CO"/>
        </a:p>
      </dgm:t>
    </dgm:pt>
    <dgm:pt modelId="{7427E55B-6585-4636-8641-02CBE4AA78C6}" type="pres">
      <dgm:prSet presAssocID="{09DDA8D0-25DE-45F0-8986-720F574DACD6}" presName="triangle2" presStyleLbl="node1" presStyleIdx="1" presStyleCnt="4">
        <dgm:presLayoutVars>
          <dgm:bulletEnabled val="1"/>
        </dgm:presLayoutVars>
      </dgm:prSet>
      <dgm:spPr/>
      <dgm:t>
        <a:bodyPr/>
        <a:lstStyle/>
        <a:p>
          <a:endParaRPr lang="es-CO"/>
        </a:p>
      </dgm:t>
    </dgm:pt>
    <dgm:pt modelId="{222C50DC-B8AC-4750-BB38-3E92AEAA7D9C}" type="pres">
      <dgm:prSet presAssocID="{09DDA8D0-25DE-45F0-8986-720F574DACD6}" presName="triangle3" presStyleLbl="node1" presStyleIdx="2" presStyleCnt="4">
        <dgm:presLayoutVars>
          <dgm:bulletEnabled val="1"/>
        </dgm:presLayoutVars>
      </dgm:prSet>
      <dgm:spPr/>
      <dgm:t>
        <a:bodyPr/>
        <a:lstStyle/>
        <a:p>
          <a:endParaRPr lang="es-CO"/>
        </a:p>
      </dgm:t>
    </dgm:pt>
    <dgm:pt modelId="{D3236662-8BDB-4350-9865-2352FD0F255E}" type="pres">
      <dgm:prSet presAssocID="{09DDA8D0-25DE-45F0-8986-720F574DACD6}" presName="triangle4" presStyleLbl="node1" presStyleIdx="3" presStyleCnt="4">
        <dgm:presLayoutVars>
          <dgm:bulletEnabled val="1"/>
        </dgm:presLayoutVars>
      </dgm:prSet>
      <dgm:spPr/>
      <dgm:t>
        <a:bodyPr/>
        <a:lstStyle/>
        <a:p>
          <a:endParaRPr lang="es-CO"/>
        </a:p>
      </dgm:t>
    </dgm:pt>
  </dgm:ptLst>
  <dgm:cxnLst>
    <dgm:cxn modelId="{DF472F78-0D6F-4165-9F88-8B316FC8CBBF}" srcId="{09DDA8D0-25DE-45F0-8986-720F574DACD6}" destId="{47B22C81-8A26-4AEF-AB6B-9422CD6C1D3F}" srcOrd="2" destOrd="0" parTransId="{388C62FD-D24E-466E-90B9-DDE380E20EEC}" sibTransId="{439A53DD-4E67-4987-B722-27B422CE9718}"/>
    <dgm:cxn modelId="{827F1B4F-CC72-4AFD-9E4F-703273B277C2}" type="presOf" srcId="{09DDA8D0-25DE-45F0-8986-720F574DACD6}" destId="{02679825-34E2-4462-AC04-D9F7F066E86B}" srcOrd="0" destOrd="0" presId="urn:microsoft.com/office/officeart/2005/8/layout/pyramid4"/>
    <dgm:cxn modelId="{0B89B159-FB4B-4442-B95C-F13055323117}" type="presOf" srcId="{47B22C81-8A26-4AEF-AB6B-9422CD6C1D3F}" destId="{222C50DC-B8AC-4750-BB38-3E92AEAA7D9C}" srcOrd="0" destOrd="0" presId="urn:microsoft.com/office/officeart/2005/8/layout/pyramid4"/>
    <dgm:cxn modelId="{D39B1102-0144-42A7-B656-C8959B6B8843}" type="presOf" srcId="{58BB866A-2330-4A36-A5B0-EA6C5A027119}" destId="{7427E55B-6585-4636-8641-02CBE4AA78C6}" srcOrd="0" destOrd="0" presId="urn:microsoft.com/office/officeart/2005/8/layout/pyramid4"/>
    <dgm:cxn modelId="{DDFC6459-1A9E-4692-A024-74CA4EB54172}" srcId="{09DDA8D0-25DE-45F0-8986-720F574DACD6}" destId="{1A8DDAD9-674D-4DDD-AA86-B16D4E8C37F2}" srcOrd="3" destOrd="0" parTransId="{7B88055D-C44B-4A0F-BD03-9C28E61CC676}" sibTransId="{F13B004A-04AB-4A6A-89F5-29AB09061F26}"/>
    <dgm:cxn modelId="{9D2DCD52-8B4E-4C25-9A55-8E11D21DB1AA}" type="presOf" srcId="{93DBB18F-BD5D-462C-B96D-6FD12440C9FC}" destId="{0B00909E-AF9A-4B94-837F-CF3B08BCC6D4}" srcOrd="0" destOrd="0" presId="urn:microsoft.com/office/officeart/2005/8/layout/pyramid4"/>
    <dgm:cxn modelId="{F0CEB466-C76F-472B-A4EF-9F34D9B9FCA9}" srcId="{09DDA8D0-25DE-45F0-8986-720F574DACD6}" destId="{93DBB18F-BD5D-462C-B96D-6FD12440C9FC}" srcOrd="0" destOrd="0" parTransId="{E62BF15A-EF9B-46C3-8A09-A6486667450A}" sibTransId="{B89E9C2A-8881-4F92-B4C4-5ED0DD6B4DFE}"/>
    <dgm:cxn modelId="{537F0517-B062-42EE-9ADE-C645AA7F80D0}" type="presOf" srcId="{1A8DDAD9-674D-4DDD-AA86-B16D4E8C37F2}" destId="{D3236662-8BDB-4350-9865-2352FD0F255E}" srcOrd="0" destOrd="0" presId="urn:microsoft.com/office/officeart/2005/8/layout/pyramid4"/>
    <dgm:cxn modelId="{AE21445A-AC9E-4343-860A-A17E24E2D2D2}" srcId="{09DDA8D0-25DE-45F0-8986-720F574DACD6}" destId="{58BB866A-2330-4A36-A5B0-EA6C5A027119}" srcOrd="1" destOrd="0" parTransId="{F725951B-C002-4E19-A709-11947007EE8F}" sibTransId="{66F208AC-1392-44F5-AD86-20AF7BED1A99}"/>
    <dgm:cxn modelId="{F31B69AC-17AB-4A67-9578-EC113CC004B9}" type="presParOf" srcId="{02679825-34E2-4462-AC04-D9F7F066E86B}" destId="{0B00909E-AF9A-4B94-837F-CF3B08BCC6D4}" srcOrd="0" destOrd="0" presId="urn:microsoft.com/office/officeart/2005/8/layout/pyramid4"/>
    <dgm:cxn modelId="{4D02DB83-8309-4CB2-BB68-0678AFF4521F}" type="presParOf" srcId="{02679825-34E2-4462-AC04-D9F7F066E86B}" destId="{7427E55B-6585-4636-8641-02CBE4AA78C6}" srcOrd="1" destOrd="0" presId="urn:microsoft.com/office/officeart/2005/8/layout/pyramid4"/>
    <dgm:cxn modelId="{409F3D46-D8C6-45C7-95B2-DF5BFFDEEFAF}" type="presParOf" srcId="{02679825-34E2-4462-AC04-D9F7F066E86B}" destId="{222C50DC-B8AC-4750-BB38-3E92AEAA7D9C}" srcOrd="2" destOrd="0" presId="urn:microsoft.com/office/officeart/2005/8/layout/pyramid4"/>
    <dgm:cxn modelId="{F0845F8D-68C9-4FD3-8525-D327BA7C99B7}" type="presParOf" srcId="{02679825-34E2-4462-AC04-D9F7F066E86B}" destId="{D3236662-8BDB-4350-9865-2352FD0F255E}" srcOrd="3" destOrd="0" presId="urn:microsoft.com/office/officeart/2005/8/layout/pyramid4"/>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3316A47-6A8E-4739-9249-EAB9BF3DD4E7}">
      <dsp:nvSpPr>
        <dsp:cNvPr id="0" name=""/>
        <dsp:cNvSpPr/>
      </dsp:nvSpPr>
      <dsp:spPr>
        <a:xfrm>
          <a:off x="0" y="0"/>
          <a:ext cx="4107180" cy="762952"/>
        </a:xfrm>
        <a:prstGeom prst="roundRect">
          <a:avLst>
            <a:gd name="adj" fmla="val 10000"/>
          </a:avLst>
        </a:prstGeom>
        <a:solidFill>
          <a:srgbClr val="FFC000">
            <a:hueOff val="0"/>
            <a:satOff val="0"/>
            <a:lumOff val="0"/>
            <a:alphaOff val="0"/>
          </a:srgbClr>
        </a:solidFill>
        <a:ln w="1905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s-CO" sz="1200" kern="1200">
              <a:solidFill>
                <a:sysClr val="window" lastClr="FFFFFF"/>
              </a:solidFill>
              <a:latin typeface="Cambria" panose="02040503050406030204" pitchFamily="18" charset="0"/>
              <a:ea typeface="+mn-ea"/>
              <a:cs typeface="+mn-cs"/>
            </a:rPr>
            <a:t>Introducción</a:t>
          </a:r>
          <a:endParaRPr lang="es-CO" sz="1200" kern="1200"/>
        </a:p>
        <a:p>
          <a:pPr marL="57150" lvl="1" indent="-57150" algn="l" defTabSz="400050">
            <a:lnSpc>
              <a:spcPct val="90000"/>
            </a:lnSpc>
            <a:spcBef>
              <a:spcPct val="0"/>
            </a:spcBef>
            <a:spcAft>
              <a:spcPct val="15000"/>
            </a:spcAft>
            <a:buChar char="••"/>
          </a:pPr>
          <a:r>
            <a:rPr lang="es-CO" sz="900" b="0" kern="1200">
              <a:solidFill>
                <a:sysClr val="windowText" lastClr="000000">
                  <a:hueOff val="0"/>
                  <a:satOff val="0"/>
                  <a:lumOff val="0"/>
                  <a:alphaOff val="0"/>
                </a:sysClr>
              </a:solidFill>
              <a:latin typeface="Cambria" panose="02040503050406030204" pitchFamily="18" charset="0"/>
              <a:ea typeface="+mn-ea"/>
              <a:cs typeface="+mn-cs"/>
            </a:rPr>
            <a:t>Esta sección describe la estructura del documento y la audiencia esperada.</a:t>
          </a:r>
        </a:p>
      </dsp:txBody>
      <dsp:txXfrm>
        <a:off x="22346" y="22346"/>
        <a:ext cx="3194629" cy="718260"/>
      </dsp:txXfrm>
    </dsp:sp>
    <dsp:sp modelId="{3B755D68-A4AD-4AD9-95F8-A8419DC413FB}">
      <dsp:nvSpPr>
        <dsp:cNvPr id="0" name=""/>
        <dsp:cNvSpPr/>
      </dsp:nvSpPr>
      <dsp:spPr>
        <a:xfrm>
          <a:off x="306705" y="868918"/>
          <a:ext cx="4107180" cy="762952"/>
        </a:xfrm>
        <a:prstGeom prst="roundRect">
          <a:avLst>
            <a:gd name="adj" fmla="val 10000"/>
          </a:avLst>
        </a:prstGeom>
        <a:solidFill>
          <a:srgbClr val="FFC000">
            <a:hueOff val="2598923"/>
            <a:satOff val="-11992"/>
            <a:lumOff val="441"/>
            <a:alphaOff val="0"/>
          </a:srgbClr>
        </a:solidFill>
        <a:ln w="1905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s-CO" sz="1200" kern="1200">
              <a:solidFill>
                <a:sysClr val="window" lastClr="FFFFFF"/>
              </a:solidFill>
              <a:latin typeface="Cambria" panose="02040503050406030204" pitchFamily="18" charset="0"/>
              <a:ea typeface="+mn-ea"/>
              <a:cs typeface="+mn-cs"/>
            </a:rPr>
            <a:t>Arquitectura</a:t>
          </a:r>
        </a:p>
        <a:p>
          <a:pPr marL="57150" lvl="1" indent="-57150" algn="l" defTabSz="400050">
            <a:lnSpc>
              <a:spcPct val="90000"/>
            </a:lnSpc>
            <a:spcBef>
              <a:spcPct val="0"/>
            </a:spcBef>
            <a:spcAft>
              <a:spcPct val="15000"/>
            </a:spcAft>
            <a:buChar char="••"/>
          </a:pPr>
          <a:r>
            <a:rPr lang="es-CO" sz="900" kern="1200">
              <a:solidFill>
                <a:sysClr val="windowText" lastClr="000000">
                  <a:hueOff val="0"/>
                  <a:satOff val="0"/>
                  <a:lumOff val="0"/>
                  <a:alphaOff val="0"/>
                </a:sysClr>
              </a:solidFill>
              <a:latin typeface="Cambria" panose="02040503050406030204" pitchFamily="18" charset="0"/>
              <a:ea typeface="+mn-ea"/>
              <a:cs typeface="+mn-cs"/>
            </a:rPr>
            <a:t>Describe la arquitectura del sistema (estructura y comportamiento). Además de esto encontrará la vista lógica, física y  de procesos.</a:t>
          </a:r>
        </a:p>
      </dsp:txBody>
      <dsp:txXfrm>
        <a:off x="329051" y="891264"/>
        <a:ext cx="3259863" cy="718260"/>
      </dsp:txXfrm>
    </dsp:sp>
    <dsp:sp modelId="{2328D9C9-4076-4DD8-84D0-CEA2D579D662}">
      <dsp:nvSpPr>
        <dsp:cNvPr id="0" name=""/>
        <dsp:cNvSpPr/>
      </dsp:nvSpPr>
      <dsp:spPr>
        <a:xfrm>
          <a:off x="613410" y="1737836"/>
          <a:ext cx="4107180" cy="762952"/>
        </a:xfrm>
        <a:prstGeom prst="roundRect">
          <a:avLst>
            <a:gd name="adj" fmla="val 10000"/>
          </a:avLst>
        </a:prstGeom>
        <a:solidFill>
          <a:srgbClr val="FFC000">
            <a:hueOff val="5197846"/>
            <a:satOff val="-23984"/>
            <a:lumOff val="883"/>
            <a:alphaOff val="0"/>
          </a:srgbClr>
        </a:solidFill>
        <a:ln w="1905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s-CO" sz="1200" kern="1200">
              <a:solidFill>
                <a:sysClr val="window" lastClr="FFFFFF"/>
              </a:solidFill>
              <a:latin typeface="Cambria" panose="02040503050406030204" pitchFamily="18" charset="0"/>
              <a:ea typeface="+mn-ea"/>
              <a:cs typeface="+mn-cs"/>
            </a:rPr>
            <a:t>Diseño detallado</a:t>
          </a:r>
        </a:p>
        <a:p>
          <a:pPr marL="57150" lvl="1" indent="-57150" algn="l" defTabSz="400050">
            <a:lnSpc>
              <a:spcPct val="90000"/>
            </a:lnSpc>
            <a:spcBef>
              <a:spcPct val="0"/>
            </a:spcBef>
            <a:spcAft>
              <a:spcPct val="15000"/>
            </a:spcAft>
            <a:buChar char="••"/>
          </a:pPr>
          <a:r>
            <a:rPr lang="es-CO" sz="900" kern="1200">
              <a:solidFill>
                <a:sysClr val="windowText" lastClr="000000">
                  <a:hueOff val="0"/>
                  <a:satOff val="0"/>
                  <a:lumOff val="0"/>
                  <a:alphaOff val="0"/>
                </a:sysClr>
              </a:solidFill>
              <a:latin typeface="Cambria" panose="02040503050406030204" pitchFamily="18" charset="0"/>
              <a:ea typeface="+mn-ea"/>
              <a:cs typeface="+mn-cs"/>
            </a:rPr>
            <a:t>Descripcion de los detalles más relevantes del diseño del sistema (estructura, comportamiento, persistencia e interfaz de usuario del sistema).</a:t>
          </a:r>
        </a:p>
      </dsp:txBody>
      <dsp:txXfrm>
        <a:off x="635756" y="1760182"/>
        <a:ext cx="3259863" cy="718260"/>
      </dsp:txXfrm>
    </dsp:sp>
    <dsp:sp modelId="{45E54274-CE6B-4AC6-B068-20F1D63C705C}">
      <dsp:nvSpPr>
        <dsp:cNvPr id="0" name=""/>
        <dsp:cNvSpPr/>
      </dsp:nvSpPr>
      <dsp:spPr>
        <a:xfrm>
          <a:off x="920114" y="2606754"/>
          <a:ext cx="4107180" cy="762952"/>
        </a:xfrm>
        <a:prstGeom prst="roundRect">
          <a:avLst>
            <a:gd name="adj" fmla="val 10000"/>
          </a:avLst>
        </a:prstGeom>
        <a:solidFill>
          <a:srgbClr val="FFC000">
            <a:hueOff val="7796769"/>
            <a:satOff val="-35976"/>
            <a:lumOff val="1324"/>
            <a:alphaOff val="0"/>
          </a:srgbClr>
        </a:solidFill>
        <a:ln w="1905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s-CO" sz="1200" kern="1200">
              <a:solidFill>
                <a:sysClr val="window" lastClr="FFFFFF"/>
              </a:solidFill>
              <a:latin typeface="Cambria" panose="02040503050406030204" pitchFamily="18" charset="0"/>
              <a:ea typeface="+mn-ea"/>
              <a:cs typeface="+mn-cs"/>
            </a:rPr>
            <a:t>Prototipo</a:t>
          </a:r>
        </a:p>
        <a:p>
          <a:pPr marL="57150" lvl="1" indent="-57150" algn="l" defTabSz="400050">
            <a:lnSpc>
              <a:spcPct val="90000"/>
            </a:lnSpc>
            <a:spcBef>
              <a:spcPct val="0"/>
            </a:spcBef>
            <a:spcAft>
              <a:spcPct val="15000"/>
            </a:spcAft>
            <a:buChar char="••"/>
          </a:pPr>
          <a:r>
            <a:rPr lang="es-CO" sz="900" kern="1200">
              <a:solidFill>
                <a:sysClr val="windowText" lastClr="000000">
                  <a:hueOff val="0"/>
                  <a:satOff val="0"/>
                  <a:lumOff val="0"/>
                  <a:alphaOff val="0"/>
                </a:sysClr>
              </a:solidFill>
              <a:latin typeface="Cambria" panose="02040503050406030204" pitchFamily="18" charset="0"/>
              <a:ea typeface="+mn-ea"/>
              <a:cs typeface="+mn-cs"/>
            </a:rPr>
            <a:t>Descripción del prototipo, en donde se hablará acerca de la relación diseño y codigo, documentación del código, reporte del plan de pruebas y los manuales de instalación y de usuario.</a:t>
          </a:r>
        </a:p>
      </dsp:txBody>
      <dsp:txXfrm>
        <a:off x="942460" y="2629100"/>
        <a:ext cx="3259863" cy="718260"/>
      </dsp:txXfrm>
    </dsp:sp>
    <dsp:sp modelId="{CF990824-C131-4F84-9E43-193DD550BF28}">
      <dsp:nvSpPr>
        <dsp:cNvPr id="0" name=""/>
        <dsp:cNvSpPr/>
      </dsp:nvSpPr>
      <dsp:spPr>
        <a:xfrm>
          <a:off x="1226820" y="3475672"/>
          <a:ext cx="4107180" cy="762952"/>
        </a:xfrm>
        <a:prstGeom prst="roundRect">
          <a:avLst>
            <a:gd name="adj" fmla="val 10000"/>
          </a:avLst>
        </a:prstGeom>
        <a:solidFill>
          <a:srgbClr val="FFC000">
            <a:hueOff val="10395692"/>
            <a:satOff val="-47968"/>
            <a:lumOff val="1765"/>
            <a:alphaOff val="0"/>
          </a:srgbClr>
        </a:solidFill>
        <a:ln w="1905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s-CO" sz="1200" kern="1200">
              <a:solidFill>
                <a:sysClr val="window" lastClr="FFFFFF"/>
              </a:solidFill>
              <a:latin typeface="Cambria" panose="02040503050406030204" pitchFamily="18" charset="0"/>
              <a:ea typeface="+mn-ea"/>
              <a:cs typeface="+mn-cs"/>
            </a:rPr>
            <a:t>Anexos</a:t>
          </a:r>
        </a:p>
        <a:p>
          <a:pPr marL="57150" lvl="1" indent="-57150" algn="l" defTabSz="400050">
            <a:lnSpc>
              <a:spcPct val="90000"/>
            </a:lnSpc>
            <a:spcBef>
              <a:spcPct val="0"/>
            </a:spcBef>
            <a:spcAft>
              <a:spcPct val="15000"/>
            </a:spcAft>
            <a:buChar char="••"/>
          </a:pPr>
          <a:r>
            <a:rPr lang="es-CO" sz="900" kern="1200">
              <a:solidFill>
                <a:sysClr val="windowText" lastClr="000000">
                  <a:hueOff val="0"/>
                  <a:satOff val="0"/>
                  <a:lumOff val="0"/>
                  <a:alphaOff val="0"/>
                </a:sysClr>
              </a:solidFill>
              <a:latin typeface="Cambria" panose="02040503050406030204" pitchFamily="18" charset="0"/>
              <a:ea typeface="+mn-ea"/>
              <a:cs typeface="+mn-cs"/>
            </a:rPr>
            <a:t>Incluye documentos adicionales que son citados en este documento</a:t>
          </a:r>
        </a:p>
      </dsp:txBody>
      <dsp:txXfrm>
        <a:off x="1249166" y="3498018"/>
        <a:ext cx="3259863" cy="718260"/>
      </dsp:txXfrm>
    </dsp:sp>
    <dsp:sp modelId="{AC2C5BB6-7812-4B6A-BF0F-600DCD110509}">
      <dsp:nvSpPr>
        <dsp:cNvPr id="0" name=""/>
        <dsp:cNvSpPr/>
      </dsp:nvSpPr>
      <dsp:spPr>
        <a:xfrm>
          <a:off x="3611260" y="557379"/>
          <a:ext cx="495919" cy="495919"/>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7940" tIns="27940" rIns="27940" bIns="27940" numCol="1" spcCol="1270" anchor="ctr" anchorCtr="0">
          <a:noAutofit/>
        </a:bodyPr>
        <a:lstStyle/>
        <a:p>
          <a:pPr lvl="0" algn="ctr" defTabSz="977900">
            <a:lnSpc>
              <a:spcPct val="90000"/>
            </a:lnSpc>
            <a:spcBef>
              <a:spcPct val="0"/>
            </a:spcBef>
            <a:spcAft>
              <a:spcPct val="35000"/>
            </a:spcAft>
          </a:pPr>
          <a:endParaRPr lang="es-CO" sz="2200" kern="1200"/>
        </a:p>
      </dsp:txBody>
      <dsp:txXfrm>
        <a:off x="3722842" y="557379"/>
        <a:ext cx="272755" cy="373179"/>
      </dsp:txXfrm>
    </dsp:sp>
    <dsp:sp modelId="{E3A0B368-D3D6-4C23-A857-C9AB37152C0B}">
      <dsp:nvSpPr>
        <dsp:cNvPr id="0" name=""/>
        <dsp:cNvSpPr/>
      </dsp:nvSpPr>
      <dsp:spPr>
        <a:xfrm>
          <a:off x="3917965" y="1426297"/>
          <a:ext cx="495919" cy="495919"/>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7940" tIns="27940" rIns="27940" bIns="27940" numCol="1" spcCol="1270" anchor="ctr" anchorCtr="0">
          <a:noAutofit/>
        </a:bodyPr>
        <a:lstStyle/>
        <a:p>
          <a:pPr lvl="0" algn="ctr" defTabSz="977900">
            <a:lnSpc>
              <a:spcPct val="90000"/>
            </a:lnSpc>
            <a:spcBef>
              <a:spcPct val="0"/>
            </a:spcBef>
            <a:spcAft>
              <a:spcPct val="35000"/>
            </a:spcAft>
          </a:pPr>
          <a:endParaRPr lang="es-CO" sz="2200" kern="1200"/>
        </a:p>
      </dsp:txBody>
      <dsp:txXfrm>
        <a:off x="4029547" y="1426297"/>
        <a:ext cx="272755" cy="373179"/>
      </dsp:txXfrm>
    </dsp:sp>
    <dsp:sp modelId="{3B0BB614-230F-4489-B80E-E557552644E3}">
      <dsp:nvSpPr>
        <dsp:cNvPr id="0" name=""/>
        <dsp:cNvSpPr/>
      </dsp:nvSpPr>
      <dsp:spPr>
        <a:xfrm>
          <a:off x="4224670" y="2282499"/>
          <a:ext cx="495919" cy="495919"/>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7940" tIns="27940" rIns="27940" bIns="27940" numCol="1" spcCol="1270" anchor="ctr" anchorCtr="0">
          <a:noAutofit/>
        </a:bodyPr>
        <a:lstStyle/>
        <a:p>
          <a:pPr lvl="0" algn="ctr" defTabSz="977900">
            <a:lnSpc>
              <a:spcPct val="90000"/>
            </a:lnSpc>
            <a:spcBef>
              <a:spcPct val="0"/>
            </a:spcBef>
            <a:spcAft>
              <a:spcPct val="35000"/>
            </a:spcAft>
          </a:pPr>
          <a:endParaRPr lang="es-CO" sz="2200" kern="1200"/>
        </a:p>
      </dsp:txBody>
      <dsp:txXfrm>
        <a:off x="4336252" y="2282499"/>
        <a:ext cx="272755" cy="373179"/>
      </dsp:txXfrm>
    </dsp:sp>
    <dsp:sp modelId="{ACAF6167-3411-4EC9-AC7A-DFDF2781F963}">
      <dsp:nvSpPr>
        <dsp:cNvPr id="0" name=""/>
        <dsp:cNvSpPr/>
      </dsp:nvSpPr>
      <dsp:spPr>
        <a:xfrm>
          <a:off x="4531375" y="3159894"/>
          <a:ext cx="495919" cy="495919"/>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27940" tIns="27940" rIns="27940" bIns="27940" numCol="1" spcCol="1270" anchor="ctr" anchorCtr="0">
          <a:noAutofit/>
        </a:bodyPr>
        <a:lstStyle/>
        <a:p>
          <a:pPr lvl="0" algn="ctr" defTabSz="977900">
            <a:lnSpc>
              <a:spcPct val="90000"/>
            </a:lnSpc>
            <a:spcBef>
              <a:spcPct val="0"/>
            </a:spcBef>
            <a:spcAft>
              <a:spcPct val="35000"/>
            </a:spcAft>
          </a:pPr>
          <a:endParaRPr lang="es-CO" sz="2200" kern="1200"/>
        </a:p>
      </dsp:txBody>
      <dsp:txXfrm>
        <a:off x="4642957" y="3159894"/>
        <a:ext cx="272755" cy="37317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B00909E-AF9A-4B94-837F-CF3B08BCC6D4}">
      <dsp:nvSpPr>
        <dsp:cNvPr id="0" name=""/>
        <dsp:cNvSpPr/>
      </dsp:nvSpPr>
      <dsp:spPr>
        <a:xfrm>
          <a:off x="2121693" y="0"/>
          <a:ext cx="1347787" cy="1347787"/>
        </a:xfrm>
        <a:prstGeom prst="triangle">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s-CO" sz="1000" kern="1200"/>
            <a:t>Lenguaje PHP</a:t>
          </a:r>
        </a:p>
      </dsp:txBody>
      <dsp:txXfrm>
        <a:off x="2458640" y="673894"/>
        <a:ext cx="673893" cy="673893"/>
      </dsp:txXfrm>
    </dsp:sp>
    <dsp:sp modelId="{7427E55B-6585-4636-8641-02CBE4AA78C6}">
      <dsp:nvSpPr>
        <dsp:cNvPr id="0" name=""/>
        <dsp:cNvSpPr/>
      </dsp:nvSpPr>
      <dsp:spPr>
        <a:xfrm>
          <a:off x="1447800" y="1347787"/>
          <a:ext cx="1347787" cy="1347787"/>
        </a:xfrm>
        <a:prstGeom prst="triangle">
          <a:avLst/>
        </a:prstGeom>
        <a:solidFill>
          <a:schemeClr val="accent3">
            <a:hueOff val="2019711"/>
            <a:satOff val="12180"/>
            <a:lumOff val="-738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FrameWork</a:t>
          </a:r>
          <a:r>
            <a:rPr lang="es-CO" sz="1000" kern="1200"/>
            <a:t> Laravel</a:t>
          </a:r>
        </a:p>
      </dsp:txBody>
      <dsp:txXfrm>
        <a:off x="1784747" y="2021681"/>
        <a:ext cx="673893" cy="673893"/>
      </dsp:txXfrm>
    </dsp:sp>
    <dsp:sp modelId="{222C50DC-B8AC-4750-BB38-3E92AEAA7D9C}">
      <dsp:nvSpPr>
        <dsp:cNvPr id="0" name=""/>
        <dsp:cNvSpPr/>
      </dsp:nvSpPr>
      <dsp:spPr>
        <a:xfrm rot="10800000">
          <a:off x="2121693" y="1347787"/>
          <a:ext cx="1347787" cy="1347787"/>
        </a:xfrm>
        <a:prstGeom prst="triangle">
          <a:avLst/>
        </a:prstGeom>
        <a:solidFill>
          <a:schemeClr val="accent3">
            <a:hueOff val="4039423"/>
            <a:satOff val="24360"/>
            <a:lumOff val="-1477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IDE: </a:t>
          </a:r>
          <a:r>
            <a:rPr lang="es-CO" sz="900" b="1" kern="1200"/>
            <a:t>Laravel Homestead </a:t>
          </a:r>
          <a:endParaRPr lang="es-CO" sz="900" kern="1200"/>
        </a:p>
      </dsp:txBody>
      <dsp:txXfrm rot="10800000">
        <a:off x="2458640" y="1347787"/>
        <a:ext cx="673893" cy="673893"/>
      </dsp:txXfrm>
    </dsp:sp>
    <dsp:sp modelId="{D3236662-8BDB-4350-9865-2352FD0F255E}">
      <dsp:nvSpPr>
        <dsp:cNvPr id="0" name=""/>
        <dsp:cNvSpPr/>
      </dsp:nvSpPr>
      <dsp:spPr>
        <a:xfrm>
          <a:off x="2795587" y="1347787"/>
          <a:ext cx="1347787" cy="1347787"/>
        </a:xfrm>
        <a:prstGeom prst="triangle">
          <a:avLst/>
        </a:prstGeom>
        <a:solidFill>
          <a:schemeClr val="accent3">
            <a:hueOff val="6059134"/>
            <a:satOff val="36540"/>
            <a:lumOff val="-2215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Apache: maneja peticiones HTTP</a:t>
          </a:r>
        </a:p>
      </dsp:txBody>
      <dsp:txXfrm>
        <a:off x="3132534" y="2021681"/>
        <a:ext cx="673893" cy="673893"/>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pyramid4">
  <dgm:title val=""/>
  <dgm:desc val=""/>
  <dgm:catLst>
    <dgm:cat type="pyramid" pri="4000"/>
    <dgm:cat type="relationship" pri="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useDef="1">
    <dgm:dataModel>
      <dgm:ptLst/>
      <dgm:bg/>
      <dgm:whole/>
    </dgm:dataModel>
  </dgm:styleData>
  <dgm:clrData useDef="1">
    <dgm:dataModel>
      <dgm:ptLst/>
      <dgm:bg/>
      <dgm:whole/>
    </dgm:dataModel>
  </dgm:clrData>
  <dgm:layoutNode name="compositeShape">
    <dgm:varLst>
      <dgm:chMax val="9"/>
      <dgm:dir/>
      <dgm:resizeHandles val="exact"/>
    </dgm:varLst>
    <dgm:alg type="composite">
      <dgm:param type="ar" val="1"/>
    </dgm:alg>
    <dgm:shape xmlns:r="http://schemas.openxmlformats.org/officeDocument/2006/relationships" r:blip="">
      <dgm:adjLst/>
    </dgm:shape>
    <dgm:presOf/>
    <dgm:choose name="Name0">
      <dgm:if name="Name1" axis="ch" ptType="node" func="cnt" op="lte" val="4">
        <dgm:choose name="Name2">
          <dgm:if name="Name3" axis="ch" ptType="node" func="cnt" op="equ" val="1">
            <dgm:constrLst>
              <dgm:constr type="primFontSz" for="ch" ptType="node" op="equ" val="65"/>
              <dgm:constr type="t" for="ch" forName="triangle1"/>
              <dgm:constr type="l" for="ch" forName="triangle1"/>
              <dgm:constr type="h" for="ch" forName="triangle1" refType="h"/>
              <dgm:constr type="w" for="ch" forName="triangle1" refType="h"/>
            </dgm:constrLst>
          </dgm:if>
          <dgm:else name="Name4">
            <dgm:constrLst>
              <dgm:constr type="primFontSz" for="ch" ptType="node" op="equ" val="65"/>
              <dgm:constr type="t" for="ch" forName="triangle1"/>
              <dgm:constr type="l" for="ch" forName="triangle1" refType="h" fact="0.25"/>
              <dgm:constr type="h" for="ch" forName="triangle1" refType="h" fact="0.5"/>
              <dgm:constr type="w" for="ch" forName="triangle1" refType="h" fact="0.5"/>
              <dgm:constr type="t" for="ch" forName="triangle2" refType="h" fact="0.5"/>
              <dgm:constr type="l" for="ch" forName="triangle2"/>
              <dgm:constr type="h" for="ch" forName="triangle2" refType="h" fact="0.5"/>
              <dgm:constr type="w" for="ch" forName="triangle2" refType="h" fact="0.5"/>
              <dgm:constr type="t" for="ch" forName="triangle3" refType="h" fact="0.5"/>
              <dgm:constr type="l" for="ch" forName="triangle3" refType="h" fact="0.25"/>
              <dgm:constr type="h" for="ch" forName="triangle3" refType="h" fact="0.5"/>
              <dgm:constr type="w" for="ch" forName="triangle3" refType="h" fact="0.5"/>
              <dgm:constr type="t" for="ch" forName="triangle4" refType="h" fact="0.5"/>
              <dgm:constr type="l" for="ch" forName="triangle4" refType="h" fact="0.5"/>
              <dgm:constr type="h" for="ch" forName="triangle4" refType="h" fact="0.5"/>
              <dgm:constr type="w" for="ch" forName="triangle4" refType="h" fact="0.5"/>
            </dgm:constrLst>
          </dgm:else>
        </dgm:choose>
      </dgm:if>
      <dgm:else name="Name5">
        <dgm:constrLst>
          <dgm:constr type="primFontSz" for="ch" ptType="node" op="equ" val="65"/>
          <dgm:constr type="t" for="ch" forName="triangle1"/>
          <dgm:constr type="l" for="ch" forName="triangle1" refType="h" fact="0.33"/>
          <dgm:constr type="h" for="ch" forName="triangle1" refType="h" fact="0.33"/>
          <dgm:constr type="w" for="ch" forName="triangle1" refType="h" fact="0.33"/>
          <dgm:constr type="t" for="ch" forName="triangle2" refType="h" fact="0.33"/>
          <dgm:constr type="l" for="ch" forName="triangle2" refType="h" fact="0.165"/>
          <dgm:constr type="h" for="ch" forName="triangle2" refType="h" fact="0.33"/>
          <dgm:constr type="w" for="ch" forName="triangle2" refType="h" fact="0.33"/>
          <dgm:constr type="t" for="ch" forName="triangle3" refType="h" fact="0.33"/>
          <dgm:constr type="l" for="ch" forName="triangle3" refType="h" fact="0.33"/>
          <dgm:constr type="h" for="ch" forName="triangle3" refType="h" fact="0.33"/>
          <dgm:constr type="w" for="ch" forName="triangle3" refType="h" fact="0.33"/>
          <dgm:constr type="t" for="ch" forName="triangle4" refType="h" fact="0.33"/>
          <dgm:constr type="l" for="ch" forName="triangle4" refType="h" fact="0.495"/>
          <dgm:constr type="h" for="ch" forName="triangle4" refType="h" fact="0.33"/>
          <dgm:constr type="w" for="ch" forName="triangle4" refType="h" fact="0.33"/>
          <dgm:constr type="t" for="ch" forName="triangle5" refType="h" fact="0.66"/>
          <dgm:constr type="l" for="ch" forName="triangle5"/>
          <dgm:constr type="h" for="ch" forName="triangle5" refType="h" fact="0.33"/>
          <dgm:constr type="w" for="ch" forName="triangle5" refType="h" fact="0.33"/>
          <dgm:constr type="t" for="ch" forName="triangle6" refType="h" fact="0.66"/>
          <dgm:constr type="l" for="ch" forName="triangle6" refType="h" fact="0.165"/>
          <dgm:constr type="h" for="ch" forName="triangle6" refType="h" fact="0.33"/>
          <dgm:constr type="w" for="ch" forName="triangle6" refType="h" fact="0.33"/>
          <dgm:constr type="t" for="ch" forName="triangle7" refType="h" fact="0.66"/>
          <dgm:constr type="l" for="ch" forName="triangle7" refType="h" fact="0.33"/>
          <dgm:constr type="h" for="ch" forName="triangle7" refType="h" fact="0.33"/>
          <dgm:constr type="w" for="ch" forName="triangle7" refType="h" fact="0.33"/>
          <dgm:constr type="t" for="ch" forName="triangle8" refType="h" fact="0.66"/>
          <dgm:constr type="l" for="ch" forName="triangle8" refType="h" fact="0.495"/>
          <dgm:constr type="h" for="ch" forName="triangle8" refType="h" fact="0.33"/>
          <dgm:constr type="w" for="ch" forName="triangle8" refType="h" fact="0.33"/>
          <dgm:constr type="t" for="ch" forName="triangle9" refType="h" fact="0.66"/>
          <dgm:constr type="l" for="ch" forName="triangle9" refType="h" fact="0.66"/>
          <dgm:constr type="h" for="ch" forName="triangle9" refType="h" fact="0.33"/>
          <dgm:constr type="w" for="ch" forName="triangle9" refType="h" fact="0.33"/>
        </dgm:constrLst>
      </dgm:else>
    </dgm:choose>
    <dgm:ruleLst/>
    <dgm:choose name="Name6">
      <dgm:if name="Name7" axis="ch" ptType="node" func="cnt" op="gte" val="1">
        <dgm:layoutNode name="triangle1" styleLbl="node1">
          <dgm:varLst>
            <dgm:bulletEnabled val="1"/>
          </dgm:varLst>
          <dgm:alg type="tx">
            <dgm:param type="txAnchorVertCh" val="mid"/>
          </dgm:alg>
          <dgm:shape xmlns:r="http://schemas.openxmlformats.org/officeDocument/2006/relationships" type="triangle"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8"/>
    </dgm:choose>
    <dgm:choose name="Name9">
      <dgm:if name="Name10" axis="ch" ptType="node" func="cnt" op="gte" val="2">
        <dgm:layoutNode name="triangle2" styleLbl="node1">
          <dgm:varLst>
            <dgm:bulletEnabled val="1"/>
          </dgm:varLst>
          <dgm:alg type="tx">
            <dgm:param type="txAnchorVertCh" val="mid"/>
          </dgm:alg>
          <dgm:shape xmlns:r="http://schemas.openxmlformats.org/officeDocument/2006/relationships" type="triangle" r:blip="">
            <dgm:adjLst/>
          </dgm:shape>
          <dgm:choose name="Name11">
            <dgm:if name="Name12" func="var" arg="dir" op="equ" val="norm">
              <dgm:presOf axis="ch desOrSelf" ptType="node node" st="2 1" cnt="1 0"/>
            </dgm:if>
            <dgm:else name="Name13">
              <dgm:presOf axis="ch desOrSelf" ptType="node node" st="4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3" styleLbl="node1">
          <dgm:varLst>
            <dgm:bulletEnabled val="1"/>
          </dgm:varLst>
          <dgm:alg type="tx">
            <dgm:param type="txAnchorVertCh" val="mid"/>
          </dgm:alg>
          <dgm:shape xmlns:r="http://schemas.openxmlformats.org/officeDocument/2006/relationships" rot="180" type="triangle" r:blip="">
            <dgm:adjLst/>
          </dgm:shape>
          <dgm:presOf axis="ch desOrSelf" ptType="node node" st="3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4" styleLbl="node1">
          <dgm:varLst>
            <dgm:bulletEnabled val="1"/>
          </dgm:varLst>
          <dgm:alg type="tx">
            <dgm:param type="txAnchorVertCh" val="mid"/>
          </dgm:alg>
          <dgm:shape xmlns:r="http://schemas.openxmlformats.org/officeDocument/2006/relationships" type="triangle" r:blip="">
            <dgm:adjLst/>
          </dgm:shape>
          <dgm:choose name="Name14">
            <dgm:if name="Name15" func="var" arg="dir" op="equ" val="norm">
              <dgm:presOf axis="ch desOrSelf" ptType="node node" st="4 1" cnt="1 0"/>
            </dgm:if>
            <dgm:else name="Name16">
              <dgm:presOf axis="ch desOrSelf" ptType="node node" st="2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17"/>
    </dgm:choose>
    <dgm:choose name="Name18">
      <dgm:if name="Name19" axis="ch" ptType="node" func="cnt" op="gte" val="5">
        <dgm:layoutNode name="triangle5" styleLbl="node1">
          <dgm:varLst>
            <dgm:bulletEnabled val="1"/>
          </dgm:varLst>
          <dgm:alg type="tx">
            <dgm:param type="txAnchorVertCh" val="mid"/>
          </dgm:alg>
          <dgm:shape xmlns:r="http://schemas.openxmlformats.org/officeDocument/2006/relationships" type="triangle" r:blip="">
            <dgm:adjLst/>
          </dgm:shape>
          <dgm:choose name="Name20">
            <dgm:if name="Name21" func="var" arg="dir" op="equ" val="norm">
              <dgm:presOf axis="ch desOrSelf" ptType="node node" st="5 1" cnt="1 0"/>
            </dgm:if>
            <dgm:else name="Name22">
              <dgm:presOf axis="ch desOrSelf" ptType="node node" st="9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6" styleLbl="node1">
          <dgm:varLst>
            <dgm:bulletEnabled val="1"/>
          </dgm:varLst>
          <dgm:alg type="tx">
            <dgm:param type="txAnchorVertCh" val="mid"/>
          </dgm:alg>
          <dgm:shape xmlns:r="http://schemas.openxmlformats.org/officeDocument/2006/relationships" rot="180" type="triangle" r:blip="">
            <dgm:adjLst/>
          </dgm:shape>
          <dgm:choose name="Name23">
            <dgm:if name="Name24" func="var" arg="dir" op="equ" val="norm">
              <dgm:presOf axis="ch desOrSelf" ptType="node node" st="6 1" cnt="1 0"/>
            </dgm:if>
            <dgm:else name="Name25">
              <dgm:presOf axis="ch desOrSelf" ptType="node node" st="8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7" styleLbl="node1">
          <dgm:varLst>
            <dgm:bulletEnabled val="1"/>
          </dgm:varLst>
          <dgm:alg type="tx">
            <dgm:param type="txAnchorVertCh" val="mid"/>
          </dgm:alg>
          <dgm:shape xmlns:r="http://schemas.openxmlformats.org/officeDocument/2006/relationships" type="triangle" r:blip="">
            <dgm:adjLst/>
          </dgm:shape>
          <dgm:presOf axis="ch desOrSelf" ptType="node node" st="7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8" styleLbl="node1">
          <dgm:varLst>
            <dgm:bulletEnabled val="1"/>
          </dgm:varLst>
          <dgm:alg type="tx">
            <dgm:param type="txAnchorVertCh" val="mid"/>
          </dgm:alg>
          <dgm:shape xmlns:r="http://schemas.openxmlformats.org/officeDocument/2006/relationships" rot="180" type="triangle" r:blip="">
            <dgm:adjLst/>
          </dgm:shape>
          <dgm:choose name="Name26">
            <dgm:if name="Name27" func="var" arg="dir" op="equ" val="norm">
              <dgm:presOf axis="ch desOrSelf" ptType="node node" st="8 1" cnt="1 0"/>
            </dgm:if>
            <dgm:else name="Name28">
              <dgm:presOf axis="ch desOrSelf" ptType="node node" st="6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triangle9" styleLbl="node1">
          <dgm:varLst>
            <dgm:bulletEnabled val="1"/>
          </dgm:varLst>
          <dgm:alg type="tx">
            <dgm:param type="txAnchorVertCh" val="mid"/>
          </dgm:alg>
          <dgm:shape xmlns:r="http://schemas.openxmlformats.org/officeDocument/2006/relationships" type="triangle" r:blip="">
            <dgm:adjLst/>
          </dgm:shape>
          <dgm:choose name="Name29">
            <dgm:if name="Name30" func="var" arg="dir" op="equ" val="norm">
              <dgm:presOf axis="ch desOrSelf" ptType="node node" st="9 1" cnt="1 0"/>
            </dgm:if>
            <dgm:else name="Name31">
              <dgm:presOf axis="ch desOrSelf" ptType="node node" st="5 1" cnt="1 0"/>
            </dgm:else>
          </dgm:choos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if>
      <dgm:else name="Name32"/>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Verde">
      <a:dk1>
        <a:sysClr val="windowText" lastClr="000000"/>
      </a:dk1>
      <a:lt1>
        <a:sysClr val="window" lastClr="FFFFFF"/>
      </a:lt1>
      <a:dk2>
        <a:srgbClr val="455F51"/>
      </a:dk2>
      <a:lt2>
        <a:srgbClr val="E3DED1"/>
      </a:lt2>
      <a:accent1>
        <a:srgbClr val="549E39"/>
      </a:accent1>
      <a:accent2>
        <a:srgbClr val="8AB833"/>
      </a:accent2>
      <a:accent3>
        <a:srgbClr val="C0CF3A"/>
      </a:accent3>
      <a:accent4>
        <a:srgbClr val="029676"/>
      </a:accent4>
      <a:accent5>
        <a:srgbClr val="4AB5C4"/>
      </a:accent5>
      <a:accent6>
        <a:srgbClr val="0989B1"/>
      </a:accent6>
      <a:hlink>
        <a:srgbClr val="6B9F25"/>
      </a:hlink>
      <a:folHlink>
        <a:srgbClr val="BA690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A5EEA7A26DA2EB4D90AA542825BBE845" ma:contentTypeVersion="2" ma:contentTypeDescription="Crear nuevo documento." ma:contentTypeScope="" ma:versionID="ed4b2ec88975454f78df91e6a68299b9">
  <xsd:schema xmlns:xsd="http://www.w3.org/2001/XMLSchema" xmlns:xs="http://www.w3.org/2001/XMLSchema" xmlns:p="http://schemas.microsoft.com/office/2006/metadata/properties" xmlns:ns2="2066f1ad-4b29-4592-ae38-fdb9f0ff8558" targetNamespace="http://schemas.microsoft.com/office/2006/metadata/properties" ma:root="true" ma:fieldsID="5bd616222679d6a2ebddad707ae2daf9" ns2:_="">
    <xsd:import namespace="2066f1ad-4b29-4592-ae38-fdb9f0ff8558"/>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66f1ad-4b29-4592-ae38-fdb9f0ff8558"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9FB86-466E-41D0-8028-DB9C3B56BFB2}">
  <ds:schemaRefs>
    <ds:schemaRef ds:uri="http://schemas.microsoft.com/sharepoint/v3/contenttype/forms"/>
  </ds:schemaRefs>
</ds:datastoreItem>
</file>

<file path=customXml/itemProps2.xml><?xml version="1.0" encoding="utf-8"?>
<ds:datastoreItem xmlns:ds="http://schemas.openxmlformats.org/officeDocument/2006/customXml" ds:itemID="{3BB5CD98-259A-4C72-9CCE-25E8027DDD38}">
  <ds:schemaRefs>
    <ds:schemaRef ds:uri="2066f1ad-4b29-4592-ae38-fdb9f0ff8558"/>
    <ds:schemaRef ds:uri="http://schemas.microsoft.com/office/2006/documentManagement/types"/>
    <ds:schemaRef ds:uri="http://purl.org/dc/dcmitype/"/>
    <ds:schemaRef ds:uri="http://schemas.microsoft.com/office/infopath/2007/PartnerControls"/>
    <ds:schemaRef ds:uri="http://purl.org/dc/elements/1.1/"/>
    <ds:schemaRef ds:uri="http://schemas.microsoft.com/office/2006/metadata/properties"/>
    <ds:schemaRef ds:uri="http://purl.org/dc/terms/"/>
    <ds:schemaRef ds:uri="http://schemas.openxmlformats.org/package/2006/metadata/core-properties"/>
    <ds:schemaRef ds:uri="http://www.w3.org/XML/1998/namespace"/>
  </ds:schemaRefs>
</ds:datastoreItem>
</file>

<file path=customXml/itemProps3.xml><?xml version="1.0" encoding="utf-8"?>
<ds:datastoreItem xmlns:ds="http://schemas.openxmlformats.org/officeDocument/2006/customXml" ds:itemID="{592EFE1B-26D9-4C7A-9FEE-34BD7A782641}"/>
</file>

<file path=customXml/itemProps4.xml><?xml version="1.0" encoding="utf-8"?>
<ds:datastoreItem xmlns:ds="http://schemas.openxmlformats.org/officeDocument/2006/customXml" ds:itemID="{1899A3AC-C5A5-4EF7-A1BF-CD7F3EFC9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0</TotalTime>
  <Pages>51</Pages>
  <Words>7090</Words>
  <Characters>38999</Characters>
  <Application>Microsoft Office Word</Application>
  <DocSecurity>0</DocSecurity>
  <Lines>324</Lines>
  <Paragraphs>91</Paragraphs>
  <ScaleCrop>false</ScaleCrop>
  <HeadingPairs>
    <vt:vector size="2" baseType="variant">
      <vt:variant>
        <vt:lpstr>Título</vt:lpstr>
      </vt:variant>
      <vt:variant>
        <vt:i4>1</vt:i4>
      </vt:variant>
    </vt:vector>
  </HeadingPairs>
  <TitlesOfParts>
    <vt:vector size="1" baseType="lpstr">
      <vt:lpstr>Descripción del diseño de SOFTWARE (SDD)</vt:lpstr>
    </vt:vector>
  </TitlesOfParts>
  <Company>TApppi: triage application</Company>
  <LinksUpToDate>false</LinksUpToDate>
  <CharactersWithSpaces>45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cripción del diseño de SOFTWARE (SDD)</dc:title>
  <dc:subject/>
  <dc:creator>Luisa Álvarez valencia, Andrés Pinedo Gutiérrez, Paula Alejandra Rocha Sabogal</dc:creator>
  <cp:keywords/>
  <dc:description/>
  <cp:lastModifiedBy>Luisa Alvarez Valencia</cp:lastModifiedBy>
  <cp:revision>107</cp:revision>
  <dcterms:created xsi:type="dcterms:W3CDTF">2016-07-05T19:44:00Z</dcterms:created>
  <dcterms:modified xsi:type="dcterms:W3CDTF">2016-07-27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ences" value="true"/&gt;&lt;pref name="automaticJournalAbbreviations" value="true"/&gt;&lt;pref name="noteType" value=""/&gt;&lt;/prefs&gt;&lt;/data&gt;</vt:lpwstr>
  </property>
  <property fmtid="{D5CDD505-2E9C-101B-9397-08002B2CF9AE}" pid="3" name="ContentTypeId">
    <vt:lpwstr>0x010100A5EEA7A26DA2EB4D90AA542825BBE845</vt:lpwstr>
  </property>
  <property fmtid="{D5CDD505-2E9C-101B-9397-08002B2CF9AE}" pid="4" name="ZOTERO_PREF_1">
    <vt:lpwstr>&lt;data data-version="3" zotero-version="4.0.29.10"&gt;&lt;session id="2hFxrVMC"/&gt;&lt;style id="http://www.zotero.org/styles/ieee" locale="es-ES" hasBibliography="1" bibliographyStyleHasBeenSet="1"/&gt;&lt;prefs&gt;&lt;pref name="fieldType" value="Field"/&gt;&lt;pref name="storeRefer</vt:lpwstr>
  </property>
</Properties>
</file>